
<file path=[Content_Types].xml><?xml version="1.0" encoding="utf-8"?>
<Types xmlns="http://schemas.openxmlformats.org/package/2006/content-types">
  <Default Extension="png" ContentType="image/png"/>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footer5.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A1DA0" w:rsidRPr="00907701" w:rsidRDefault="00BA1DA0" w:rsidP="002649E5">
      <w:pPr>
        <w:pStyle w:val="af2"/>
        <w:spacing w:line="500" w:lineRule="exact"/>
        <w:ind w:firstLineChars="850" w:firstLine="2380"/>
        <w:rPr>
          <w:rFonts w:ascii="楷体_GB2312" w:eastAsia="楷体_GB2312" w:hAnsi="Times New Roman"/>
          <w:sz w:val="28"/>
        </w:rPr>
      </w:pPr>
      <w:bookmarkStart w:id="0" w:name="_Toc324434209"/>
      <w:r>
        <w:rPr>
          <w:rFonts w:ascii="楷体_GB2312" w:eastAsia="楷体_GB2312" w:hAnsi="Times New Roman" w:hint="eastAsia"/>
          <w:noProof/>
          <w:sz w:val="28"/>
        </w:rPr>
        <w:drawing>
          <wp:anchor distT="0" distB="0" distL="114300" distR="114300" simplePos="0" relativeHeight="251655168" behindDoc="0" locked="0" layoutInCell="1" allowOverlap="1">
            <wp:simplePos x="0" y="0"/>
            <wp:positionH relativeFrom="column">
              <wp:posOffset>0</wp:posOffset>
            </wp:positionH>
            <wp:positionV relativeFrom="paragraph">
              <wp:posOffset>0</wp:posOffset>
            </wp:positionV>
            <wp:extent cx="1204595" cy="1245870"/>
            <wp:effectExtent l="19050" t="0" r="0" b="0"/>
            <wp:wrapSquare wrapText="bothSides"/>
            <wp:docPr id="390" name="图片 390" descr="郑大校徽"/>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0" descr="郑大校徽"/>
                    <pic:cNvPicPr>
                      <a:picLocks noChangeAspect="1" noChangeArrowheads="1"/>
                    </pic:cNvPicPr>
                  </pic:nvPicPr>
                  <pic:blipFill>
                    <a:blip r:embed="rId8" cstate="print"/>
                    <a:srcRect/>
                    <a:stretch>
                      <a:fillRect/>
                    </a:stretch>
                  </pic:blipFill>
                  <pic:spPr bwMode="auto">
                    <a:xfrm>
                      <a:off x="0" y="0"/>
                      <a:ext cx="1204595" cy="1245870"/>
                    </a:xfrm>
                    <a:prstGeom prst="rect">
                      <a:avLst/>
                    </a:prstGeom>
                    <a:noFill/>
                    <a:ln w="9525">
                      <a:noFill/>
                      <a:miter lim="800000"/>
                      <a:headEnd/>
                      <a:tailEnd/>
                    </a:ln>
                  </pic:spPr>
                </pic:pic>
              </a:graphicData>
            </a:graphic>
          </wp:anchor>
        </w:drawing>
      </w:r>
      <w:r w:rsidRPr="00D97DCA">
        <w:rPr>
          <w:rFonts w:ascii="楷体_GB2312" w:eastAsia="楷体_GB2312" w:hAnsi="宋体" w:hint="eastAsia"/>
          <w:sz w:val="28"/>
        </w:rPr>
        <w:t>学 校</w:t>
      </w:r>
      <w:r w:rsidR="008F4947">
        <w:rPr>
          <w:rFonts w:ascii="楷体_GB2312" w:eastAsia="楷体_GB2312" w:hAnsi="宋体" w:hint="eastAsia"/>
          <w:sz w:val="28"/>
        </w:rPr>
        <w:t xml:space="preserve"> </w:t>
      </w:r>
      <w:r w:rsidRPr="00D97DCA">
        <w:rPr>
          <w:rFonts w:ascii="楷体_GB2312" w:eastAsia="楷体_GB2312" w:hAnsi="宋体" w:hint="eastAsia"/>
          <w:sz w:val="28"/>
        </w:rPr>
        <w:t xml:space="preserve">代 码 </w:t>
      </w:r>
      <w:r w:rsidRPr="00D97DCA">
        <w:rPr>
          <w:rFonts w:ascii="楷体_GB2312" w:eastAsia="楷体_GB2312" w:hAnsi="宋体" w:hint="eastAsia"/>
          <w:sz w:val="28"/>
          <w:u w:val="single"/>
        </w:rPr>
        <w:t xml:space="preserve"> </w:t>
      </w:r>
      <w:r w:rsidR="008F4947">
        <w:rPr>
          <w:rFonts w:ascii="楷体_GB2312" w:eastAsia="楷体_GB2312" w:hAnsi="宋体" w:hint="eastAsia"/>
          <w:sz w:val="28"/>
          <w:u w:val="single"/>
        </w:rPr>
        <w:t xml:space="preserve">    </w:t>
      </w:r>
      <w:r w:rsidRPr="00D97DCA">
        <w:rPr>
          <w:rFonts w:ascii="楷体_GB2312" w:eastAsia="楷体_GB2312" w:hAnsi="宋体" w:hint="eastAsia"/>
          <w:sz w:val="28"/>
          <w:u w:val="single"/>
        </w:rPr>
        <w:t>10459</w:t>
      </w:r>
      <w:r w:rsidR="008F4947">
        <w:rPr>
          <w:rFonts w:ascii="楷体_GB2312" w:eastAsia="楷体_GB2312" w:hAnsi="宋体" w:hint="eastAsia"/>
          <w:sz w:val="28"/>
          <w:u w:val="single"/>
        </w:rPr>
        <w:t xml:space="preserve">    </w:t>
      </w:r>
      <w:r w:rsidRPr="00D97DCA">
        <w:rPr>
          <w:rFonts w:ascii="楷体_GB2312" w:eastAsia="楷体_GB2312" w:hAnsi="宋体" w:hint="eastAsia"/>
          <w:sz w:val="28"/>
          <w:u w:val="single"/>
        </w:rPr>
        <w:t xml:space="preserve"> </w:t>
      </w:r>
    </w:p>
    <w:p w:rsidR="00BA1DA0" w:rsidRPr="00D97DCA" w:rsidRDefault="00BA1DA0" w:rsidP="008F4947">
      <w:pPr>
        <w:pStyle w:val="af2"/>
        <w:spacing w:line="500" w:lineRule="exact"/>
        <w:ind w:firstLineChars="850" w:firstLine="2380"/>
        <w:rPr>
          <w:rFonts w:ascii="楷体_GB2312" w:eastAsia="楷体_GB2312" w:hAnsi="宋体"/>
          <w:sz w:val="28"/>
        </w:rPr>
      </w:pPr>
      <w:r w:rsidRPr="00D97DCA">
        <w:rPr>
          <w:rFonts w:ascii="楷体_GB2312" w:eastAsia="楷体_GB2312" w:hAnsi="宋体" w:hint="eastAsia"/>
          <w:sz w:val="28"/>
        </w:rPr>
        <w:t>学号或申请号</w:t>
      </w:r>
      <w:r w:rsidRPr="00D97DCA">
        <w:rPr>
          <w:rFonts w:ascii="楷体_GB2312" w:eastAsia="楷体_GB2312" w:hAnsi="宋体" w:hint="eastAsia"/>
          <w:sz w:val="28"/>
          <w:u w:val="single"/>
        </w:rPr>
        <w:t xml:space="preserve"> </w:t>
      </w:r>
      <w:r w:rsidR="00A2039B">
        <w:rPr>
          <w:rFonts w:ascii="楷体_GB2312" w:eastAsia="楷体_GB2312" w:hAnsi="宋体" w:hint="eastAsia"/>
          <w:sz w:val="28"/>
          <w:u w:val="single"/>
        </w:rPr>
        <w:t xml:space="preserve"> </w:t>
      </w:r>
      <w:r w:rsidR="0098489E">
        <w:rPr>
          <w:rFonts w:ascii="楷体_GB2312" w:eastAsia="楷体_GB2312" w:hAnsi="宋体"/>
          <w:sz w:val="28"/>
          <w:u w:val="single"/>
        </w:rPr>
        <w:t xml:space="preserve">            </w:t>
      </w:r>
      <w:r w:rsidR="0063786E">
        <w:rPr>
          <w:rFonts w:ascii="楷体_GB2312" w:eastAsia="楷体_GB2312" w:hAnsi="宋体" w:hint="eastAsia"/>
          <w:sz w:val="28"/>
          <w:u w:val="single"/>
        </w:rPr>
        <w:t xml:space="preserve"> </w:t>
      </w:r>
    </w:p>
    <w:p w:rsidR="00BA1DA0" w:rsidRPr="00D97DCA" w:rsidRDefault="00BA1DA0" w:rsidP="008F4947">
      <w:pPr>
        <w:pStyle w:val="af2"/>
        <w:spacing w:line="500" w:lineRule="exact"/>
        <w:ind w:firstLineChars="850" w:firstLine="2380"/>
        <w:rPr>
          <w:rFonts w:ascii="楷体_GB2312" w:eastAsia="楷体_GB2312" w:hAnsi="宋体"/>
          <w:sz w:val="28"/>
          <w:u w:val="single"/>
        </w:rPr>
      </w:pPr>
      <w:r w:rsidRPr="00D97DCA">
        <w:rPr>
          <w:rFonts w:ascii="楷体_GB2312" w:eastAsia="楷体_GB2312" w:hAnsi="宋体" w:hint="eastAsia"/>
          <w:sz w:val="28"/>
        </w:rPr>
        <w:t>密        级</w:t>
      </w:r>
      <w:r w:rsidRPr="00D97DCA">
        <w:rPr>
          <w:rFonts w:ascii="楷体_GB2312" w:eastAsia="楷体_GB2312" w:hAnsi="宋体" w:hint="eastAsia"/>
          <w:sz w:val="28"/>
          <w:u w:val="single"/>
        </w:rPr>
        <w:t xml:space="preserve"> </w:t>
      </w:r>
      <w:r w:rsidR="008F4947">
        <w:rPr>
          <w:rFonts w:ascii="楷体_GB2312" w:eastAsia="楷体_GB2312" w:hAnsi="宋体" w:hint="eastAsia"/>
          <w:sz w:val="28"/>
          <w:u w:val="single"/>
        </w:rPr>
        <w:t xml:space="preserve">    </w:t>
      </w:r>
      <w:r>
        <w:rPr>
          <w:rFonts w:ascii="楷体_GB2312" w:eastAsia="楷体_GB2312" w:hAnsi="宋体" w:hint="eastAsia"/>
          <w:sz w:val="28"/>
          <w:u w:val="single"/>
        </w:rPr>
        <w:t xml:space="preserve">    </w:t>
      </w:r>
      <w:r w:rsidR="008F4947">
        <w:rPr>
          <w:rFonts w:ascii="楷体_GB2312" w:eastAsia="楷体_GB2312" w:hAnsi="宋体" w:hint="eastAsia"/>
          <w:sz w:val="28"/>
          <w:u w:val="single"/>
        </w:rPr>
        <w:t xml:space="preserve">     </w:t>
      </w:r>
      <w:r>
        <w:rPr>
          <w:rFonts w:ascii="楷体_GB2312" w:eastAsia="楷体_GB2312" w:hAnsi="宋体" w:hint="eastAsia"/>
          <w:sz w:val="28"/>
          <w:u w:val="single"/>
        </w:rPr>
        <w:t xml:space="preserve">  </w:t>
      </w:r>
    </w:p>
    <w:p w:rsidR="00BA1DA0" w:rsidRPr="00D97DCA" w:rsidRDefault="00BA1DA0" w:rsidP="006E17A7">
      <w:pPr>
        <w:pStyle w:val="af2"/>
        <w:spacing w:line="320" w:lineRule="exact"/>
        <w:ind w:leftChars="2496" w:left="5990" w:firstLine="560"/>
        <w:rPr>
          <w:rFonts w:ascii="楷体_GB2312" w:eastAsia="楷体_GB2312" w:hAnsi="宋体"/>
          <w:sz w:val="28"/>
        </w:rPr>
      </w:pPr>
    </w:p>
    <w:p w:rsidR="00BA1DA0" w:rsidRPr="00D97DCA" w:rsidRDefault="00BA1DA0" w:rsidP="001D1093">
      <w:pPr>
        <w:pStyle w:val="af2"/>
        <w:spacing w:line="320" w:lineRule="exact"/>
        <w:ind w:firstLineChars="800" w:firstLine="1928"/>
        <w:rPr>
          <w:rFonts w:ascii="楷体_GB2312" w:eastAsia="楷体_GB2312" w:hAnsi="Times New Roman"/>
          <w:b/>
        </w:rPr>
      </w:pPr>
    </w:p>
    <w:p w:rsidR="00BA1DA0" w:rsidRDefault="00BA1DA0" w:rsidP="00FC1055">
      <w:pPr>
        <w:pStyle w:val="af2"/>
        <w:spacing w:line="320" w:lineRule="exact"/>
        <w:ind w:firstLineChars="0" w:firstLine="0"/>
        <w:jc w:val="center"/>
        <w:rPr>
          <w:rFonts w:ascii="Times New Roman" w:hAnsi="Times New Roman"/>
        </w:rPr>
      </w:pPr>
    </w:p>
    <w:p w:rsidR="00BA1DA0" w:rsidRPr="00820851" w:rsidRDefault="00BA1DA0" w:rsidP="00FC1055">
      <w:pPr>
        <w:pStyle w:val="af2"/>
        <w:spacing w:line="500" w:lineRule="atLeast"/>
        <w:ind w:firstLineChars="0" w:firstLine="0"/>
        <w:jc w:val="center"/>
        <w:rPr>
          <w:rFonts w:ascii="华文行楷" w:eastAsia="华文行楷" w:hAnsi="Times New Roman"/>
          <w:sz w:val="84"/>
          <w:szCs w:val="84"/>
        </w:rPr>
      </w:pPr>
      <w:r>
        <w:rPr>
          <w:rFonts w:ascii="华文行楷" w:eastAsia="华文行楷" w:hAnsi="Times New Roman" w:hint="eastAsia"/>
          <w:noProof/>
          <w:sz w:val="84"/>
          <w:szCs w:val="84"/>
        </w:rPr>
        <w:drawing>
          <wp:anchor distT="0" distB="0" distL="114300" distR="114300" simplePos="0" relativeHeight="251657216" behindDoc="0" locked="0" layoutInCell="1" allowOverlap="1">
            <wp:simplePos x="0" y="0"/>
            <wp:positionH relativeFrom="column">
              <wp:posOffset>1371600</wp:posOffset>
            </wp:positionH>
            <wp:positionV relativeFrom="paragraph">
              <wp:posOffset>2540</wp:posOffset>
            </wp:positionV>
            <wp:extent cx="2857500" cy="682625"/>
            <wp:effectExtent l="19050" t="0" r="0" b="0"/>
            <wp:wrapNone/>
            <wp:docPr id="391" name="图片 3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1"/>
                    <pic:cNvPicPr>
                      <a:picLocks noChangeAspect="1" noChangeArrowheads="1"/>
                    </pic:cNvPicPr>
                  </pic:nvPicPr>
                  <pic:blipFill>
                    <a:blip r:embed="rId9" cstate="print">
                      <a:extLst>
                        <a:ext uri="{28A0092B-C50C-407E-A947-70E740481C1C}">
                          <a14:useLocalDpi xmlns:a14="http://schemas.microsoft.com/office/drawing/2010/main"/>
                        </a:ext>
                      </a:extLst>
                    </a:blip>
                    <a:srcRect/>
                    <a:stretch>
                      <a:fillRect/>
                    </a:stretch>
                  </pic:blipFill>
                  <pic:spPr bwMode="auto">
                    <a:xfrm>
                      <a:off x="0" y="0"/>
                      <a:ext cx="2857500" cy="682625"/>
                    </a:xfrm>
                    <a:prstGeom prst="rect">
                      <a:avLst/>
                    </a:prstGeom>
                    <a:noFill/>
                    <a:ln w="9525">
                      <a:noFill/>
                      <a:miter lim="800000"/>
                      <a:headEnd/>
                      <a:tailEnd/>
                    </a:ln>
                  </pic:spPr>
                </pic:pic>
              </a:graphicData>
            </a:graphic>
          </wp:anchor>
        </w:drawing>
      </w:r>
    </w:p>
    <w:p w:rsidR="00BA1DA0" w:rsidRPr="00907701" w:rsidRDefault="00D3324F" w:rsidP="001D1093">
      <w:pPr>
        <w:pStyle w:val="af2"/>
        <w:spacing w:beforeLines="100" w:before="312" w:line="500" w:lineRule="atLeast"/>
        <w:ind w:firstLineChars="0" w:firstLine="0"/>
        <w:jc w:val="center"/>
        <w:rPr>
          <w:rFonts w:ascii="黑体" w:eastAsia="黑体" w:hAnsi="Times New Roman"/>
          <w:sz w:val="72"/>
          <w:szCs w:val="72"/>
        </w:rPr>
      </w:pPr>
      <w:r>
        <w:rPr>
          <w:rFonts w:ascii="黑体" w:eastAsia="黑体" w:hAnsi="Times New Roman" w:hint="eastAsia"/>
          <w:sz w:val="72"/>
          <w:szCs w:val="72"/>
        </w:rPr>
        <w:t xml:space="preserve"> </w:t>
      </w:r>
      <w:r w:rsidR="007D2BAC">
        <w:rPr>
          <w:rFonts w:ascii="黑体" w:eastAsia="黑体" w:hAnsi="Times New Roman" w:hint="eastAsia"/>
          <w:sz w:val="72"/>
          <w:szCs w:val="72"/>
        </w:rPr>
        <w:t>博</w:t>
      </w:r>
      <w:r w:rsidR="00BA1DA0">
        <w:rPr>
          <w:rFonts w:ascii="黑体" w:eastAsia="黑体" w:hAnsi="Times New Roman" w:hint="eastAsia"/>
          <w:sz w:val="72"/>
          <w:szCs w:val="72"/>
        </w:rPr>
        <w:t xml:space="preserve"> </w:t>
      </w:r>
      <w:r w:rsidR="00BA1DA0" w:rsidRPr="00907701">
        <w:rPr>
          <w:rFonts w:ascii="黑体" w:eastAsia="黑体" w:hAnsi="Times New Roman" w:hint="eastAsia"/>
          <w:sz w:val="72"/>
          <w:szCs w:val="72"/>
        </w:rPr>
        <w:t>士</w:t>
      </w:r>
      <w:r w:rsidR="00BA1DA0">
        <w:rPr>
          <w:rFonts w:ascii="黑体" w:eastAsia="黑体" w:hAnsi="Times New Roman" w:hint="eastAsia"/>
          <w:sz w:val="72"/>
          <w:szCs w:val="72"/>
        </w:rPr>
        <w:t xml:space="preserve"> </w:t>
      </w:r>
      <w:r w:rsidR="00BA1DA0" w:rsidRPr="00907701">
        <w:rPr>
          <w:rFonts w:ascii="黑体" w:eastAsia="黑体" w:hAnsi="Times New Roman" w:hint="eastAsia"/>
          <w:sz w:val="72"/>
          <w:szCs w:val="72"/>
        </w:rPr>
        <w:t>学</w:t>
      </w:r>
      <w:r w:rsidR="00BA1DA0">
        <w:rPr>
          <w:rFonts w:ascii="黑体" w:eastAsia="黑体" w:hAnsi="Times New Roman" w:hint="eastAsia"/>
          <w:sz w:val="72"/>
          <w:szCs w:val="72"/>
        </w:rPr>
        <w:t xml:space="preserve"> </w:t>
      </w:r>
      <w:r w:rsidR="00BA1DA0" w:rsidRPr="00907701">
        <w:rPr>
          <w:rFonts w:ascii="黑体" w:eastAsia="黑体" w:hAnsi="Times New Roman" w:hint="eastAsia"/>
          <w:sz w:val="72"/>
          <w:szCs w:val="72"/>
        </w:rPr>
        <w:t>位</w:t>
      </w:r>
      <w:r w:rsidR="00BA1DA0">
        <w:rPr>
          <w:rFonts w:ascii="黑体" w:eastAsia="黑体" w:hAnsi="Times New Roman" w:hint="eastAsia"/>
          <w:sz w:val="72"/>
          <w:szCs w:val="72"/>
        </w:rPr>
        <w:t xml:space="preserve"> </w:t>
      </w:r>
      <w:r w:rsidR="00BA1DA0" w:rsidRPr="00907701">
        <w:rPr>
          <w:rFonts w:ascii="黑体" w:eastAsia="黑体" w:hAnsi="Times New Roman" w:hint="eastAsia"/>
          <w:sz w:val="72"/>
          <w:szCs w:val="72"/>
        </w:rPr>
        <w:t>论</w:t>
      </w:r>
      <w:r w:rsidR="00BA1DA0">
        <w:rPr>
          <w:rFonts w:ascii="黑体" w:eastAsia="黑体" w:hAnsi="Times New Roman" w:hint="eastAsia"/>
          <w:sz w:val="72"/>
          <w:szCs w:val="72"/>
        </w:rPr>
        <w:t xml:space="preserve"> </w:t>
      </w:r>
      <w:r w:rsidR="00BA1DA0" w:rsidRPr="00907701">
        <w:rPr>
          <w:rFonts w:ascii="黑体" w:eastAsia="黑体" w:hAnsi="Times New Roman" w:hint="eastAsia"/>
          <w:sz w:val="72"/>
          <w:szCs w:val="72"/>
        </w:rPr>
        <w:t>文</w:t>
      </w:r>
    </w:p>
    <w:p w:rsidR="00BA1DA0" w:rsidRDefault="00BA1DA0" w:rsidP="006E17A7">
      <w:pPr>
        <w:pStyle w:val="af2"/>
        <w:spacing w:line="380" w:lineRule="atLeast"/>
        <w:ind w:firstLine="480"/>
        <w:rPr>
          <w:rFonts w:ascii="楷体_GB2312" w:eastAsia="楷体_GB2312" w:hAnsi="Times New Roman"/>
          <w:szCs w:val="24"/>
        </w:rPr>
      </w:pPr>
    </w:p>
    <w:p w:rsidR="00BA1DA0" w:rsidRPr="007A28E3" w:rsidRDefault="00BA1DA0" w:rsidP="006E17A7">
      <w:pPr>
        <w:pStyle w:val="af2"/>
        <w:spacing w:line="380" w:lineRule="atLeast"/>
        <w:ind w:firstLine="480"/>
        <w:rPr>
          <w:rFonts w:ascii="楷体_GB2312" w:eastAsia="楷体_GB2312" w:hAnsi="Times New Roman"/>
          <w:szCs w:val="24"/>
        </w:rPr>
      </w:pPr>
    </w:p>
    <w:p w:rsidR="00BA1DA0" w:rsidRPr="00D97DCA" w:rsidRDefault="001D7A7B" w:rsidP="00FC1055">
      <w:pPr>
        <w:pStyle w:val="af2"/>
        <w:spacing w:line="380" w:lineRule="atLeast"/>
        <w:ind w:firstLineChars="0" w:firstLine="0"/>
        <w:jc w:val="center"/>
        <w:rPr>
          <w:rFonts w:ascii="楷体_GB2312" w:eastAsia="楷体_GB2312" w:hAnsi="Times New Roman"/>
        </w:rPr>
      </w:pPr>
      <w:r>
        <w:rPr>
          <w:rFonts w:ascii="楷体_GB2312" w:eastAsia="楷体_GB2312" w:hAnsi="Times New Roman" w:hint="eastAsia"/>
          <w:sz w:val="44"/>
          <w:szCs w:val="44"/>
        </w:rPr>
        <w:t>集体行为</w:t>
      </w:r>
    </w:p>
    <w:p w:rsidR="00BA1DA0" w:rsidRDefault="00BA1DA0" w:rsidP="00BA1DA0">
      <w:pPr>
        <w:pStyle w:val="af2"/>
        <w:spacing w:line="380" w:lineRule="atLeast"/>
        <w:ind w:firstLineChars="500" w:firstLine="1600"/>
        <w:rPr>
          <w:rFonts w:ascii="华文行楷" w:eastAsia="华文行楷" w:hAnsi="Times New Roman"/>
          <w:sz w:val="32"/>
          <w:szCs w:val="32"/>
        </w:rPr>
      </w:pPr>
    </w:p>
    <w:p w:rsidR="00BA1DA0" w:rsidRPr="00241CC6" w:rsidRDefault="00BA1DA0" w:rsidP="00BA1DA0">
      <w:pPr>
        <w:pStyle w:val="af2"/>
        <w:spacing w:line="500" w:lineRule="atLeast"/>
        <w:ind w:firstLineChars="500" w:firstLine="1600"/>
        <w:rPr>
          <w:rFonts w:ascii="楷体_GB2312" w:eastAsia="楷体_GB2312" w:hAnsi="Times New Roman"/>
          <w:sz w:val="32"/>
          <w:szCs w:val="32"/>
        </w:rPr>
      </w:pPr>
      <w:r>
        <w:rPr>
          <w:rFonts w:ascii="楷体_GB2312" w:eastAsia="楷体_GB2312" w:hAnsi="Times New Roman" w:hint="eastAsia"/>
          <w:sz w:val="32"/>
          <w:szCs w:val="32"/>
        </w:rPr>
        <w:t>作  者  姓  名</w:t>
      </w:r>
      <w:r w:rsidRPr="00D97DCA">
        <w:rPr>
          <w:rFonts w:ascii="楷体_GB2312" w:eastAsia="楷体_GB2312" w:hAnsi="Times New Roman" w:hint="eastAsia"/>
          <w:sz w:val="32"/>
          <w:szCs w:val="32"/>
        </w:rPr>
        <w:t>：</w:t>
      </w:r>
      <w:r>
        <w:rPr>
          <w:rFonts w:ascii="楷体_GB2312" w:eastAsia="楷体_GB2312" w:hAnsi="Times New Roman" w:hint="eastAsia"/>
          <w:sz w:val="32"/>
          <w:szCs w:val="32"/>
        </w:rPr>
        <w:t xml:space="preserve"> </w:t>
      </w:r>
    </w:p>
    <w:p w:rsidR="00BA1DA0" w:rsidRDefault="00BA1DA0" w:rsidP="00BA1DA0">
      <w:pPr>
        <w:pStyle w:val="af2"/>
        <w:spacing w:line="500" w:lineRule="atLeast"/>
        <w:ind w:firstLineChars="500" w:firstLine="1600"/>
        <w:rPr>
          <w:rFonts w:ascii="楷体_GB2312" w:eastAsia="楷体_GB2312" w:hAnsi="Times New Roman"/>
          <w:sz w:val="32"/>
          <w:szCs w:val="32"/>
        </w:rPr>
      </w:pPr>
      <w:r>
        <w:rPr>
          <w:rFonts w:ascii="楷体_GB2312" w:eastAsia="楷体_GB2312" w:hAnsi="Times New Roman" w:hint="eastAsia"/>
          <w:sz w:val="32"/>
          <w:szCs w:val="32"/>
        </w:rPr>
        <w:t>导  师  姓  名</w:t>
      </w:r>
      <w:r w:rsidRPr="00D97DCA">
        <w:rPr>
          <w:rFonts w:ascii="楷体_GB2312" w:eastAsia="楷体_GB2312" w:hAnsi="Times New Roman" w:hint="eastAsia"/>
          <w:sz w:val="32"/>
          <w:szCs w:val="32"/>
        </w:rPr>
        <w:t>：</w:t>
      </w:r>
      <w:r w:rsidR="00BD1084">
        <w:rPr>
          <w:rFonts w:ascii="楷体_GB2312" w:eastAsia="楷体_GB2312" w:hAnsi="Times New Roman" w:hint="eastAsia"/>
          <w:sz w:val="32"/>
          <w:szCs w:val="32"/>
        </w:rPr>
        <w:t xml:space="preserve"> </w:t>
      </w:r>
    </w:p>
    <w:p w:rsidR="00BA1DA0" w:rsidRPr="00D97DCA" w:rsidRDefault="00BA1DA0" w:rsidP="00BA1DA0">
      <w:pPr>
        <w:pStyle w:val="af2"/>
        <w:spacing w:line="500" w:lineRule="atLeast"/>
        <w:ind w:firstLineChars="500" w:firstLine="1600"/>
        <w:rPr>
          <w:rFonts w:ascii="楷体_GB2312" w:eastAsia="楷体_GB2312" w:hAnsi="Times New Roman"/>
          <w:sz w:val="32"/>
          <w:szCs w:val="32"/>
        </w:rPr>
      </w:pPr>
      <w:r w:rsidRPr="00D97DCA">
        <w:rPr>
          <w:rFonts w:ascii="楷体_GB2312" w:eastAsia="楷体_GB2312" w:hAnsi="Times New Roman" w:hint="eastAsia"/>
          <w:sz w:val="32"/>
          <w:szCs w:val="32"/>
        </w:rPr>
        <w:t>学  科  门  类：</w:t>
      </w:r>
      <w:r w:rsidR="00F90757">
        <w:rPr>
          <w:rFonts w:ascii="楷体_GB2312" w:eastAsia="楷体_GB2312" w:hAnsi="Times New Roman" w:hint="eastAsia"/>
          <w:sz w:val="32"/>
          <w:szCs w:val="32"/>
        </w:rPr>
        <w:t xml:space="preserve"> 工    科</w:t>
      </w:r>
    </w:p>
    <w:p w:rsidR="00BA1DA0" w:rsidRDefault="00BA1DA0" w:rsidP="00BA1DA0">
      <w:pPr>
        <w:pStyle w:val="af2"/>
        <w:spacing w:line="500" w:lineRule="atLeast"/>
        <w:ind w:firstLineChars="500" w:firstLine="1600"/>
        <w:rPr>
          <w:rFonts w:ascii="楷体_GB2312" w:eastAsia="楷体_GB2312" w:hAnsi="Times New Roman"/>
          <w:sz w:val="32"/>
          <w:szCs w:val="32"/>
        </w:rPr>
      </w:pPr>
      <w:r w:rsidRPr="00D97DCA">
        <w:rPr>
          <w:rFonts w:ascii="楷体_GB2312" w:eastAsia="楷体_GB2312" w:hAnsi="Times New Roman" w:hint="eastAsia"/>
          <w:sz w:val="32"/>
          <w:szCs w:val="32"/>
        </w:rPr>
        <w:t>专  业  名  称：</w:t>
      </w:r>
      <w:r w:rsidR="00F90757">
        <w:rPr>
          <w:rFonts w:ascii="楷体_GB2312" w:eastAsia="楷体_GB2312" w:hAnsi="Times New Roman" w:hint="eastAsia"/>
          <w:sz w:val="32"/>
          <w:szCs w:val="32"/>
        </w:rPr>
        <w:t xml:space="preserve"> </w:t>
      </w:r>
      <w:r w:rsidR="00C1198C">
        <w:rPr>
          <w:rFonts w:ascii="楷体_GB2312" w:eastAsia="楷体_GB2312" w:hAnsi="Times New Roman" w:hint="eastAsia"/>
          <w:sz w:val="32"/>
          <w:szCs w:val="32"/>
        </w:rPr>
        <w:t>软件工程</w:t>
      </w:r>
    </w:p>
    <w:p w:rsidR="00BA1DA0" w:rsidRPr="00D97DCA" w:rsidRDefault="00BA1DA0" w:rsidP="00BA1DA0">
      <w:pPr>
        <w:pStyle w:val="af2"/>
        <w:spacing w:line="500" w:lineRule="atLeast"/>
        <w:ind w:firstLineChars="500" w:firstLine="1600"/>
        <w:rPr>
          <w:rFonts w:ascii="楷体_GB2312" w:eastAsia="楷体_GB2312" w:hAnsi="Times New Roman"/>
          <w:sz w:val="32"/>
          <w:szCs w:val="32"/>
        </w:rPr>
      </w:pPr>
      <w:r>
        <w:rPr>
          <w:rFonts w:ascii="楷体_GB2312" w:eastAsia="楷体_GB2312" w:hAnsi="Times New Roman" w:hint="eastAsia"/>
          <w:sz w:val="32"/>
          <w:szCs w:val="32"/>
        </w:rPr>
        <w:t>培  养  院  系：</w:t>
      </w:r>
      <w:r w:rsidR="00F90757">
        <w:rPr>
          <w:rFonts w:ascii="楷体_GB2312" w:eastAsia="楷体_GB2312" w:hAnsi="Times New Roman" w:hint="eastAsia"/>
          <w:sz w:val="32"/>
          <w:szCs w:val="32"/>
        </w:rPr>
        <w:t xml:space="preserve"> 信息工程学院</w:t>
      </w:r>
    </w:p>
    <w:p w:rsidR="00A61837" w:rsidRDefault="00BA1DA0" w:rsidP="00E86872">
      <w:pPr>
        <w:pStyle w:val="af2"/>
        <w:spacing w:line="500" w:lineRule="atLeast"/>
        <w:ind w:firstLineChars="500" w:firstLine="1600"/>
        <w:rPr>
          <w:rFonts w:ascii="Arial" w:eastAsia="黑体" w:hAnsi="Arial" w:cs="宋体"/>
          <w:b/>
          <w:bCs/>
          <w:sz w:val="32"/>
        </w:rPr>
        <w:sectPr w:rsidR="00A61837" w:rsidSect="00DA64D9">
          <w:headerReference w:type="even" r:id="rId10"/>
          <w:headerReference w:type="default" r:id="rId11"/>
          <w:footerReference w:type="even" r:id="rId12"/>
          <w:footerReference w:type="default" r:id="rId13"/>
          <w:headerReference w:type="first" r:id="rId14"/>
          <w:footerReference w:type="first" r:id="rId15"/>
          <w:pgSz w:w="11906" w:h="16838" w:code="9"/>
          <w:pgMar w:top="2155" w:right="1814" w:bottom="2155" w:left="1814" w:header="851" w:footer="992" w:gutter="0"/>
          <w:pgNumType w:fmt="upperRoman"/>
          <w:cols w:space="425"/>
          <w:titlePg/>
          <w:docGrid w:type="linesAndChars" w:linePitch="312"/>
        </w:sectPr>
      </w:pPr>
      <w:r w:rsidRPr="00D97DCA">
        <w:rPr>
          <w:rFonts w:ascii="楷体_GB2312" w:eastAsia="楷体_GB2312" w:hAnsi="Times New Roman" w:hint="eastAsia"/>
          <w:sz w:val="32"/>
          <w:szCs w:val="32"/>
        </w:rPr>
        <w:t>完  成  时  间：</w:t>
      </w:r>
      <w:r w:rsidR="00F90757">
        <w:rPr>
          <w:rFonts w:ascii="楷体_GB2312" w:eastAsia="楷体_GB2312" w:hAnsi="Times New Roman" w:hint="eastAsia"/>
          <w:sz w:val="32"/>
          <w:szCs w:val="32"/>
        </w:rPr>
        <w:t xml:space="preserve"> 201</w:t>
      </w:r>
      <w:r w:rsidR="00180522">
        <w:rPr>
          <w:rFonts w:ascii="楷体_GB2312" w:eastAsia="楷体_GB2312" w:hAnsi="Times New Roman"/>
          <w:sz w:val="32"/>
          <w:szCs w:val="32"/>
        </w:rPr>
        <w:t>7</w:t>
      </w:r>
      <w:r w:rsidR="00F90757">
        <w:rPr>
          <w:rFonts w:ascii="楷体_GB2312" w:eastAsia="楷体_GB2312" w:hAnsi="Times New Roman" w:hint="eastAsia"/>
          <w:sz w:val="32"/>
          <w:szCs w:val="32"/>
        </w:rPr>
        <w:t>.0</w:t>
      </w:r>
      <w:r w:rsidR="00421968">
        <w:rPr>
          <w:rFonts w:ascii="楷体_GB2312" w:eastAsia="楷体_GB2312" w:hAnsi="Times New Roman"/>
          <w:sz w:val="32"/>
          <w:szCs w:val="32"/>
        </w:rPr>
        <w:t>3</w:t>
      </w:r>
      <w:r w:rsidR="00EF751A">
        <w:rPr>
          <w:rFonts w:ascii="Arial" w:eastAsia="黑体" w:hAnsi="Arial" w:cs="宋体"/>
          <w:b/>
          <w:bCs/>
          <w:sz w:val="32"/>
        </w:rPr>
        <w:br w:type="page"/>
      </w:r>
    </w:p>
    <w:p w:rsidR="00652782" w:rsidRDefault="00652782" w:rsidP="006E17A7">
      <w:pPr>
        <w:spacing w:line="360" w:lineRule="auto"/>
        <w:ind w:firstLine="640"/>
        <w:jc w:val="center"/>
        <w:rPr>
          <w:sz w:val="32"/>
          <w:szCs w:val="32"/>
        </w:rPr>
      </w:pPr>
    </w:p>
    <w:p w:rsidR="00652782" w:rsidRDefault="00652782" w:rsidP="006E17A7">
      <w:pPr>
        <w:spacing w:line="360" w:lineRule="auto"/>
        <w:ind w:firstLine="640"/>
        <w:jc w:val="center"/>
        <w:rPr>
          <w:sz w:val="32"/>
          <w:szCs w:val="32"/>
        </w:rPr>
      </w:pPr>
    </w:p>
    <w:p w:rsidR="0064649E" w:rsidRPr="00D22A8A" w:rsidRDefault="0064649E" w:rsidP="00FA37E3">
      <w:pPr>
        <w:spacing w:line="360" w:lineRule="auto"/>
        <w:ind w:firstLineChars="0" w:firstLine="0"/>
        <w:jc w:val="center"/>
        <w:rPr>
          <w:sz w:val="32"/>
          <w:szCs w:val="32"/>
        </w:rPr>
      </w:pPr>
      <w:r>
        <w:rPr>
          <w:rFonts w:hint="eastAsia"/>
          <w:sz w:val="32"/>
          <w:szCs w:val="32"/>
        </w:rPr>
        <w:t>A thesis</w:t>
      </w:r>
      <w:r w:rsidRPr="00D22A8A">
        <w:rPr>
          <w:rFonts w:hint="eastAsia"/>
          <w:sz w:val="32"/>
          <w:szCs w:val="32"/>
        </w:rPr>
        <w:t xml:space="preserve"> </w:t>
      </w:r>
      <w:r>
        <w:rPr>
          <w:rFonts w:hint="eastAsia"/>
          <w:sz w:val="32"/>
          <w:szCs w:val="32"/>
        </w:rPr>
        <w:t>s</w:t>
      </w:r>
      <w:r w:rsidRPr="00D22A8A">
        <w:rPr>
          <w:rFonts w:hint="eastAsia"/>
          <w:sz w:val="32"/>
          <w:szCs w:val="32"/>
        </w:rPr>
        <w:t>ubmitted to</w:t>
      </w:r>
    </w:p>
    <w:p w:rsidR="0064649E" w:rsidRPr="003343EC" w:rsidRDefault="0064649E" w:rsidP="00FA37E3">
      <w:pPr>
        <w:spacing w:line="360" w:lineRule="auto"/>
        <w:ind w:firstLineChars="0" w:firstLine="0"/>
        <w:jc w:val="center"/>
        <w:rPr>
          <w:sz w:val="32"/>
          <w:szCs w:val="32"/>
        </w:rPr>
      </w:pPr>
      <w:smartTag w:uri="urn:schemas-microsoft-com:office:smarttags" w:element="place">
        <w:smartTag w:uri="urn:schemas-microsoft-com:office:smarttags" w:element="PlaceName">
          <w:r>
            <w:rPr>
              <w:sz w:val="32"/>
              <w:szCs w:val="32"/>
            </w:rPr>
            <w:t>Z</w:t>
          </w:r>
          <w:r>
            <w:rPr>
              <w:rFonts w:hint="eastAsia"/>
              <w:sz w:val="32"/>
              <w:szCs w:val="32"/>
            </w:rPr>
            <w:t>hengzhou</w:t>
          </w:r>
        </w:smartTag>
        <w:r>
          <w:rPr>
            <w:rFonts w:hint="eastAsia"/>
            <w:sz w:val="32"/>
            <w:szCs w:val="32"/>
          </w:rPr>
          <w:t xml:space="preserve"> </w:t>
        </w:r>
        <w:smartTag w:uri="urn:schemas-microsoft-com:office:smarttags" w:element="PlaceType">
          <w:r w:rsidRPr="003343EC">
            <w:rPr>
              <w:rFonts w:hint="eastAsia"/>
              <w:sz w:val="32"/>
              <w:szCs w:val="32"/>
            </w:rPr>
            <w:t>University</w:t>
          </w:r>
        </w:smartTag>
      </w:smartTag>
    </w:p>
    <w:p w:rsidR="0064649E" w:rsidRPr="00D22A8A" w:rsidRDefault="0064649E" w:rsidP="00FA37E3">
      <w:pPr>
        <w:spacing w:line="360" w:lineRule="auto"/>
        <w:ind w:firstLineChars="0" w:firstLine="0"/>
        <w:jc w:val="center"/>
        <w:rPr>
          <w:sz w:val="32"/>
          <w:szCs w:val="32"/>
        </w:rPr>
      </w:pPr>
      <w:r w:rsidRPr="00D22A8A">
        <w:rPr>
          <w:rFonts w:hint="eastAsia"/>
          <w:sz w:val="32"/>
          <w:szCs w:val="32"/>
        </w:rPr>
        <w:t>for the degree of</w:t>
      </w:r>
      <w:r w:rsidRPr="00482EF3">
        <w:rPr>
          <w:rFonts w:hint="eastAsia"/>
          <w:sz w:val="32"/>
          <w:szCs w:val="32"/>
        </w:rPr>
        <w:t xml:space="preserve"> </w:t>
      </w:r>
      <w:r w:rsidR="00E51A96">
        <w:rPr>
          <w:rFonts w:hint="eastAsia"/>
          <w:sz w:val="32"/>
          <w:szCs w:val="32"/>
        </w:rPr>
        <w:t>d</w:t>
      </w:r>
      <w:r w:rsidR="001475F6">
        <w:rPr>
          <w:rFonts w:hint="eastAsia"/>
          <w:sz w:val="32"/>
          <w:szCs w:val="32"/>
        </w:rPr>
        <w:t>octor</w:t>
      </w:r>
    </w:p>
    <w:p w:rsidR="0064649E" w:rsidRDefault="0064649E" w:rsidP="00FA37E3">
      <w:pPr>
        <w:ind w:firstLineChars="0" w:firstLine="0"/>
        <w:jc w:val="center"/>
        <w:rPr>
          <w:sz w:val="32"/>
          <w:szCs w:val="32"/>
        </w:rPr>
      </w:pPr>
    </w:p>
    <w:p w:rsidR="0064649E" w:rsidRPr="0044798B" w:rsidRDefault="0064649E" w:rsidP="00FA37E3">
      <w:pPr>
        <w:ind w:firstLineChars="0" w:firstLine="0"/>
        <w:jc w:val="center"/>
        <w:rPr>
          <w:sz w:val="32"/>
          <w:szCs w:val="32"/>
        </w:rPr>
      </w:pPr>
    </w:p>
    <w:p w:rsidR="0064649E" w:rsidRDefault="0064649E" w:rsidP="00FA37E3">
      <w:pPr>
        <w:ind w:firstLineChars="0" w:firstLine="0"/>
        <w:jc w:val="center"/>
        <w:rPr>
          <w:sz w:val="32"/>
          <w:szCs w:val="32"/>
        </w:rPr>
      </w:pPr>
    </w:p>
    <w:p w:rsidR="00AB5DF8" w:rsidRDefault="00DF08AA" w:rsidP="001D1093">
      <w:pPr>
        <w:spacing w:beforeLines="100" w:before="312"/>
        <w:ind w:firstLineChars="0" w:firstLine="0"/>
        <w:jc w:val="center"/>
        <w:rPr>
          <w:b/>
          <w:sz w:val="32"/>
          <w:szCs w:val="32"/>
        </w:rPr>
      </w:pPr>
      <w:r>
        <w:rPr>
          <w:b/>
          <w:sz w:val="32"/>
          <w:szCs w:val="32"/>
        </w:rPr>
        <w:t xml:space="preserve">Research on the </w:t>
      </w:r>
      <w:r w:rsidR="00DC797B">
        <w:rPr>
          <w:b/>
          <w:sz w:val="32"/>
          <w:szCs w:val="32"/>
        </w:rPr>
        <w:t>R</w:t>
      </w:r>
      <w:r>
        <w:rPr>
          <w:b/>
          <w:sz w:val="32"/>
          <w:szCs w:val="32"/>
        </w:rPr>
        <w:t xml:space="preserve">ecognition and </w:t>
      </w:r>
      <w:r w:rsidR="00DC797B">
        <w:rPr>
          <w:b/>
          <w:sz w:val="32"/>
          <w:szCs w:val="32"/>
        </w:rPr>
        <w:t>S</w:t>
      </w:r>
      <w:r>
        <w:rPr>
          <w:b/>
          <w:sz w:val="32"/>
          <w:szCs w:val="32"/>
        </w:rPr>
        <w:t xml:space="preserve">imulation of </w:t>
      </w:r>
    </w:p>
    <w:p w:rsidR="0064649E" w:rsidRPr="00E76F42" w:rsidRDefault="00DC797B" w:rsidP="001D1093">
      <w:pPr>
        <w:spacing w:beforeLines="100" w:before="312"/>
        <w:ind w:firstLineChars="0" w:firstLine="0"/>
        <w:jc w:val="center"/>
        <w:rPr>
          <w:b/>
          <w:sz w:val="32"/>
          <w:szCs w:val="32"/>
        </w:rPr>
      </w:pPr>
      <w:r>
        <w:rPr>
          <w:b/>
          <w:sz w:val="32"/>
          <w:szCs w:val="32"/>
        </w:rPr>
        <w:t>C</w:t>
      </w:r>
      <w:r w:rsidR="00DF08AA">
        <w:rPr>
          <w:b/>
          <w:sz w:val="32"/>
          <w:szCs w:val="32"/>
        </w:rPr>
        <w:t xml:space="preserve">ollective </w:t>
      </w:r>
      <w:r>
        <w:rPr>
          <w:b/>
          <w:sz w:val="32"/>
          <w:szCs w:val="32"/>
        </w:rPr>
        <w:t>B</w:t>
      </w:r>
      <w:r w:rsidR="00DF08AA">
        <w:rPr>
          <w:b/>
          <w:sz w:val="32"/>
          <w:szCs w:val="32"/>
        </w:rPr>
        <w:t>ehavior</w:t>
      </w:r>
    </w:p>
    <w:p w:rsidR="0064649E" w:rsidRDefault="0064649E" w:rsidP="00FA37E3">
      <w:pPr>
        <w:ind w:firstLineChars="0" w:firstLine="0"/>
        <w:jc w:val="center"/>
        <w:rPr>
          <w:sz w:val="32"/>
          <w:szCs w:val="32"/>
        </w:rPr>
      </w:pPr>
    </w:p>
    <w:p w:rsidR="0064649E" w:rsidRPr="00A94755" w:rsidRDefault="0064649E" w:rsidP="00FA37E3">
      <w:pPr>
        <w:ind w:firstLineChars="0" w:firstLine="0"/>
        <w:jc w:val="center"/>
        <w:rPr>
          <w:sz w:val="32"/>
          <w:szCs w:val="32"/>
        </w:rPr>
      </w:pPr>
    </w:p>
    <w:p w:rsidR="0064649E" w:rsidRDefault="0064649E" w:rsidP="00FA37E3">
      <w:pPr>
        <w:ind w:firstLineChars="0" w:firstLine="0"/>
        <w:jc w:val="center"/>
        <w:rPr>
          <w:sz w:val="32"/>
          <w:szCs w:val="32"/>
        </w:rPr>
      </w:pPr>
    </w:p>
    <w:p w:rsidR="0064649E" w:rsidRDefault="0064649E" w:rsidP="00FA37E3">
      <w:pPr>
        <w:ind w:firstLineChars="0" w:firstLine="0"/>
        <w:jc w:val="center"/>
        <w:rPr>
          <w:sz w:val="32"/>
          <w:szCs w:val="32"/>
        </w:rPr>
      </w:pPr>
    </w:p>
    <w:p w:rsidR="00E86872" w:rsidRDefault="00E86872" w:rsidP="00FA37E3">
      <w:pPr>
        <w:spacing w:line="360" w:lineRule="auto"/>
        <w:ind w:firstLineChars="0" w:firstLine="0"/>
        <w:jc w:val="center"/>
        <w:rPr>
          <w:sz w:val="32"/>
          <w:szCs w:val="32"/>
        </w:rPr>
      </w:pPr>
    </w:p>
    <w:p w:rsidR="00B05288" w:rsidRDefault="00B05288" w:rsidP="00FA37E3">
      <w:pPr>
        <w:spacing w:line="360" w:lineRule="auto"/>
        <w:ind w:firstLineChars="0" w:firstLine="0"/>
        <w:jc w:val="center"/>
        <w:rPr>
          <w:sz w:val="32"/>
          <w:szCs w:val="32"/>
        </w:rPr>
      </w:pPr>
    </w:p>
    <w:p w:rsidR="00B05288" w:rsidRPr="003343EC" w:rsidRDefault="00B05288" w:rsidP="00FA37E3">
      <w:pPr>
        <w:spacing w:line="360" w:lineRule="auto"/>
        <w:ind w:firstLineChars="0" w:firstLine="0"/>
        <w:jc w:val="center"/>
        <w:rPr>
          <w:sz w:val="32"/>
          <w:szCs w:val="32"/>
        </w:rPr>
      </w:pPr>
    </w:p>
    <w:p w:rsidR="0064649E" w:rsidRDefault="00265BB1" w:rsidP="00FA37E3">
      <w:pPr>
        <w:spacing w:line="360" w:lineRule="auto"/>
        <w:ind w:firstLineChars="0" w:firstLine="0"/>
        <w:jc w:val="center"/>
        <w:rPr>
          <w:sz w:val="32"/>
          <w:szCs w:val="32"/>
        </w:rPr>
      </w:pPr>
      <w:r>
        <w:rPr>
          <w:rFonts w:hint="eastAsia"/>
          <w:sz w:val="32"/>
          <w:szCs w:val="32"/>
        </w:rPr>
        <w:t>Software Engineering</w:t>
      </w:r>
    </w:p>
    <w:p w:rsidR="0064649E" w:rsidRPr="00F96A21" w:rsidRDefault="0064649E" w:rsidP="00FA37E3">
      <w:pPr>
        <w:spacing w:line="360" w:lineRule="auto"/>
        <w:ind w:firstLineChars="0" w:firstLine="0"/>
        <w:jc w:val="center"/>
        <w:rPr>
          <w:sz w:val="32"/>
          <w:szCs w:val="32"/>
        </w:rPr>
      </w:pPr>
      <w:smartTag w:uri="urn:schemas-microsoft-com:office:smarttags" w:element="place">
        <w:smartTag w:uri="urn:schemas-microsoft-com:office:smarttags" w:element="PlaceType">
          <w:r>
            <w:rPr>
              <w:rFonts w:hint="eastAsia"/>
              <w:sz w:val="32"/>
              <w:szCs w:val="32"/>
            </w:rPr>
            <w:t>School</w:t>
          </w:r>
        </w:smartTag>
        <w:r>
          <w:rPr>
            <w:rFonts w:hint="eastAsia"/>
            <w:sz w:val="32"/>
            <w:szCs w:val="32"/>
          </w:rPr>
          <w:t xml:space="preserve"> of </w:t>
        </w:r>
        <w:smartTag w:uri="urn:schemas-microsoft-com:office:smarttags" w:element="PlaceName">
          <w:r>
            <w:rPr>
              <w:rFonts w:hint="eastAsia"/>
              <w:sz w:val="32"/>
              <w:szCs w:val="32"/>
            </w:rPr>
            <w:t>Information</w:t>
          </w:r>
        </w:smartTag>
      </w:smartTag>
      <w:r>
        <w:rPr>
          <w:rFonts w:hint="eastAsia"/>
          <w:sz w:val="32"/>
          <w:szCs w:val="32"/>
        </w:rPr>
        <w:t xml:space="preserve"> Engineering</w:t>
      </w:r>
    </w:p>
    <w:p w:rsidR="0064649E" w:rsidRDefault="00266260" w:rsidP="00FA37E3">
      <w:pPr>
        <w:spacing w:line="360" w:lineRule="auto"/>
        <w:ind w:firstLineChars="0" w:firstLine="0"/>
        <w:jc w:val="center"/>
        <w:rPr>
          <w:sz w:val="32"/>
          <w:szCs w:val="32"/>
        </w:rPr>
      </w:pPr>
      <w:r>
        <w:rPr>
          <w:rFonts w:hint="eastAsia"/>
          <w:sz w:val="32"/>
          <w:szCs w:val="32"/>
        </w:rPr>
        <w:t>Mar</w:t>
      </w:r>
      <w:r w:rsidR="00223C8F">
        <w:rPr>
          <w:sz w:val="32"/>
          <w:szCs w:val="32"/>
        </w:rPr>
        <w:t>.</w:t>
      </w:r>
      <w:r w:rsidR="009A63FF">
        <w:rPr>
          <w:rFonts w:hint="eastAsia"/>
          <w:sz w:val="32"/>
          <w:szCs w:val="32"/>
        </w:rPr>
        <w:t xml:space="preserve"> 2017</w:t>
      </w:r>
    </w:p>
    <w:p w:rsidR="00C21FAE" w:rsidRDefault="00317D0C" w:rsidP="006E17A7">
      <w:pPr>
        <w:widowControl/>
        <w:ind w:firstLine="643"/>
        <w:jc w:val="left"/>
        <w:rPr>
          <w:rFonts w:ascii="Arial" w:eastAsia="黑体" w:hAnsi="Arial" w:cs="宋体"/>
          <w:b/>
          <w:bCs/>
          <w:sz w:val="32"/>
          <w:szCs w:val="20"/>
        </w:rPr>
        <w:sectPr w:rsidR="00C21FAE" w:rsidSect="00DA64D9">
          <w:footerReference w:type="default" r:id="rId16"/>
          <w:type w:val="continuous"/>
          <w:pgSz w:w="11906" w:h="16838" w:code="9"/>
          <w:pgMar w:top="2155" w:right="1814" w:bottom="2155" w:left="1814" w:header="851" w:footer="992" w:gutter="0"/>
          <w:pgNumType w:fmt="upperRoman"/>
          <w:cols w:space="425"/>
          <w:titlePg/>
          <w:docGrid w:type="linesAndChars" w:linePitch="312"/>
        </w:sectPr>
      </w:pPr>
      <w:r>
        <w:rPr>
          <w:rFonts w:ascii="Arial" w:eastAsia="黑体" w:hAnsi="Arial" w:cs="宋体"/>
          <w:b/>
          <w:bCs/>
          <w:sz w:val="32"/>
          <w:szCs w:val="20"/>
        </w:rPr>
        <w:br w:type="page"/>
      </w:r>
    </w:p>
    <w:p w:rsidR="00E7686A" w:rsidRPr="00B14C5B" w:rsidRDefault="00E7686A" w:rsidP="00C14567">
      <w:pPr>
        <w:spacing w:line="360" w:lineRule="auto"/>
        <w:ind w:firstLineChars="0" w:firstLine="0"/>
        <w:jc w:val="center"/>
        <w:rPr>
          <w:b/>
          <w:sz w:val="18"/>
          <w:szCs w:val="18"/>
        </w:rPr>
      </w:pPr>
      <w:r w:rsidRPr="0078659D">
        <w:rPr>
          <w:rFonts w:hint="eastAsia"/>
          <w:b/>
          <w:sz w:val="32"/>
          <w:szCs w:val="32"/>
        </w:rPr>
        <w:lastRenderedPageBreak/>
        <w:t>原创性声明</w:t>
      </w:r>
    </w:p>
    <w:p w:rsidR="00E7686A" w:rsidRDefault="00E7686A" w:rsidP="00E7686A">
      <w:pPr>
        <w:spacing w:line="360" w:lineRule="auto"/>
        <w:ind w:firstLine="480"/>
      </w:pPr>
    </w:p>
    <w:p w:rsidR="00E7686A" w:rsidRPr="00421A99" w:rsidRDefault="00E7686A" w:rsidP="00E7686A">
      <w:pPr>
        <w:spacing w:line="360" w:lineRule="auto"/>
        <w:ind w:firstLine="480"/>
      </w:pPr>
      <w:r>
        <w:rPr>
          <w:rFonts w:hint="eastAsia"/>
        </w:rPr>
        <w:t>本人郑重声明：所呈交的学位论文，是本人在导师的指导下，独立进行研究所取得的成果。除文中已经注明引用的内容外，本论文不包含任何其他个人或集体已经发表或撰写过的科研成果。对本文的研究作出重要贡献的个人和集体，均已在文中以明确方式标明。本声明的法律责任由本人承担。</w:t>
      </w:r>
    </w:p>
    <w:p w:rsidR="00E7686A" w:rsidRDefault="00E7686A" w:rsidP="005A6819">
      <w:pPr>
        <w:spacing w:line="360" w:lineRule="auto"/>
        <w:ind w:left="4900" w:hangingChars="1750" w:hanging="4900"/>
        <w:rPr>
          <w:sz w:val="28"/>
          <w:szCs w:val="28"/>
        </w:rPr>
      </w:pPr>
      <w:r>
        <w:rPr>
          <w:rFonts w:hint="eastAsia"/>
          <w:sz w:val="28"/>
          <w:szCs w:val="28"/>
        </w:rPr>
        <w:t xml:space="preserve">     </w:t>
      </w:r>
    </w:p>
    <w:p w:rsidR="00E7686A" w:rsidRPr="00421A99" w:rsidRDefault="00E7686A" w:rsidP="001355A4">
      <w:pPr>
        <w:tabs>
          <w:tab w:val="left" w:pos="5040"/>
          <w:tab w:val="left" w:pos="5760"/>
          <w:tab w:val="left" w:pos="6480"/>
          <w:tab w:val="left" w:pos="7200"/>
        </w:tabs>
        <w:spacing w:line="360" w:lineRule="auto"/>
        <w:ind w:leftChars="228" w:left="4267" w:hangingChars="1550" w:hanging="3720"/>
      </w:pPr>
      <w:r w:rsidRPr="00421A99">
        <w:rPr>
          <w:rFonts w:hint="eastAsia"/>
        </w:rPr>
        <w:t>学位论文作者：</w:t>
      </w:r>
      <w:r w:rsidRPr="00421A99">
        <w:rPr>
          <w:rFonts w:hint="eastAsia"/>
        </w:rPr>
        <w:t xml:space="preserve">     </w:t>
      </w:r>
      <w:r>
        <w:rPr>
          <w:rFonts w:hint="eastAsia"/>
        </w:rPr>
        <w:t xml:space="preserve">               </w:t>
      </w:r>
      <w:r w:rsidRPr="00421A99">
        <w:rPr>
          <w:rFonts w:hint="eastAsia"/>
        </w:rPr>
        <w:t>日期：</w:t>
      </w:r>
      <w:r>
        <w:rPr>
          <w:rFonts w:hint="eastAsia"/>
        </w:rPr>
        <w:t xml:space="preserve">       </w:t>
      </w:r>
      <w:r w:rsidRPr="00421A99">
        <w:rPr>
          <w:rFonts w:hint="eastAsia"/>
        </w:rPr>
        <w:t>年</w:t>
      </w:r>
      <w:r w:rsidRPr="00421A99">
        <w:rPr>
          <w:rFonts w:hint="eastAsia"/>
        </w:rPr>
        <w:t xml:space="preserve">   </w:t>
      </w:r>
      <w:r>
        <w:rPr>
          <w:rFonts w:hint="eastAsia"/>
        </w:rPr>
        <w:t xml:space="preserve"> </w:t>
      </w:r>
      <w:r w:rsidRPr="00421A99">
        <w:rPr>
          <w:rFonts w:hint="eastAsia"/>
        </w:rPr>
        <w:t>月</w:t>
      </w:r>
      <w:r w:rsidRPr="00421A99">
        <w:rPr>
          <w:rFonts w:hint="eastAsia"/>
        </w:rPr>
        <w:t xml:space="preserve">  </w:t>
      </w:r>
      <w:r>
        <w:rPr>
          <w:rFonts w:hint="eastAsia"/>
        </w:rPr>
        <w:t xml:space="preserve">  </w:t>
      </w:r>
      <w:r w:rsidRPr="00421A99">
        <w:rPr>
          <w:rFonts w:hint="eastAsia"/>
        </w:rPr>
        <w:t>日</w:t>
      </w:r>
    </w:p>
    <w:p w:rsidR="00E7686A" w:rsidRDefault="00E7686A" w:rsidP="006E17A7">
      <w:pPr>
        <w:ind w:firstLine="480"/>
      </w:pPr>
    </w:p>
    <w:p w:rsidR="00E7686A" w:rsidRDefault="00E7686A" w:rsidP="006E17A7">
      <w:pPr>
        <w:ind w:firstLine="480"/>
      </w:pPr>
    </w:p>
    <w:p w:rsidR="00E7686A" w:rsidRDefault="00E7686A" w:rsidP="006E17A7">
      <w:pPr>
        <w:ind w:firstLine="480"/>
      </w:pPr>
    </w:p>
    <w:p w:rsidR="00E7686A" w:rsidRDefault="00E7686A" w:rsidP="006E17A7">
      <w:pPr>
        <w:ind w:firstLine="480"/>
      </w:pPr>
    </w:p>
    <w:p w:rsidR="00E7686A" w:rsidRDefault="00E7686A" w:rsidP="006E17A7">
      <w:pPr>
        <w:ind w:firstLine="480"/>
      </w:pPr>
    </w:p>
    <w:p w:rsidR="00E7686A" w:rsidRDefault="00E7686A" w:rsidP="00C14567">
      <w:pPr>
        <w:spacing w:line="360" w:lineRule="auto"/>
        <w:ind w:firstLineChars="0" w:firstLine="0"/>
        <w:jc w:val="center"/>
        <w:rPr>
          <w:b/>
          <w:sz w:val="32"/>
          <w:szCs w:val="32"/>
        </w:rPr>
      </w:pPr>
      <w:r w:rsidRPr="00A91FB6">
        <w:rPr>
          <w:rFonts w:hint="eastAsia"/>
          <w:b/>
          <w:sz w:val="32"/>
          <w:szCs w:val="32"/>
        </w:rPr>
        <w:t>学位论文使用授权声明</w:t>
      </w:r>
    </w:p>
    <w:p w:rsidR="00E7686A" w:rsidRPr="00A91FB6" w:rsidRDefault="00E7686A" w:rsidP="006E17A7">
      <w:pPr>
        <w:spacing w:line="360" w:lineRule="auto"/>
        <w:ind w:firstLine="482"/>
        <w:jc w:val="center"/>
        <w:rPr>
          <w:b/>
          <w:szCs w:val="21"/>
        </w:rPr>
      </w:pPr>
    </w:p>
    <w:p w:rsidR="00E7686A" w:rsidRPr="00421A99" w:rsidRDefault="00E7686A" w:rsidP="00621CE9">
      <w:pPr>
        <w:spacing w:line="360" w:lineRule="auto"/>
        <w:ind w:firstLine="480"/>
      </w:pPr>
      <w:r w:rsidRPr="00421A99">
        <w:rPr>
          <w:rFonts w:hint="eastAsia"/>
        </w:rPr>
        <w:t>本人在导师指导下完成的论文及相关的职务作品，知识产权归属郑州大学。</w:t>
      </w:r>
      <w:r>
        <w:rPr>
          <w:rFonts w:hint="eastAsia"/>
        </w:rPr>
        <w:t>根据</w:t>
      </w:r>
      <w:r w:rsidRPr="00421A99">
        <w:rPr>
          <w:rFonts w:hint="eastAsia"/>
        </w:rPr>
        <w:t>郑州大学有关保留、使用学位论文的规定，同意学校保留或向国家有关部门或机构送交论文的复印件和电子版，允许论文被查阅和借阅；本人授权郑州大学可以将本学位论文的全部或部分编入有关数据库进行检索，可以采用影印、缩印或者其他复制手段保存论文和汇编本学位论文。本人离校后发表、使用学位论文或与该学位论文直接相关的学术论文或成果时，第一署名单位仍然为郑州大学。</w:t>
      </w:r>
      <w:r>
        <w:rPr>
          <w:rFonts w:hint="eastAsia"/>
        </w:rPr>
        <w:t>保密论文在解密后应遵守此规定。</w:t>
      </w:r>
    </w:p>
    <w:p w:rsidR="00E7686A" w:rsidRDefault="00E7686A" w:rsidP="006E17A7">
      <w:pPr>
        <w:spacing w:line="360" w:lineRule="auto"/>
        <w:ind w:firstLine="480"/>
      </w:pPr>
    </w:p>
    <w:p w:rsidR="00E7686A" w:rsidRPr="00421A99" w:rsidRDefault="00E7686A" w:rsidP="006E17A7">
      <w:pPr>
        <w:spacing w:line="360" w:lineRule="auto"/>
        <w:ind w:firstLine="480"/>
      </w:pPr>
    </w:p>
    <w:p w:rsidR="00E7686A" w:rsidRDefault="00E7686A" w:rsidP="00E7686A">
      <w:pPr>
        <w:tabs>
          <w:tab w:val="left" w:pos="5940"/>
          <w:tab w:val="left" w:pos="6660"/>
        </w:tabs>
        <w:spacing w:line="360" w:lineRule="auto"/>
        <w:ind w:firstLine="480"/>
      </w:pPr>
      <w:r>
        <w:rPr>
          <w:rFonts w:hint="eastAsia"/>
        </w:rPr>
        <w:t>学位论文作者</w:t>
      </w:r>
      <w:r>
        <w:rPr>
          <w:rFonts w:hint="eastAsia"/>
        </w:rPr>
        <w:t xml:space="preserve">                     </w:t>
      </w:r>
      <w:r w:rsidRPr="00421A99">
        <w:rPr>
          <w:rFonts w:hint="eastAsia"/>
        </w:rPr>
        <w:t>日期：</w:t>
      </w:r>
      <w:r>
        <w:rPr>
          <w:rFonts w:hint="eastAsia"/>
        </w:rPr>
        <w:t xml:space="preserve">       </w:t>
      </w:r>
      <w:r>
        <w:rPr>
          <w:rFonts w:hint="eastAsia"/>
        </w:rPr>
        <w:t>年</w:t>
      </w:r>
      <w:r>
        <w:rPr>
          <w:rFonts w:hint="eastAsia"/>
        </w:rPr>
        <w:t xml:space="preserve">    </w:t>
      </w:r>
      <w:r>
        <w:rPr>
          <w:rFonts w:hint="eastAsia"/>
        </w:rPr>
        <w:t>月</w:t>
      </w:r>
      <w:r>
        <w:rPr>
          <w:rFonts w:hint="eastAsia"/>
        </w:rPr>
        <w:t xml:space="preserve">    </w:t>
      </w:r>
      <w:r>
        <w:rPr>
          <w:rFonts w:hint="eastAsia"/>
        </w:rPr>
        <w:t>日</w:t>
      </w:r>
    </w:p>
    <w:p w:rsidR="00640F0F" w:rsidRDefault="00083C30" w:rsidP="006E17A7">
      <w:pPr>
        <w:widowControl/>
        <w:ind w:firstLine="480"/>
        <w:jc w:val="left"/>
        <w:sectPr w:rsidR="00640F0F" w:rsidSect="00DA64D9">
          <w:type w:val="continuous"/>
          <w:pgSz w:w="11906" w:h="16838" w:code="9"/>
          <w:pgMar w:top="2155" w:right="1814" w:bottom="2155" w:left="1814" w:header="851" w:footer="992" w:gutter="0"/>
          <w:pgNumType w:fmt="upperRoman"/>
          <w:cols w:space="425"/>
          <w:titlePg/>
          <w:docGrid w:type="linesAndChars" w:linePitch="312"/>
        </w:sectPr>
      </w:pPr>
      <w:r>
        <w:br w:type="page"/>
      </w:r>
    </w:p>
    <w:p w:rsidR="00BA4A9D" w:rsidRPr="00EE7339" w:rsidRDefault="00BA4A9D" w:rsidP="006F6BBC">
      <w:pPr>
        <w:pStyle w:val="24"/>
        <w:adjustRightInd w:val="0"/>
        <w:snapToGrid w:val="0"/>
        <w:spacing w:line="240" w:lineRule="auto"/>
        <w:ind w:firstLineChars="0" w:firstLine="0"/>
        <w:outlineLvl w:val="0"/>
        <w:rPr>
          <w:sz w:val="36"/>
          <w:szCs w:val="36"/>
        </w:rPr>
      </w:pPr>
      <w:bookmarkStart w:id="1" w:name="_Toc324434207"/>
      <w:bookmarkStart w:id="2" w:name="_Toc477443116"/>
      <w:r w:rsidRPr="00EE7339">
        <w:rPr>
          <w:rFonts w:hint="eastAsia"/>
          <w:sz w:val="36"/>
          <w:szCs w:val="36"/>
        </w:rPr>
        <w:lastRenderedPageBreak/>
        <w:t>摘</w:t>
      </w:r>
      <w:r w:rsidR="00CE65E2">
        <w:rPr>
          <w:rFonts w:hint="eastAsia"/>
          <w:sz w:val="36"/>
          <w:szCs w:val="36"/>
        </w:rPr>
        <w:t xml:space="preserve"> </w:t>
      </w:r>
      <w:r w:rsidRPr="00EE7339">
        <w:rPr>
          <w:rFonts w:hint="eastAsia"/>
          <w:sz w:val="36"/>
          <w:szCs w:val="36"/>
        </w:rPr>
        <w:t>要</w:t>
      </w:r>
      <w:bookmarkEnd w:id="1"/>
      <w:bookmarkEnd w:id="2"/>
    </w:p>
    <w:p w:rsidR="00E830EC" w:rsidRDefault="002D73B6" w:rsidP="00E830EC">
      <w:pPr>
        <w:ind w:firstLine="480"/>
      </w:pPr>
      <w:r w:rsidRPr="00317F8B">
        <w:rPr>
          <w:rFonts w:hint="eastAsia"/>
        </w:rPr>
        <w:t>集体行为是连续、有序</w:t>
      </w:r>
      <w:r w:rsidR="00AB79DD">
        <w:rPr>
          <w:rFonts w:hint="eastAsia"/>
        </w:rPr>
        <w:t>的个体呈现出的</w:t>
      </w:r>
      <w:r w:rsidRPr="00317F8B">
        <w:rPr>
          <w:rFonts w:hint="eastAsia"/>
        </w:rPr>
        <w:t>宏观行为</w:t>
      </w:r>
      <w:r>
        <w:rPr>
          <w:rFonts w:hint="eastAsia"/>
        </w:rPr>
        <w:t>模式</w:t>
      </w:r>
      <w:r w:rsidR="001E4F96" w:rsidRPr="00317F8B">
        <w:rPr>
          <w:rFonts w:hint="eastAsia"/>
        </w:rPr>
        <w:t>，广泛地存在于细菌菌落、动物群、人群、车流等</w:t>
      </w:r>
      <w:r w:rsidR="001E4F96">
        <w:rPr>
          <w:rFonts w:hint="eastAsia"/>
        </w:rPr>
        <w:t>各种群体系统中</w:t>
      </w:r>
      <w:r w:rsidR="001E4F96" w:rsidRPr="00317F8B">
        <w:rPr>
          <w:rFonts w:hint="eastAsia"/>
        </w:rPr>
        <w:t>。</w:t>
      </w:r>
    </w:p>
    <w:p w:rsidR="00753531" w:rsidRDefault="00753531" w:rsidP="00753531">
      <w:pPr>
        <w:ind w:firstLine="480"/>
      </w:pPr>
    </w:p>
    <w:p w:rsidR="00F70715" w:rsidRPr="00F70715" w:rsidRDefault="00F70715" w:rsidP="001355A4">
      <w:pPr>
        <w:ind w:firstLineChars="202" w:firstLine="485"/>
      </w:pPr>
    </w:p>
    <w:p w:rsidR="006E3B07" w:rsidRDefault="004A03C6" w:rsidP="006034B7">
      <w:pPr>
        <w:ind w:firstLineChars="0" w:firstLine="0"/>
        <w:sectPr w:rsidR="006E3B07" w:rsidSect="00DA64D9">
          <w:headerReference w:type="default" r:id="rId17"/>
          <w:type w:val="continuous"/>
          <w:pgSz w:w="11906" w:h="16838" w:code="9"/>
          <w:pgMar w:top="2155" w:right="1814" w:bottom="2155" w:left="1814" w:header="1701" w:footer="1701" w:gutter="0"/>
          <w:pgNumType w:fmt="upperRoman" w:start="1"/>
          <w:cols w:space="425"/>
          <w:docGrid w:type="linesAndChars" w:linePitch="326"/>
        </w:sectPr>
      </w:pPr>
      <w:r w:rsidRPr="004A03C6">
        <w:rPr>
          <w:rFonts w:hint="eastAsia"/>
          <w:b/>
        </w:rPr>
        <w:t>关键字：</w:t>
      </w:r>
      <w:r w:rsidR="000823F7">
        <w:t xml:space="preserve"> </w:t>
      </w:r>
      <w:r w:rsidR="00890E2A">
        <w:t>集体行为</w:t>
      </w:r>
      <w:r w:rsidR="00890E2A">
        <w:rPr>
          <w:rFonts w:hint="eastAsia"/>
        </w:rPr>
        <w:t>，</w:t>
      </w:r>
      <w:r w:rsidR="00D73F73">
        <w:rPr>
          <w:rFonts w:hint="eastAsia"/>
        </w:rPr>
        <w:t>密度估计</w:t>
      </w:r>
      <w:r w:rsidR="00E830EC">
        <w:t xml:space="preserve"> </w:t>
      </w:r>
    </w:p>
    <w:p w:rsidR="00A069E5" w:rsidRDefault="00E50099" w:rsidP="003D4D2E">
      <w:pPr>
        <w:pStyle w:val="a3"/>
      </w:pPr>
      <w:r>
        <w:lastRenderedPageBreak/>
        <w:br w:type="page"/>
      </w:r>
    </w:p>
    <w:p w:rsidR="0002551E" w:rsidRPr="00D2058F" w:rsidRDefault="0025583F" w:rsidP="006F6BBC">
      <w:pPr>
        <w:spacing w:before="480" w:after="360" w:line="240" w:lineRule="auto"/>
        <w:ind w:firstLineChars="0" w:firstLine="0"/>
        <w:jc w:val="center"/>
        <w:outlineLvl w:val="0"/>
        <w:rPr>
          <w:rFonts w:ascii="Arial Unicode MS" w:eastAsia="Arial Unicode MS" w:hAnsi="Arial Unicode MS" w:cs="Arial Unicode MS"/>
          <w:sz w:val="36"/>
          <w:szCs w:val="36"/>
        </w:rPr>
      </w:pPr>
      <w:bookmarkStart w:id="3" w:name="_Toc477443117"/>
      <w:r w:rsidRPr="00D2058F">
        <w:rPr>
          <w:rFonts w:ascii="Arial Unicode MS" w:eastAsia="Arial Unicode MS" w:hAnsi="Arial Unicode MS" w:cs="Arial Unicode MS" w:hint="eastAsia"/>
          <w:sz w:val="36"/>
          <w:szCs w:val="36"/>
        </w:rPr>
        <w:lastRenderedPageBreak/>
        <w:t>A</w:t>
      </w:r>
      <w:r w:rsidRPr="00D2058F">
        <w:rPr>
          <w:rFonts w:ascii="Arial Unicode MS" w:eastAsia="Arial Unicode MS" w:hAnsi="Arial Unicode MS" w:cs="Arial Unicode MS"/>
          <w:sz w:val="36"/>
          <w:szCs w:val="36"/>
        </w:rPr>
        <w:t>bstract</w:t>
      </w:r>
      <w:bookmarkEnd w:id="3"/>
    </w:p>
    <w:p w:rsidR="00881241" w:rsidRDefault="00073973" w:rsidP="003E6E06">
      <w:pPr>
        <w:ind w:firstLine="480"/>
      </w:pPr>
      <w:r w:rsidRPr="00073973">
        <w:t xml:space="preserve">Collective behavior refers to macroscopic patterns consisted of continuous and ordered agents, which exists widely in diverse crowd systems, such as bacterial colony, animals group, human crowd and traffic flow. </w:t>
      </w:r>
    </w:p>
    <w:p w:rsidR="00EA5B91" w:rsidRPr="002803F7" w:rsidRDefault="00EA5B91" w:rsidP="00353427">
      <w:pPr>
        <w:ind w:firstLine="480"/>
      </w:pPr>
    </w:p>
    <w:p w:rsidR="00A7357B" w:rsidRPr="00A7357B" w:rsidRDefault="00A7357B" w:rsidP="00881241">
      <w:pPr>
        <w:ind w:firstLineChars="0" w:firstLine="0"/>
        <w:rPr>
          <w:b/>
        </w:rPr>
      </w:pPr>
      <w:r w:rsidRPr="00A7357B">
        <w:rPr>
          <w:rFonts w:hint="eastAsia"/>
          <w:b/>
        </w:rPr>
        <w:t>Keywords:</w:t>
      </w:r>
      <w:r>
        <w:rPr>
          <w:rFonts w:hint="eastAsia"/>
          <w:b/>
        </w:rPr>
        <w:t xml:space="preserve"> </w:t>
      </w:r>
      <w:r w:rsidR="00254E9D" w:rsidRPr="00254E9D">
        <w:rPr>
          <w:rFonts w:hint="eastAsia"/>
        </w:rPr>
        <w:t>Coll</w:t>
      </w:r>
      <w:r w:rsidR="00254E9D">
        <w:rPr>
          <w:rFonts w:hint="eastAsia"/>
        </w:rPr>
        <w:t>ective</w:t>
      </w:r>
      <w:r w:rsidR="00254E9D">
        <w:t xml:space="preserve"> Behavior, Density Estimation</w:t>
      </w:r>
    </w:p>
    <w:p w:rsidR="006F43F3" w:rsidRDefault="00DD17FB" w:rsidP="006E17A7">
      <w:pPr>
        <w:widowControl/>
        <w:ind w:firstLine="480"/>
        <w:jc w:val="left"/>
        <w:sectPr w:rsidR="006F43F3" w:rsidSect="005B7218">
          <w:headerReference w:type="default" r:id="rId18"/>
          <w:type w:val="continuous"/>
          <w:pgSz w:w="11906" w:h="16838" w:code="9"/>
          <w:pgMar w:top="2155" w:right="1814" w:bottom="2155" w:left="1814" w:header="1701" w:footer="1701" w:gutter="0"/>
          <w:pgNumType w:fmt="upperRoman"/>
          <w:cols w:space="425"/>
          <w:docGrid w:type="linesAndChars" w:linePitch="326"/>
        </w:sectPr>
      </w:pPr>
      <w:r>
        <w:br w:type="page"/>
      </w:r>
    </w:p>
    <w:p w:rsidR="0044027E" w:rsidRPr="00BD6B24" w:rsidRDefault="0044027E" w:rsidP="00BD6B24">
      <w:pPr>
        <w:pStyle w:val="24"/>
        <w:adjustRightInd w:val="0"/>
        <w:snapToGrid w:val="0"/>
        <w:spacing w:line="240" w:lineRule="auto"/>
        <w:ind w:firstLineChars="0" w:firstLine="0"/>
        <w:outlineLvl w:val="0"/>
        <w:rPr>
          <w:szCs w:val="32"/>
        </w:rPr>
      </w:pPr>
      <w:bookmarkStart w:id="4" w:name="_Toc477443118"/>
      <w:r w:rsidRPr="00BD6B24">
        <w:rPr>
          <w:rFonts w:hint="eastAsia"/>
          <w:szCs w:val="32"/>
        </w:rPr>
        <w:lastRenderedPageBreak/>
        <w:t>目录</w:t>
      </w:r>
      <w:bookmarkEnd w:id="0"/>
      <w:bookmarkEnd w:id="4"/>
    </w:p>
    <w:p w:rsidR="00961A9E" w:rsidRDefault="00C45F47">
      <w:pPr>
        <w:pStyle w:val="12"/>
        <w:rPr>
          <w:rFonts w:asciiTheme="minorHAnsi" w:eastAsiaTheme="minorEastAsia" w:hAnsiTheme="minorHAnsi" w:cstheme="minorBidi"/>
          <w:noProof/>
          <w:sz w:val="21"/>
          <w:szCs w:val="22"/>
        </w:rPr>
      </w:pPr>
      <w:r>
        <w:fldChar w:fldCharType="begin"/>
      </w:r>
      <w:r>
        <w:instrText xml:space="preserve"> TOC \o "1-3" \h \z \u </w:instrText>
      </w:r>
      <w:r>
        <w:fldChar w:fldCharType="separate"/>
      </w:r>
      <w:hyperlink w:anchor="_Toc477443116" w:history="1">
        <w:r w:rsidR="00961A9E" w:rsidRPr="00CB0ED0">
          <w:rPr>
            <w:rStyle w:val="af0"/>
            <w:rFonts w:hint="eastAsia"/>
            <w:noProof/>
          </w:rPr>
          <w:t>摘</w:t>
        </w:r>
        <w:r w:rsidR="00961A9E" w:rsidRPr="00CB0ED0">
          <w:rPr>
            <w:rStyle w:val="af0"/>
            <w:noProof/>
          </w:rPr>
          <w:t xml:space="preserve"> </w:t>
        </w:r>
        <w:r w:rsidR="00961A9E" w:rsidRPr="00CB0ED0">
          <w:rPr>
            <w:rStyle w:val="af0"/>
            <w:rFonts w:hint="eastAsia"/>
            <w:noProof/>
          </w:rPr>
          <w:t>要</w:t>
        </w:r>
        <w:r w:rsidR="00961A9E">
          <w:rPr>
            <w:noProof/>
            <w:webHidden/>
          </w:rPr>
          <w:tab/>
        </w:r>
        <w:r w:rsidR="00961A9E">
          <w:rPr>
            <w:noProof/>
            <w:webHidden/>
          </w:rPr>
          <w:fldChar w:fldCharType="begin"/>
        </w:r>
        <w:r w:rsidR="00961A9E">
          <w:rPr>
            <w:noProof/>
            <w:webHidden/>
          </w:rPr>
          <w:instrText xml:space="preserve"> PAGEREF _Toc477443116 \h </w:instrText>
        </w:r>
        <w:r w:rsidR="00961A9E">
          <w:rPr>
            <w:noProof/>
            <w:webHidden/>
          </w:rPr>
        </w:r>
        <w:r w:rsidR="00961A9E">
          <w:rPr>
            <w:noProof/>
            <w:webHidden/>
          </w:rPr>
          <w:fldChar w:fldCharType="separate"/>
        </w:r>
        <w:r w:rsidR="00F43602">
          <w:rPr>
            <w:noProof/>
            <w:webHidden/>
          </w:rPr>
          <w:t>I</w:t>
        </w:r>
        <w:r w:rsidR="00961A9E">
          <w:rPr>
            <w:noProof/>
            <w:webHidden/>
          </w:rPr>
          <w:fldChar w:fldCharType="end"/>
        </w:r>
      </w:hyperlink>
    </w:p>
    <w:p w:rsidR="00961A9E" w:rsidRDefault="004550CD">
      <w:pPr>
        <w:pStyle w:val="12"/>
        <w:rPr>
          <w:rFonts w:asciiTheme="minorHAnsi" w:eastAsiaTheme="minorEastAsia" w:hAnsiTheme="minorHAnsi" w:cstheme="minorBidi"/>
          <w:noProof/>
          <w:sz w:val="21"/>
          <w:szCs w:val="22"/>
        </w:rPr>
      </w:pPr>
      <w:hyperlink w:anchor="_Toc477443117" w:history="1">
        <w:r w:rsidR="00961A9E" w:rsidRPr="00CB0ED0">
          <w:rPr>
            <w:rStyle w:val="af0"/>
            <w:rFonts w:ascii="Arial Unicode MS" w:eastAsia="Arial Unicode MS" w:hAnsi="Arial Unicode MS" w:cs="Arial Unicode MS"/>
            <w:noProof/>
          </w:rPr>
          <w:t>Abstract</w:t>
        </w:r>
        <w:r w:rsidR="00961A9E">
          <w:rPr>
            <w:noProof/>
            <w:webHidden/>
          </w:rPr>
          <w:tab/>
        </w:r>
        <w:r w:rsidR="00961A9E">
          <w:rPr>
            <w:noProof/>
            <w:webHidden/>
          </w:rPr>
          <w:fldChar w:fldCharType="begin"/>
        </w:r>
        <w:r w:rsidR="00961A9E">
          <w:rPr>
            <w:noProof/>
            <w:webHidden/>
          </w:rPr>
          <w:instrText xml:space="preserve"> PAGEREF _Toc477443117 \h </w:instrText>
        </w:r>
        <w:r w:rsidR="00961A9E">
          <w:rPr>
            <w:noProof/>
            <w:webHidden/>
          </w:rPr>
        </w:r>
        <w:r w:rsidR="00961A9E">
          <w:rPr>
            <w:noProof/>
            <w:webHidden/>
          </w:rPr>
          <w:fldChar w:fldCharType="separate"/>
        </w:r>
        <w:r w:rsidR="00F43602">
          <w:rPr>
            <w:noProof/>
            <w:webHidden/>
          </w:rPr>
          <w:t>III</w:t>
        </w:r>
        <w:r w:rsidR="00961A9E">
          <w:rPr>
            <w:noProof/>
            <w:webHidden/>
          </w:rPr>
          <w:fldChar w:fldCharType="end"/>
        </w:r>
      </w:hyperlink>
    </w:p>
    <w:p w:rsidR="00961A9E" w:rsidRDefault="004550CD">
      <w:pPr>
        <w:pStyle w:val="12"/>
        <w:rPr>
          <w:rFonts w:asciiTheme="minorHAnsi" w:eastAsiaTheme="minorEastAsia" w:hAnsiTheme="minorHAnsi" w:cstheme="minorBidi"/>
          <w:noProof/>
          <w:sz w:val="21"/>
          <w:szCs w:val="22"/>
        </w:rPr>
      </w:pPr>
      <w:hyperlink w:anchor="_Toc477443118" w:history="1">
        <w:r w:rsidR="00961A9E" w:rsidRPr="00CB0ED0">
          <w:rPr>
            <w:rStyle w:val="af0"/>
            <w:rFonts w:hint="eastAsia"/>
            <w:noProof/>
          </w:rPr>
          <w:t>目录</w:t>
        </w:r>
        <w:r w:rsidR="00961A9E">
          <w:rPr>
            <w:noProof/>
            <w:webHidden/>
          </w:rPr>
          <w:tab/>
        </w:r>
        <w:r w:rsidR="00961A9E">
          <w:rPr>
            <w:noProof/>
            <w:webHidden/>
          </w:rPr>
          <w:fldChar w:fldCharType="begin"/>
        </w:r>
        <w:r w:rsidR="00961A9E">
          <w:rPr>
            <w:noProof/>
            <w:webHidden/>
          </w:rPr>
          <w:instrText xml:space="preserve"> PAGEREF _Toc477443118 \h </w:instrText>
        </w:r>
        <w:r w:rsidR="00961A9E">
          <w:rPr>
            <w:noProof/>
            <w:webHidden/>
          </w:rPr>
        </w:r>
        <w:r w:rsidR="00961A9E">
          <w:rPr>
            <w:noProof/>
            <w:webHidden/>
          </w:rPr>
          <w:fldChar w:fldCharType="separate"/>
        </w:r>
        <w:r w:rsidR="00F43602">
          <w:rPr>
            <w:noProof/>
            <w:webHidden/>
          </w:rPr>
          <w:t>VI</w:t>
        </w:r>
        <w:r w:rsidR="00961A9E">
          <w:rPr>
            <w:noProof/>
            <w:webHidden/>
          </w:rPr>
          <w:fldChar w:fldCharType="end"/>
        </w:r>
      </w:hyperlink>
    </w:p>
    <w:p w:rsidR="00961A9E" w:rsidRDefault="004550CD">
      <w:pPr>
        <w:pStyle w:val="12"/>
        <w:rPr>
          <w:rFonts w:asciiTheme="minorHAnsi" w:eastAsiaTheme="minorEastAsia" w:hAnsiTheme="minorHAnsi" w:cstheme="minorBidi"/>
          <w:noProof/>
          <w:sz w:val="21"/>
          <w:szCs w:val="22"/>
        </w:rPr>
      </w:pPr>
      <w:hyperlink w:anchor="_Toc477443119" w:history="1">
        <w:r w:rsidR="00961A9E" w:rsidRPr="00CB0ED0">
          <w:rPr>
            <w:rStyle w:val="af0"/>
            <w:rFonts w:hint="eastAsia"/>
            <w:noProof/>
          </w:rPr>
          <w:t>图目录</w:t>
        </w:r>
        <w:r w:rsidR="00961A9E">
          <w:rPr>
            <w:noProof/>
            <w:webHidden/>
          </w:rPr>
          <w:tab/>
        </w:r>
        <w:r w:rsidR="00961A9E">
          <w:rPr>
            <w:noProof/>
            <w:webHidden/>
          </w:rPr>
          <w:fldChar w:fldCharType="begin"/>
        </w:r>
        <w:r w:rsidR="00961A9E">
          <w:rPr>
            <w:noProof/>
            <w:webHidden/>
          </w:rPr>
          <w:instrText xml:space="preserve"> PAGEREF _Toc477443119 \h </w:instrText>
        </w:r>
        <w:r w:rsidR="00961A9E">
          <w:rPr>
            <w:noProof/>
            <w:webHidden/>
          </w:rPr>
        </w:r>
        <w:r w:rsidR="00961A9E">
          <w:rPr>
            <w:noProof/>
            <w:webHidden/>
          </w:rPr>
          <w:fldChar w:fldCharType="separate"/>
        </w:r>
        <w:r w:rsidR="00F43602">
          <w:rPr>
            <w:noProof/>
            <w:webHidden/>
          </w:rPr>
          <w:t>X</w:t>
        </w:r>
        <w:r w:rsidR="00961A9E">
          <w:rPr>
            <w:noProof/>
            <w:webHidden/>
          </w:rPr>
          <w:fldChar w:fldCharType="end"/>
        </w:r>
      </w:hyperlink>
    </w:p>
    <w:p w:rsidR="00961A9E" w:rsidRDefault="004550CD">
      <w:pPr>
        <w:pStyle w:val="12"/>
        <w:rPr>
          <w:rFonts w:asciiTheme="minorHAnsi" w:eastAsiaTheme="minorEastAsia" w:hAnsiTheme="minorHAnsi" w:cstheme="minorBidi"/>
          <w:noProof/>
          <w:sz w:val="21"/>
          <w:szCs w:val="22"/>
        </w:rPr>
      </w:pPr>
      <w:hyperlink w:anchor="_Toc477443120" w:history="1">
        <w:r w:rsidR="00961A9E" w:rsidRPr="00CB0ED0">
          <w:rPr>
            <w:rStyle w:val="af0"/>
            <w:rFonts w:hint="eastAsia"/>
            <w:noProof/>
          </w:rPr>
          <w:t>表目录</w:t>
        </w:r>
        <w:r w:rsidR="00961A9E">
          <w:rPr>
            <w:noProof/>
            <w:webHidden/>
          </w:rPr>
          <w:tab/>
        </w:r>
        <w:r w:rsidR="00961A9E">
          <w:rPr>
            <w:noProof/>
            <w:webHidden/>
          </w:rPr>
          <w:fldChar w:fldCharType="begin"/>
        </w:r>
        <w:r w:rsidR="00961A9E">
          <w:rPr>
            <w:noProof/>
            <w:webHidden/>
          </w:rPr>
          <w:instrText xml:space="preserve"> PAGEREF _Toc477443120 \h </w:instrText>
        </w:r>
        <w:r w:rsidR="00961A9E">
          <w:rPr>
            <w:noProof/>
            <w:webHidden/>
          </w:rPr>
        </w:r>
        <w:r w:rsidR="00961A9E">
          <w:rPr>
            <w:noProof/>
            <w:webHidden/>
          </w:rPr>
          <w:fldChar w:fldCharType="separate"/>
        </w:r>
        <w:r w:rsidR="00F43602">
          <w:rPr>
            <w:noProof/>
            <w:webHidden/>
          </w:rPr>
          <w:t>XIII</w:t>
        </w:r>
        <w:r w:rsidR="00961A9E">
          <w:rPr>
            <w:noProof/>
            <w:webHidden/>
          </w:rPr>
          <w:fldChar w:fldCharType="end"/>
        </w:r>
      </w:hyperlink>
    </w:p>
    <w:p w:rsidR="00961A9E" w:rsidRDefault="004550CD">
      <w:pPr>
        <w:pStyle w:val="12"/>
        <w:rPr>
          <w:rFonts w:asciiTheme="minorHAnsi" w:eastAsiaTheme="minorEastAsia" w:hAnsiTheme="minorHAnsi" w:cstheme="minorBidi"/>
          <w:noProof/>
          <w:sz w:val="21"/>
          <w:szCs w:val="22"/>
        </w:rPr>
      </w:pPr>
      <w:hyperlink w:anchor="_Toc477443121" w:history="1">
        <w:r w:rsidR="00961A9E" w:rsidRPr="00CB0ED0">
          <w:rPr>
            <w:rStyle w:val="af0"/>
            <w:rFonts w:hint="eastAsia"/>
            <w:noProof/>
          </w:rPr>
          <w:t>第</w:t>
        </w:r>
        <w:r w:rsidR="00961A9E" w:rsidRPr="00CB0ED0">
          <w:rPr>
            <w:rStyle w:val="af0"/>
            <w:rFonts w:hint="eastAsia"/>
            <w:noProof/>
          </w:rPr>
          <w:t xml:space="preserve"> 1 </w:t>
        </w:r>
        <w:r w:rsidR="00961A9E" w:rsidRPr="00CB0ED0">
          <w:rPr>
            <w:rStyle w:val="af0"/>
            <w:rFonts w:hint="eastAsia"/>
            <w:noProof/>
          </w:rPr>
          <w:t>章</w:t>
        </w:r>
        <w:r w:rsidR="00961A9E" w:rsidRPr="00CB0ED0">
          <w:rPr>
            <w:rStyle w:val="af0"/>
            <w:rFonts w:hint="eastAsia"/>
            <w:noProof/>
          </w:rPr>
          <w:t xml:space="preserve"> </w:t>
        </w:r>
        <w:r w:rsidR="00961A9E" w:rsidRPr="00CB0ED0">
          <w:rPr>
            <w:rStyle w:val="af0"/>
            <w:rFonts w:hint="eastAsia"/>
            <w:noProof/>
          </w:rPr>
          <w:t>绪论</w:t>
        </w:r>
        <w:r w:rsidR="00961A9E">
          <w:rPr>
            <w:noProof/>
            <w:webHidden/>
          </w:rPr>
          <w:tab/>
        </w:r>
        <w:r w:rsidR="00961A9E">
          <w:rPr>
            <w:noProof/>
            <w:webHidden/>
          </w:rPr>
          <w:fldChar w:fldCharType="begin"/>
        </w:r>
        <w:r w:rsidR="00961A9E">
          <w:rPr>
            <w:noProof/>
            <w:webHidden/>
          </w:rPr>
          <w:instrText xml:space="preserve"> PAGEREF _Toc477443121 \h </w:instrText>
        </w:r>
        <w:r w:rsidR="00961A9E">
          <w:rPr>
            <w:noProof/>
            <w:webHidden/>
          </w:rPr>
        </w:r>
        <w:r w:rsidR="00961A9E">
          <w:rPr>
            <w:noProof/>
            <w:webHidden/>
          </w:rPr>
          <w:fldChar w:fldCharType="separate"/>
        </w:r>
        <w:r w:rsidR="00F43602">
          <w:rPr>
            <w:noProof/>
            <w:webHidden/>
          </w:rPr>
          <w:t>1</w:t>
        </w:r>
        <w:r w:rsidR="00961A9E">
          <w:rPr>
            <w:noProof/>
            <w:webHidden/>
          </w:rPr>
          <w:fldChar w:fldCharType="end"/>
        </w:r>
      </w:hyperlink>
    </w:p>
    <w:p w:rsidR="00961A9E" w:rsidRDefault="004550CD">
      <w:pPr>
        <w:pStyle w:val="23"/>
        <w:ind w:left="480" w:firstLine="480"/>
        <w:rPr>
          <w:rFonts w:asciiTheme="minorHAnsi" w:eastAsiaTheme="minorEastAsia" w:hAnsiTheme="minorHAnsi" w:cstheme="minorBidi"/>
          <w:noProof/>
          <w:sz w:val="21"/>
          <w:szCs w:val="22"/>
        </w:rPr>
      </w:pPr>
      <w:hyperlink w:anchor="_Toc477443122" w:history="1">
        <w:r w:rsidR="00961A9E" w:rsidRPr="00CB0ED0">
          <w:rPr>
            <w:rStyle w:val="af0"/>
            <w:noProof/>
          </w:rPr>
          <w:t>1.1</w:t>
        </w:r>
        <w:r w:rsidR="00961A9E" w:rsidRPr="00CB0ED0">
          <w:rPr>
            <w:rStyle w:val="af0"/>
            <w:rFonts w:hint="eastAsia"/>
            <w:noProof/>
          </w:rPr>
          <w:t xml:space="preserve"> </w:t>
        </w:r>
        <w:r w:rsidR="00961A9E" w:rsidRPr="00CB0ED0">
          <w:rPr>
            <w:rStyle w:val="af0"/>
            <w:rFonts w:hint="eastAsia"/>
            <w:noProof/>
          </w:rPr>
          <w:t>研究背景</w:t>
        </w:r>
        <w:r w:rsidR="00961A9E">
          <w:rPr>
            <w:noProof/>
            <w:webHidden/>
          </w:rPr>
          <w:tab/>
        </w:r>
        <w:r w:rsidR="00961A9E">
          <w:rPr>
            <w:noProof/>
            <w:webHidden/>
          </w:rPr>
          <w:fldChar w:fldCharType="begin"/>
        </w:r>
        <w:r w:rsidR="00961A9E">
          <w:rPr>
            <w:noProof/>
            <w:webHidden/>
          </w:rPr>
          <w:instrText xml:space="preserve"> PAGEREF _Toc477443122 \h </w:instrText>
        </w:r>
        <w:r w:rsidR="00961A9E">
          <w:rPr>
            <w:noProof/>
            <w:webHidden/>
          </w:rPr>
        </w:r>
        <w:r w:rsidR="00961A9E">
          <w:rPr>
            <w:noProof/>
            <w:webHidden/>
          </w:rPr>
          <w:fldChar w:fldCharType="separate"/>
        </w:r>
        <w:r w:rsidR="00F43602">
          <w:rPr>
            <w:noProof/>
            <w:webHidden/>
          </w:rPr>
          <w:t>1</w:t>
        </w:r>
        <w:r w:rsidR="00961A9E">
          <w:rPr>
            <w:noProof/>
            <w:webHidden/>
          </w:rPr>
          <w:fldChar w:fldCharType="end"/>
        </w:r>
      </w:hyperlink>
    </w:p>
    <w:p w:rsidR="00961A9E" w:rsidRDefault="004550CD">
      <w:pPr>
        <w:pStyle w:val="23"/>
        <w:ind w:left="480" w:firstLine="480"/>
        <w:rPr>
          <w:rFonts w:asciiTheme="minorHAnsi" w:eastAsiaTheme="minorEastAsia" w:hAnsiTheme="minorHAnsi" w:cstheme="minorBidi"/>
          <w:noProof/>
          <w:sz w:val="21"/>
          <w:szCs w:val="22"/>
        </w:rPr>
      </w:pPr>
      <w:hyperlink w:anchor="_Toc477443123" w:history="1">
        <w:r w:rsidR="00961A9E" w:rsidRPr="00CB0ED0">
          <w:rPr>
            <w:rStyle w:val="af0"/>
            <w:noProof/>
          </w:rPr>
          <w:t>1.2</w:t>
        </w:r>
        <w:r w:rsidR="00961A9E" w:rsidRPr="00CB0ED0">
          <w:rPr>
            <w:rStyle w:val="af0"/>
            <w:rFonts w:hint="eastAsia"/>
            <w:noProof/>
          </w:rPr>
          <w:t xml:space="preserve"> </w:t>
        </w:r>
        <w:r w:rsidR="00961A9E" w:rsidRPr="00CB0ED0">
          <w:rPr>
            <w:rStyle w:val="af0"/>
            <w:rFonts w:hint="eastAsia"/>
            <w:noProof/>
          </w:rPr>
          <w:t>研究现状</w:t>
        </w:r>
        <w:r w:rsidR="00961A9E">
          <w:rPr>
            <w:noProof/>
            <w:webHidden/>
          </w:rPr>
          <w:tab/>
        </w:r>
        <w:r w:rsidR="00961A9E">
          <w:rPr>
            <w:noProof/>
            <w:webHidden/>
          </w:rPr>
          <w:fldChar w:fldCharType="begin"/>
        </w:r>
        <w:r w:rsidR="00961A9E">
          <w:rPr>
            <w:noProof/>
            <w:webHidden/>
          </w:rPr>
          <w:instrText xml:space="preserve"> PAGEREF _Toc477443123 \h </w:instrText>
        </w:r>
        <w:r w:rsidR="00961A9E">
          <w:rPr>
            <w:noProof/>
            <w:webHidden/>
          </w:rPr>
        </w:r>
        <w:r w:rsidR="00961A9E">
          <w:rPr>
            <w:noProof/>
            <w:webHidden/>
          </w:rPr>
          <w:fldChar w:fldCharType="separate"/>
        </w:r>
        <w:r w:rsidR="00F43602">
          <w:rPr>
            <w:noProof/>
            <w:webHidden/>
          </w:rPr>
          <w:t>2</w:t>
        </w:r>
        <w:r w:rsidR="00961A9E">
          <w:rPr>
            <w:noProof/>
            <w:webHidden/>
          </w:rPr>
          <w:fldChar w:fldCharType="end"/>
        </w:r>
      </w:hyperlink>
    </w:p>
    <w:p w:rsidR="00961A9E" w:rsidRDefault="004550CD">
      <w:pPr>
        <w:pStyle w:val="33"/>
        <w:ind w:left="960" w:firstLine="420"/>
        <w:rPr>
          <w:rFonts w:asciiTheme="minorHAnsi" w:eastAsiaTheme="minorEastAsia" w:hAnsiTheme="minorHAnsi" w:cstheme="minorBidi"/>
          <w:szCs w:val="22"/>
        </w:rPr>
      </w:pPr>
      <w:hyperlink w:anchor="_Toc477443124" w:history="1">
        <w:r w:rsidR="00961A9E" w:rsidRPr="00CB0ED0">
          <w:rPr>
            <w:rStyle w:val="af0"/>
          </w:rPr>
          <w:t>1.2.1</w:t>
        </w:r>
        <w:r w:rsidR="00961A9E" w:rsidRPr="00CB0ED0">
          <w:rPr>
            <w:rStyle w:val="af0"/>
            <w:rFonts w:hint="eastAsia"/>
          </w:rPr>
          <w:t xml:space="preserve"> </w:t>
        </w:r>
        <w:r w:rsidR="00961A9E" w:rsidRPr="00CB0ED0">
          <w:rPr>
            <w:rStyle w:val="af0"/>
            <w:rFonts w:hint="eastAsia"/>
          </w:rPr>
          <w:t>交叉学科中的集体行为研究</w:t>
        </w:r>
        <w:r w:rsidR="00961A9E">
          <w:rPr>
            <w:webHidden/>
          </w:rPr>
          <w:tab/>
        </w:r>
        <w:r w:rsidR="00961A9E">
          <w:rPr>
            <w:webHidden/>
          </w:rPr>
          <w:fldChar w:fldCharType="begin"/>
        </w:r>
        <w:r w:rsidR="00961A9E">
          <w:rPr>
            <w:webHidden/>
          </w:rPr>
          <w:instrText xml:space="preserve"> PAGEREF _Toc477443124 \h </w:instrText>
        </w:r>
        <w:r w:rsidR="00961A9E">
          <w:rPr>
            <w:webHidden/>
          </w:rPr>
        </w:r>
        <w:r w:rsidR="00961A9E">
          <w:rPr>
            <w:webHidden/>
          </w:rPr>
          <w:fldChar w:fldCharType="separate"/>
        </w:r>
        <w:r w:rsidR="00F43602">
          <w:rPr>
            <w:webHidden/>
          </w:rPr>
          <w:t>2</w:t>
        </w:r>
        <w:r w:rsidR="00961A9E">
          <w:rPr>
            <w:webHidden/>
          </w:rPr>
          <w:fldChar w:fldCharType="end"/>
        </w:r>
      </w:hyperlink>
    </w:p>
    <w:p w:rsidR="00961A9E" w:rsidRDefault="004550CD">
      <w:pPr>
        <w:pStyle w:val="33"/>
        <w:ind w:left="960" w:firstLine="420"/>
        <w:rPr>
          <w:rFonts w:asciiTheme="minorHAnsi" w:eastAsiaTheme="minorEastAsia" w:hAnsiTheme="minorHAnsi" w:cstheme="minorBidi"/>
          <w:szCs w:val="22"/>
        </w:rPr>
      </w:pPr>
      <w:hyperlink w:anchor="_Toc477443125" w:history="1">
        <w:r w:rsidR="00961A9E" w:rsidRPr="00CB0ED0">
          <w:rPr>
            <w:rStyle w:val="af0"/>
          </w:rPr>
          <w:t>1.2.2</w:t>
        </w:r>
        <w:r w:rsidR="00961A9E" w:rsidRPr="00CB0ED0">
          <w:rPr>
            <w:rStyle w:val="af0"/>
            <w:rFonts w:hint="eastAsia"/>
          </w:rPr>
          <w:t xml:space="preserve"> </w:t>
        </w:r>
        <w:r w:rsidR="00961A9E" w:rsidRPr="00CB0ED0">
          <w:rPr>
            <w:rStyle w:val="af0"/>
            <w:rFonts w:hint="eastAsia"/>
          </w:rPr>
          <w:t>集体行为识别</w:t>
        </w:r>
        <w:r w:rsidR="00961A9E">
          <w:rPr>
            <w:webHidden/>
          </w:rPr>
          <w:tab/>
        </w:r>
        <w:r w:rsidR="00961A9E">
          <w:rPr>
            <w:webHidden/>
          </w:rPr>
          <w:fldChar w:fldCharType="begin"/>
        </w:r>
        <w:r w:rsidR="00961A9E">
          <w:rPr>
            <w:webHidden/>
          </w:rPr>
          <w:instrText xml:space="preserve"> PAGEREF _Toc477443125 \h </w:instrText>
        </w:r>
        <w:r w:rsidR="00961A9E">
          <w:rPr>
            <w:webHidden/>
          </w:rPr>
        </w:r>
        <w:r w:rsidR="00961A9E">
          <w:rPr>
            <w:webHidden/>
          </w:rPr>
          <w:fldChar w:fldCharType="separate"/>
        </w:r>
        <w:r w:rsidR="00F43602">
          <w:rPr>
            <w:webHidden/>
          </w:rPr>
          <w:t>3</w:t>
        </w:r>
        <w:r w:rsidR="00961A9E">
          <w:rPr>
            <w:webHidden/>
          </w:rPr>
          <w:fldChar w:fldCharType="end"/>
        </w:r>
      </w:hyperlink>
    </w:p>
    <w:p w:rsidR="00961A9E" w:rsidRDefault="004550CD">
      <w:pPr>
        <w:pStyle w:val="33"/>
        <w:ind w:left="960" w:firstLine="420"/>
        <w:rPr>
          <w:rFonts w:asciiTheme="minorHAnsi" w:eastAsiaTheme="minorEastAsia" w:hAnsiTheme="minorHAnsi" w:cstheme="minorBidi"/>
          <w:szCs w:val="22"/>
        </w:rPr>
      </w:pPr>
      <w:hyperlink w:anchor="_Toc477443126" w:history="1">
        <w:r w:rsidR="00961A9E" w:rsidRPr="00CB0ED0">
          <w:rPr>
            <w:rStyle w:val="af0"/>
          </w:rPr>
          <w:t>1.2.3</w:t>
        </w:r>
        <w:r w:rsidR="00961A9E" w:rsidRPr="00CB0ED0">
          <w:rPr>
            <w:rStyle w:val="af0"/>
            <w:rFonts w:hint="eastAsia"/>
          </w:rPr>
          <w:t xml:space="preserve"> </w:t>
        </w:r>
        <w:r w:rsidR="00961A9E" w:rsidRPr="00CB0ED0">
          <w:rPr>
            <w:rStyle w:val="af0"/>
            <w:rFonts w:hint="eastAsia"/>
          </w:rPr>
          <w:t>集体行为仿真</w:t>
        </w:r>
        <w:r w:rsidR="00961A9E">
          <w:rPr>
            <w:webHidden/>
          </w:rPr>
          <w:tab/>
        </w:r>
        <w:r w:rsidR="00961A9E">
          <w:rPr>
            <w:webHidden/>
          </w:rPr>
          <w:fldChar w:fldCharType="begin"/>
        </w:r>
        <w:r w:rsidR="00961A9E">
          <w:rPr>
            <w:webHidden/>
          </w:rPr>
          <w:instrText xml:space="preserve"> PAGEREF _Toc477443126 \h </w:instrText>
        </w:r>
        <w:r w:rsidR="00961A9E">
          <w:rPr>
            <w:webHidden/>
          </w:rPr>
        </w:r>
        <w:r w:rsidR="00961A9E">
          <w:rPr>
            <w:webHidden/>
          </w:rPr>
          <w:fldChar w:fldCharType="separate"/>
        </w:r>
        <w:r w:rsidR="00F43602">
          <w:rPr>
            <w:webHidden/>
          </w:rPr>
          <w:t>5</w:t>
        </w:r>
        <w:r w:rsidR="00961A9E">
          <w:rPr>
            <w:webHidden/>
          </w:rPr>
          <w:fldChar w:fldCharType="end"/>
        </w:r>
      </w:hyperlink>
    </w:p>
    <w:p w:rsidR="00961A9E" w:rsidRDefault="004550CD">
      <w:pPr>
        <w:pStyle w:val="23"/>
        <w:ind w:left="480" w:firstLine="480"/>
        <w:rPr>
          <w:rFonts w:asciiTheme="minorHAnsi" w:eastAsiaTheme="minorEastAsia" w:hAnsiTheme="minorHAnsi" w:cstheme="minorBidi"/>
          <w:noProof/>
          <w:sz w:val="21"/>
          <w:szCs w:val="22"/>
        </w:rPr>
      </w:pPr>
      <w:hyperlink w:anchor="_Toc477443127" w:history="1">
        <w:r w:rsidR="00961A9E" w:rsidRPr="00CB0ED0">
          <w:rPr>
            <w:rStyle w:val="af0"/>
            <w:noProof/>
          </w:rPr>
          <w:t>1.3</w:t>
        </w:r>
        <w:r w:rsidR="00961A9E" w:rsidRPr="00CB0ED0">
          <w:rPr>
            <w:rStyle w:val="af0"/>
            <w:rFonts w:hint="eastAsia"/>
            <w:noProof/>
          </w:rPr>
          <w:t xml:space="preserve"> </w:t>
        </w:r>
        <w:r w:rsidR="00961A9E" w:rsidRPr="00CB0ED0">
          <w:rPr>
            <w:rStyle w:val="af0"/>
            <w:rFonts w:hint="eastAsia"/>
            <w:noProof/>
          </w:rPr>
          <w:t>研究内容及意义</w:t>
        </w:r>
        <w:r w:rsidR="00961A9E">
          <w:rPr>
            <w:noProof/>
            <w:webHidden/>
          </w:rPr>
          <w:tab/>
        </w:r>
        <w:r w:rsidR="00961A9E">
          <w:rPr>
            <w:noProof/>
            <w:webHidden/>
          </w:rPr>
          <w:fldChar w:fldCharType="begin"/>
        </w:r>
        <w:r w:rsidR="00961A9E">
          <w:rPr>
            <w:noProof/>
            <w:webHidden/>
          </w:rPr>
          <w:instrText xml:space="preserve"> PAGEREF _Toc477443127 \h </w:instrText>
        </w:r>
        <w:r w:rsidR="00961A9E">
          <w:rPr>
            <w:noProof/>
            <w:webHidden/>
          </w:rPr>
        </w:r>
        <w:r w:rsidR="00961A9E">
          <w:rPr>
            <w:noProof/>
            <w:webHidden/>
          </w:rPr>
          <w:fldChar w:fldCharType="separate"/>
        </w:r>
        <w:r w:rsidR="00F43602">
          <w:rPr>
            <w:noProof/>
            <w:webHidden/>
          </w:rPr>
          <w:t>7</w:t>
        </w:r>
        <w:r w:rsidR="00961A9E">
          <w:rPr>
            <w:noProof/>
            <w:webHidden/>
          </w:rPr>
          <w:fldChar w:fldCharType="end"/>
        </w:r>
      </w:hyperlink>
    </w:p>
    <w:p w:rsidR="00961A9E" w:rsidRDefault="004550CD">
      <w:pPr>
        <w:pStyle w:val="23"/>
        <w:ind w:left="480" w:firstLine="480"/>
        <w:rPr>
          <w:rFonts w:asciiTheme="minorHAnsi" w:eastAsiaTheme="minorEastAsia" w:hAnsiTheme="minorHAnsi" w:cstheme="minorBidi"/>
          <w:noProof/>
          <w:sz w:val="21"/>
          <w:szCs w:val="22"/>
        </w:rPr>
      </w:pPr>
      <w:hyperlink w:anchor="_Toc477443128" w:history="1">
        <w:r w:rsidR="00961A9E" w:rsidRPr="00CB0ED0">
          <w:rPr>
            <w:rStyle w:val="af0"/>
            <w:noProof/>
          </w:rPr>
          <w:t>1.4</w:t>
        </w:r>
        <w:r w:rsidR="00961A9E" w:rsidRPr="00CB0ED0">
          <w:rPr>
            <w:rStyle w:val="af0"/>
            <w:rFonts w:hint="eastAsia"/>
            <w:noProof/>
          </w:rPr>
          <w:t xml:space="preserve"> </w:t>
        </w:r>
        <w:r w:rsidR="00961A9E" w:rsidRPr="00CB0ED0">
          <w:rPr>
            <w:rStyle w:val="af0"/>
            <w:rFonts w:hint="eastAsia"/>
            <w:noProof/>
          </w:rPr>
          <w:t>论文章节安排</w:t>
        </w:r>
        <w:r w:rsidR="00961A9E">
          <w:rPr>
            <w:noProof/>
            <w:webHidden/>
          </w:rPr>
          <w:tab/>
        </w:r>
        <w:r w:rsidR="00961A9E">
          <w:rPr>
            <w:noProof/>
            <w:webHidden/>
          </w:rPr>
          <w:fldChar w:fldCharType="begin"/>
        </w:r>
        <w:r w:rsidR="00961A9E">
          <w:rPr>
            <w:noProof/>
            <w:webHidden/>
          </w:rPr>
          <w:instrText xml:space="preserve"> PAGEREF _Toc477443128 \h </w:instrText>
        </w:r>
        <w:r w:rsidR="00961A9E">
          <w:rPr>
            <w:noProof/>
            <w:webHidden/>
          </w:rPr>
        </w:r>
        <w:r w:rsidR="00961A9E">
          <w:rPr>
            <w:noProof/>
            <w:webHidden/>
          </w:rPr>
          <w:fldChar w:fldCharType="separate"/>
        </w:r>
        <w:r w:rsidR="00F43602">
          <w:rPr>
            <w:noProof/>
            <w:webHidden/>
          </w:rPr>
          <w:t>8</w:t>
        </w:r>
        <w:r w:rsidR="00961A9E">
          <w:rPr>
            <w:noProof/>
            <w:webHidden/>
          </w:rPr>
          <w:fldChar w:fldCharType="end"/>
        </w:r>
      </w:hyperlink>
    </w:p>
    <w:p w:rsidR="00961A9E" w:rsidRDefault="004550CD">
      <w:pPr>
        <w:pStyle w:val="12"/>
        <w:rPr>
          <w:rFonts w:asciiTheme="minorHAnsi" w:eastAsiaTheme="minorEastAsia" w:hAnsiTheme="minorHAnsi" w:cstheme="minorBidi"/>
          <w:noProof/>
          <w:sz w:val="21"/>
          <w:szCs w:val="22"/>
        </w:rPr>
      </w:pPr>
      <w:hyperlink w:anchor="_Toc477443129" w:history="1">
        <w:r w:rsidR="00961A9E" w:rsidRPr="00CB0ED0">
          <w:rPr>
            <w:rStyle w:val="af0"/>
            <w:rFonts w:hint="eastAsia"/>
            <w:noProof/>
          </w:rPr>
          <w:t>第</w:t>
        </w:r>
        <w:r w:rsidR="00961A9E" w:rsidRPr="00CB0ED0">
          <w:rPr>
            <w:rStyle w:val="af0"/>
            <w:rFonts w:hint="eastAsia"/>
            <w:noProof/>
          </w:rPr>
          <w:t xml:space="preserve"> 2 </w:t>
        </w:r>
        <w:r w:rsidR="00961A9E" w:rsidRPr="00CB0ED0">
          <w:rPr>
            <w:rStyle w:val="af0"/>
            <w:rFonts w:hint="eastAsia"/>
            <w:noProof/>
          </w:rPr>
          <w:t>章</w:t>
        </w:r>
        <w:r w:rsidR="00961A9E" w:rsidRPr="00CB0ED0">
          <w:rPr>
            <w:rStyle w:val="af0"/>
            <w:rFonts w:hint="eastAsia"/>
            <w:noProof/>
          </w:rPr>
          <w:t xml:space="preserve"> </w:t>
        </w:r>
        <w:r w:rsidR="00961A9E" w:rsidRPr="00CB0ED0">
          <w:rPr>
            <w:rStyle w:val="af0"/>
            <w:rFonts w:hint="eastAsia"/>
            <w:noProof/>
          </w:rPr>
          <w:t>基于一致性密度聚类的集体行为识别算法</w:t>
        </w:r>
        <w:r w:rsidR="00961A9E">
          <w:rPr>
            <w:noProof/>
            <w:webHidden/>
          </w:rPr>
          <w:tab/>
        </w:r>
        <w:r w:rsidR="00961A9E">
          <w:rPr>
            <w:noProof/>
            <w:webHidden/>
          </w:rPr>
          <w:fldChar w:fldCharType="begin"/>
        </w:r>
        <w:r w:rsidR="00961A9E">
          <w:rPr>
            <w:noProof/>
            <w:webHidden/>
          </w:rPr>
          <w:instrText xml:space="preserve"> PAGEREF _Toc477443129 \h </w:instrText>
        </w:r>
        <w:r w:rsidR="00961A9E">
          <w:rPr>
            <w:noProof/>
            <w:webHidden/>
          </w:rPr>
        </w:r>
        <w:r w:rsidR="00961A9E">
          <w:rPr>
            <w:noProof/>
            <w:webHidden/>
          </w:rPr>
          <w:fldChar w:fldCharType="separate"/>
        </w:r>
        <w:r w:rsidR="00F43602">
          <w:rPr>
            <w:noProof/>
            <w:webHidden/>
          </w:rPr>
          <w:t>10</w:t>
        </w:r>
        <w:r w:rsidR="00961A9E">
          <w:rPr>
            <w:noProof/>
            <w:webHidden/>
          </w:rPr>
          <w:fldChar w:fldCharType="end"/>
        </w:r>
      </w:hyperlink>
    </w:p>
    <w:p w:rsidR="00961A9E" w:rsidRDefault="004550CD">
      <w:pPr>
        <w:pStyle w:val="23"/>
        <w:ind w:left="480" w:firstLine="480"/>
        <w:rPr>
          <w:rFonts w:asciiTheme="minorHAnsi" w:eastAsiaTheme="minorEastAsia" w:hAnsiTheme="minorHAnsi" w:cstheme="minorBidi"/>
          <w:noProof/>
          <w:sz w:val="21"/>
          <w:szCs w:val="22"/>
        </w:rPr>
      </w:pPr>
      <w:hyperlink w:anchor="_Toc477443130" w:history="1">
        <w:r w:rsidR="00961A9E" w:rsidRPr="00CB0ED0">
          <w:rPr>
            <w:rStyle w:val="af0"/>
            <w:noProof/>
          </w:rPr>
          <w:t>2.1</w:t>
        </w:r>
        <w:r w:rsidR="00961A9E" w:rsidRPr="00CB0ED0">
          <w:rPr>
            <w:rStyle w:val="af0"/>
            <w:rFonts w:hint="eastAsia"/>
            <w:noProof/>
          </w:rPr>
          <w:t xml:space="preserve"> </w:t>
        </w:r>
        <w:r w:rsidR="00961A9E" w:rsidRPr="00CB0ED0">
          <w:rPr>
            <w:rStyle w:val="af0"/>
            <w:rFonts w:hint="eastAsia"/>
            <w:noProof/>
          </w:rPr>
          <w:t>引言</w:t>
        </w:r>
        <w:r w:rsidR="00961A9E">
          <w:rPr>
            <w:noProof/>
            <w:webHidden/>
          </w:rPr>
          <w:tab/>
        </w:r>
        <w:r w:rsidR="00961A9E">
          <w:rPr>
            <w:noProof/>
            <w:webHidden/>
          </w:rPr>
          <w:fldChar w:fldCharType="begin"/>
        </w:r>
        <w:r w:rsidR="00961A9E">
          <w:rPr>
            <w:noProof/>
            <w:webHidden/>
          </w:rPr>
          <w:instrText xml:space="preserve"> PAGEREF _Toc477443130 \h </w:instrText>
        </w:r>
        <w:r w:rsidR="00961A9E">
          <w:rPr>
            <w:noProof/>
            <w:webHidden/>
          </w:rPr>
        </w:r>
        <w:r w:rsidR="00961A9E">
          <w:rPr>
            <w:noProof/>
            <w:webHidden/>
          </w:rPr>
          <w:fldChar w:fldCharType="separate"/>
        </w:r>
        <w:r w:rsidR="00F43602">
          <w:rPr>
            <w:noProof/>
            <w:webHidden/>
          </w:rPr>
          <w:t>10</w:t>
        </w:r>
        <w:r w:rsidR="00961A9E">
          <w:rPr>
            <w:noProof/>
            <w:webHidden/>
          </w:rPr>
          <w:fldChar w:fldCharType="end"/>
        </w:r>
      </w:hyperlink>
    </w:p>
    <w:p w:rsidR="00961A9E" w:rsidRDefault="004550CD">
      <w:pPr>
        <w:pStyle w:val="23"/>
        <w:ind w:left="480" w:firstLine="480"/>
        <w:rPr>
          <w:rFonts w:asciiTheme="minorHAnsi" w:eastAsiaTheme="minorEastAsia" w:hAnsiTheme="minorHAnsi" w:cstheme="minorBidi"/>
          <w:noProof/>
          <w:sz w:val="21"/>
          <w:szCs w:val="22"/>
        </w:rPr>
      </w:pPr>
      <w:hyperlink w:anchor="_Toc477443131" w:history="1">
        <w:r w:rsidR="00961A9E" w:rsidRPr="00CB0ED0">
          <w:rPr>
            <w:rStyle w:val="af0"/>
            <w:noProof/>
          </w:rPr>
          <w:t>2.2</w:t>
        </w:r>
        <w:r w:rsidR="00961A9E" w:rsidRPr="00CB0ED0">
          <w:rPr>
            <w:rStyle w:val="af0"/>
            <w:rFonts w:hint="eastAsia"/>
            <w:noProof/>
          </w:rPr>
          <w:t xml:space="preserve"> </w:t>
        </w:r>
        <w:r w:rsidR="00961A9E" w:rsidRPr="00CB0ED0">
          <w:rPr>
            <w:rStyle w:val="af0"/>
            <w:rFonts w:hint="eastAsia"/>
            <w:noProof/>
          </w:rPr>
          <w:t>背景知识</w:t>
        </w:r>
        <w:r w:rsidR="00961A9E">
          <w:rPr>
            <w:noProof/>
            <w:webHidden/>
          </w:rPr>
          <w:tab/>
        </w:r>
        <w:r w:rsidR="00961A9E">
          <w:rPr>
            <w:noProof/>
            <w:webHidden/>
          </w:rPr>
          <w:fldChar w:fldCharType="begin"/>
        </w:r>
        <w:r w:rsidR="00961A9E">
          <w:rPr>
            <w:noProof/>
            <w:webHidden/>
          </w:rPr>
          <w:instrText xml:space="preserve"> PAGEREF _Toc477443131 \h </w:instrText>
        </w:r>
        <w:r w:rsidR="00961A9E">
          <w:rPr>
            <w:noProof/>
            <w:webHidden/>
          </w:rPr>
        </w:r>
        <w:r w:rsidR="00961A9E">
          <w:rPr>
            <w:noProof/>
            <w:webHidden/>
          </w:rPr>
          <w:fldChar w:fldCharType="separate"/>
        </w:r>
        <w:r w:rsidR="00F43602">
          <w:rPr>
            <w:noProof/>
            <w:webHidden/>
          </w:rPr>
          <w:t>12</w:t>
        </w:r>
        <w:r w:rsidR="00961A9E">
          <w:rPr>
            <w:noProof/>
            <w:webHidden/>
          </w:rPr>
          <w:fldChar w:fldCharType="end"/>
        </w:r>
      </w:hyperlink>
    </w:p>
    <w:p w:rsidR="00961A9E" w:rsidRDefault="004550CD">
      <w:pPr>
        <w:pStyle w:val="23"/>
        <w:ind w:left="480" w:firstLine="480"/>
        <w:rPr>
          <w:rFonts w:asciiTheme="minorHAnsi" w:eastAsiaTheme="minorEastAsia" w:hAnsiTheme="minorHAnsi" w:cstheme="minorBidi"/>
          <w:noProof/>
          <w:sz w:val="21"/>
          <w:szCs w:val="22"/>
        </w:rPr>
      </w:pPr>
      <w:hyperlink w:anchor="_Toc477443132" w:history="1">
        <w:r w:rsidR="00961A9E" w:rsidRPr="00CB0ED0">
          <w:rPr>
            <w:rStyle w:val="af0"/>
            <w:noProof/>
          </w:rPr>
          <w:t>2.3</w:t>
        </w:r>
        <w:r w:rsidR="00961A9E" w:rsidRPr="00CB0ED0">
          <w:rPr>
            <w:rStyle w:val="af0"/>
            <w:rFonts w:hint="eastAsia"/>
            <w:noProof/>
          </w:rPr>
          <w:t xml:space="preserve"> </w:t>
        </w:r>
        <w:r w:rsidR="00961A9E" w:rsidRPr="00CB0ED0">
          <w:rPr>
            <w:rStyle w:val="af0"/>
            <w:rFonts w:hint="eastAsia"/>
            <w:noProof/>
          </w:rPr>
          <w:t>问题描述</w:t>
        </w:r>
        <w:r w:rsidR="00961A9E">
          <w:rPr>
            <w:noProof/>
            <w:webHidden/>
          </w:rPr>
          <w:tab/>
        </w:r>
        <w:r w:rsidR="00961A9E">
          <w:rPr>
            <w:noProof/>
            <w:webHidden/>
          </w:rPr>
          <w:fldChar w:fldCharType="begin"/>
        </w:r>
        <w:r w:rsidR="00961A9E">
          <w:rPr>
            <w:noProof/>
            <w:webHidden/>
          </w:rPr>
          <w:instrText xml:space="preserve"> PAGEREF _Toc477443132 \h </w:instrText>
        </w:r>
        <w:r w:rsidR="00961A9E">
          <w:rPr>
            <w:noProof/>
            <w:webHidden/>
          </w:rPr>
        </w:r>
        <w:r w:rsidR="00961A9E">
          <w:rPr>
            <w:noProof/>
            <w:webHidden/>
          </w:rPr>
          <w:fldChar w:fldCharType="separate"/>
        </w:r>
        <w:r w:rsidR="00F43602">
          <w:rPr>
            <w:noProof/>
            <w:webHidden/>
          </w:rPr>
          <w:t>13</w:t>
        </w:r>
        <w:r w:rsidR="00961A9E">
          <w:rPr>
            <w:noProof/>
            <w:webHidden/>
          </w:rPr>
          <w:fldChar w:fldCharType="end"/>
        </w:r>
      </w:hyperlink>
    </w:p>
    <w:p w:rsidR="00961A9E" w:rsidRDefault="004550CD">
      <w:pPr>
        <w:pStyle w:val="23"/>
        <w:ind w:left="480" w:firstLine="480"/>
        <w:rPr>
          <w:rFonts w:asciiTheme="minorHAnsi" w:eastAsiaTheme="minorEastAsia" w:hAnsiTheme="minorHAnsi" w:cstheme="minorBidi"/>
          <w:noProof/>
          <w:sz w:val="21"/>
          <w:szCs w:val="22"/>
        </w:rPr>
      </w:pPr>
      <w:hyperlink w:anchor="_Toc477443133" w:history="1">
        <w:r w:rsidR="00961A9E" w:rsidRPr="00CB0ED0">
          <w:rPr>
            <w:rStyle w:val="af0"/>
            <w:noProof/>
          </w:rPr>
          <w:t>2.4</w:t>
        </w:r>
        <w:r w:rsidR="00961A9E" w:rsidRPr="00CB0ED0">
          <w:rPr>
            <w:rStyle w:val="af0"/>
            <w:rFonts w:hint="eastAsia"/>
            <w:noProof/>
          </w:rPr>
          <w:t xml:space="preserve"> </w:t>
        </w:r>
        <w:r w:rsidR="00961A9E" w:rsidRPr="00CB0ED0">
          <w:rPr>
            <w:rStyle w:val="af0"/>
            <w:rFonts w:hint="eastAsia"/>
            <w:noProof/>
          </w:rPr>
          <w:t>基于一致性密度聚类的集体行为识别方法</w:t>
        </w:r>
        <w:r w:rsidR="00961A9E">
          <w:rPr>
            <w:noProof/>
            <w:webHidden/>
          </w:rPr>
          <w:tab/>
        </w:r>
        <w:r w:rsidR="00961A9E">
          <w:rPr>
            <w:noProof/>
            <w:webHidden/>
          </w:rPr>
          <w:fldChar w:fldCharType="begin"/>
        </w:r>
        <w:r w:rsidR="00961A9E">
          <w:rPr>
            <w:noProof/>
            <w:webHidden/>
          </w:rPr>
          <w:instrText xml:space="preserve"> PAGEREF _Toc477443133 \h </w:instrText>
        </w:r>
        <w:r w:rsidR="00961A9E">
          <w:rPr>
            <w:noProof/>
            <w:webHidden/>
          </w:rPr>
        </w:r>
        <w:r w:rsidR="00961A9E">
          <w:rPr>
            <w:noProof/>
            <w:webHidden/>
          </w:rPr>
          <w:fldChar w:fldCharType="separate"/>
        </w:r>
        <w:r w:rsidR="00F43602">
          <w:rPr>
            <w:noProof/>
            <w:webHidden/>
          </w:rPr>
          <w:t>14</w:t>
        </w:r>
        <w:r w:rsidR="00961A9E">
          <w:rPr>
            <w:noProof/>
            <w:webHidden/>
          </w:rPr>
          <w:fldChar w:fldCharType="end"/>
        </w:r>
      </w:hyperlink>
    </w:p>
    <w:p w:rsidR="00961A9E" w:rsidRDefault="004550CD">
      <w:pPr>
        <w:pStyle w:val="33"/>
        <w:ind w:left="960" w:firstLine="420"/>
        <w:rPr>
          <w:rFonts w:asciiTheme="minorHAnsi" w:eastAsiaTheme="minorEastAsia" w:hAnsiTheme="minorHAnsi" w:cstheme="minorBidi"/>
          <w:szCs w:val="22"/>
        </w:rPr>
      </w:pPr>
      <w:hyperlink w:anchor="_Toc477443134" w:history="1">
        <w:r w:rsidR="00961A9E" w:rsidRPr="00CB0ED0">
          <w:rPr>
            <w:rStyle w:val="af0"/>
          </w:rPr>
          <w:t>2.4.1</w:t>
        </w:r>
        <w:r w:rsidR="00961A9E" w:rsidRPr="00CB0ED0">
          <w:rPr>
            <w:rStyle w:val="af0"/>
            <w:rFonts w:hint="eastAsia"/>
          </w:rPr>
          <w:t xml:space="preserve"> </w:t>
        </w:r>
        <w:r w:rsidR="00961A9E" w:rsidRPr="00CB0ED0">
          <w:rPr>
            <w:rStyle w:val="af0"/>
            <w:rFonts w:hint="eastAsia"/>
          </w:rPr>
          <w:t>一致性密度估计</w:t>
        </w:r>
        <w:r w:rsidR="00961A9E">
          <w:rPr>
            <w:webHidden/>
          </w:rPr>
          <w:tab/>
        </w:r>
        <w:r w:rsidR="00961A9E">
          <w:rPr>
            <w:webHidden/>
          </w:rPr>
          <w:fldChar w:fldCharType="begin"/>
        </w:r>
        <w:r w:rsidR="00961A9E">
          <w:rPr>
            <w:webHidden/>
          </w:rPr>
          <w:instrText xml:space="preserve"> PAGEREF _Toc477443134 \h </w:instrText>
        </w:r>
        <w:r w:rsidR="00961A9E">
          <w:rPr>
            <w:webHidden/>
          </w:rPr>
        </w:r>
        <w:r w:rsidR="00961A9E">
          <w:rPr>
            <w:webHidden/>
          </w:rPr>
          <w:fldChar w:fldCharType="separate"/>
        </w:r>
        <w:r w:rsidR="00F43602">
          <w:rPr>
            <w:webHidden/>
          </w:rPr>
          <w:t>14</w:t>
        </w:r>
        <w:r w:rsidR="00961A9E">
          <w:rPr>
            <w:webHidden/>
          </w:rPr>
          <w:fldChar w:fldCharType="end"/>
        </w:r>
      </w:hyperlink>
    </w:p>
    <w:p w:rsidR="00961A9E" w:rsidRDefault="004550CD">
      <w:pPr>
        <w:pStyle w:val="33"/>
        <w:ind w:left="960" w:firstLine="420"/>
        <w:rPr>
          <w:rFonts w:asciiTheme="minorHAnsi" w:eastAsiaTheme="minorEastAsia" w:hAnsiTheme="minorHAnsi" w:cstheme="minorBidi"/>
          <w:szCs w:val="22"/>
        </w:rPr>
      </w:pPr>
      <w:hyperlink w:anchor="_Toc477443135" w:history="1">
        <w:r w:rsidR="00961A9E" w:rsidRPr="00CB0ED0">
          <w:rPr>
            <w:rStyle w:val="af0"/>
          </w:rPr>
          <w:t>2.4.2</w:t>
        </w:r>
        <w:r w:rsidR="00961A9E" w:rsidRPr="00CB0ED0">
          <w:rPr>
            <w:rStyle w:val="af0"/>
            <w:rFonts w:hint="eastAsia"/>
          </w:rPr>
          <w:t xml:space="preserve"> </w:t>
        </w:r>
        <w:r w:rsidR="00961A9E" w:rsidRPr="00CB0ED0">
          <w:rPr>
            <w:rStyle w:val="af0"/>
            <w:rFonts w:hint="eastAsia"/>
          </w:rPr>
          <w:t>一致性密度聚类算法</w:t>
        </w:r>
        <w:r w:rsidR="00961A9E">
          <w:rPr>
            <w:webHidden/>
          </w:rPr>
          <w:tab/>
        </w:r>
        <w:r w:rsidR="00961A9E">
          <w:rPr>
            <w:webHidden/>
          </w:rPr>
          <w:fldChar w:fldCharType="begin"/>
        </w:r>
        <w:r w:rsidR="00961A9E">
          <w:rPr>
            <w:webHidden/>
          </w:rPr>
          <w:instrText xml:space="preserve"> PAGEREF _Toc477443135 \h </w:instrText>
        </w:r>
        <w:r w:rsidR="00961A9E">
          <w:rPr>
            <w:webHidden/>
          </w:rPr>
        </w:r>
        <w:r w:rsidR="00961A9E">
          <w:rPr>
            <w:webHidden/>
          </w:rPr>
          <w:fldChar w:fldCharType="separate"/>
        </w:r>
        <w:r w:rsidR="00F43602">
          <w:rPr>
            <w:webHidden/>
          </w:rPr>
          <w:t>16</w:t>
        </w:r>
        <w:r w:rsidR="00961A9E">
          <w:rPr>
            <w:webHidden/>
          </w:rPr>
          <w:fldChar w:fldCharType="end"/>
        </w:r>
      </w:hyperlink>
    </w:p>
    <w:p w:rsidR="00961A9E" w:rsidRDefault="004550CD">
      <w:pPr>
        <w:pStyle w:val="33"/>
        <w:ind w:left="960" w:firstLine="420"/>
        <w:rPr>
          <w:rFonts w:asciiTheme="minorHAnsi" w:eastAsiaTheme="minorEastAsia" w:hAnsiTheme="minorHAnsi" w:cstheme="minorBidi"/>
          <w:szCs w:val="22"/>
        </w:rPr>
      </w:pPr>
      <w:hyperlink w:anchor="_Toc477443136" w:history="1">
        <w:r w:rsidR="00961A9E" w:rsidRPr="00CB0ED0">
          <w:rPr>
            <w:rStyle w:val="af0"/>
          </w:rPr>
          <w:t>2.4.3</w:t>
        </w:r>
        <w:r w:rsidR="00961A9E" w:rsidRPr="00CB0ED0">
          <w:rPr>
            <w:rStyle w:val="af0"/>
            <w:rFonts w:hint="eastAsia"/>
          </w:rPr>
          <w:t xml:space="preserve"> </w:t>
        </w:r>
        <w:r w:rsidR="00961A9E" w:rsidRPr="00CB0ED0">
          <w:rPr>
            <w:rStyle w:val="af0"/>
            <w:rFonts w:hint="eastAsia"/>
          </w:rPr>
          <w:t>一致性合并算法</w:t>
        </w:r>
        <w:r w:rsidR="00961A9E">
          <w:rPr>
            <w:webHidden/>
          </w:rPr>
          <w:tab/>
        </w:r>
        <w:r w:rsidR="00961A9E">
          <w:rPr>
            <w:webHidden/>
          </w:rPr>
          <w:fldChar w:fldCharType="begin"/>
        </w:r>
        <w:r w:rsidR="00961A9E">
          <w:rPr>
            <w:webHidden/>
          </w:rPr>
          <w:instrText xml:space="preserve"> PAGEREF _Toc477443136 \h </w:instrText>
        </w:r>
        <w:r w:rsidR="00961A9E">
          <w:rPr>
            <w:webHidden/>
          </w:rPr>
        </w:r>
        <w:r w:rsidR="00961A9E">
          <w:rPr>
            <w:webHidden/>
          </w:rPr>
          <w:fldChar w:fldCharType="separate"/>
        </w:r>
        <w:r w:rsidR="00F43602">
          <w:rPr>
            <w:webHidden/>
          </w:rPr>
          <w:t>18</w:t>
        </w:r>
        <w:r w:rsidR="00961A9E">
          <w:rPr>
            <w:webHidden/>
          </w:rPr>
          <w:fldChar w:fldCharType="end"/>
        </w:r>
      </w:hyperlink>
    </w:p>
    <w:p w:rsidR="00961A9E" w:rsidRDefault="004550CD">
      <w:pPr>
        <w:pStyle w:val="33"/>
        <w:ind w:left="960" w:firstLine="420"/>
        <w:rPr>
          <w:rFonts w:asciiTheme="minorHAnsi" w:eastAsiaTheme="minorEastAsia" w:hAnsiTheme="minorHAnsi" w:cstheme="minorBidi"/>
          <w:szCs w:val="22"/>
        </w:rPr>
      </w:pPr>
      <w:hyperlink w:anchor="_Toc477443137" w:history="1">
        <w:r w:rsidR="00961A9E" w:rsidRPr="00CB0ED0">
          <w:rPr>
            <w:rStyle w:val="af0"/>
            <w:lang w:val="en-GB"/>
          </w:rPr>
          <w:t>2.4.4</w:t>
        </w:r>
        <w:r w:rsidR="00961A9E" w:rsidRPr="00CB0ED0">
          <w:rPr>
            <w:rStyle w:val="af0"/>
            <w:rFonts w:hint="eastAsia"/>
            <w:lang w:val="en-GB"/>
          </w:rPr>
          <w:t xml:space="preserve"> </w:t>
        </w:r>
        <w:r w:rsidR="00961A9E" w:rsidRPr="00CB0ED0">
          <w:rPr>
            <w:rStyle w:val="af0"/>
            <w:rFonts w:hint="eastAsia"/>
            <w:lang w:val="en-GB"/>
          </w:rPr>
          <w:t>算法时间复杂度分析</w:t>
        </w:r>
        <w:r w:rsidR="00961A9E">
          <w:rPr>
            <w:webHidden/>
          </w:rPr>
          <w:tab/>
        </w:r>
        <w:r w:rsidR="00961A9E">
          <w:rPr>
            <w:webHidden/>
          </w:rPr>
          <w:fldChar w:fldCharType="begin"/>
        </w:r>
        <w:r w:rsidR="00961A9E">
          <w:rPr>
            <w:webHidden/>
          </w:rPr>
          <w:instrText xml:space="preserve"> PAGEREF _Toc477443137 \h </w:instrText>
        </w:r>
        <w:r w:rsidR="00961A9E">
          <w:rPr>
            <w:webHidden/>
          </w:rPr>
        </w:r>
        <w:r w:rsidR="00961A9E">
          <w:rPr>
            <w:webHidden/>
          </w:rPr>
          <w:fldChar w:fldCharType="separate"/>
        </w:r>
        <w:r w:rsidR="00F43602">
          <w:rPr>
            <w:webHidden/>
          </w:rPr>
          <w:t>19</w:t>
        </w:r>
        <w:r w:rsidR="00961A9E">
          <w:rPr>
            <w:webHidden/>
          </w:rPr>
          <w:fldChar w:fldCharType="end"/>
        </w:r>
      </w:hyperlink>
    </w:p>
    <w:p w:rsidR="00961A9E" w:rsidRDefault="004550CD">
      <w:pPr>
        <w:pStyle w:val="23"/>
        <w:ind w:left="480" w:firstLine="480"/>
        <w:rPr>
          <w:rFonts w:asciiTheme="minorHAnsi" w:eastAsiaTheme="minorEastAsia" w:hAnsiTheme="minorHAnsi" w:cstheme="minorBidi"/>
          <w:noProof/>
          <w:sz w:val="21"/>
          <w:szCs w:val="22"/>
        </w:rPr>
      </w:pPr>
      <w:hyperlink w:anchor="_Toc477443138" w:history="1">
        <w:r w:rsidR="00961A9E" w:rsidRPr="00CB0ED0">
          <w:rPr>
            <w:rStyle w:val="af0"/>
            <w:noProof/>
            <w:lang w:val="en-GB"/>
          </w:rPr>
          <w:t>2.5</w:t>
        </w:r>
        <w:r w:rsidR="00961A9E" w:rsidRPr="00CB0ED0">
          <w:rPr>
            <w:rStyle w:val="af0"/>
            <w:rFonts w:hint="eastAsia"/>
            <w:noProof/>
            <w:lang w:val="en-GB"/>
          </w:rPr>
          <w:t xml:space="preserve"> </w:t>
        </w:r>
        <w:r w:rsidR="00961A9E" w:rsidRPr="00CB0ED0">
          <w:rPr>
            <w:rStyle w:val="af0"/>
            <w:rFonts w:hint="eastAsia"/>
            <w:noProof/>
            <w:lang w:val="en-GB"/>
          </w:rPr>
          <w:t>实验结果</w:t>
        </w:r>
        <w:r w:rsidR="00961A9E">
          <w:rPr>
            <w:noProof/>
            <w:webHidden/>
          </w:rPr>
          <w:tab/>
        </w:r>
        <w:r w:rsidR="00961A9E">
          <w:rPr>
            <w:noProof/>
            <w:webHidden/>
          </w:rPr>
          <w:fldChar w:fldCharType="begin"/>
        </w:r>
        <w:r w:rsidR="00961A9E">
          <w:rPr>
            <w:noProof/>
            <w:webHidden/>
          </w:rPr>
          <w:instrText xml:space="preserve"> PAGEREF _Toc477443138 \h </w:instrText>
        </w:r>
        <w:r w:rsidR="00961A9E">
          <w:rPr>
            <w:noProof/>
            <w:webHidden/>
          </w:rPr>
        </w:r>
        <w:r w:rsidR="00961A9E">
          <w:rPr>
            <w:noProof/>
            <w:webHidden/>
          </w:rPr>
          <w:fldChar w:fldCharType="separate"/>
        </w:r>
        <w:r w:rsidR="00F43602">
          <w:rPr>
            <w:noProof/>
            <w:webHidden/>
          </w:rPr>
          <w:t>20</w:t>
        </w:r>
        <w:r w:rsidR="00961A9E">
          <w:rPr>
            <w:noProof/>
            <w:webHidden/>
          </w:rPr>
          <w:fldChar w:fldCharType="end"/>
        </w:r>
      </w:hyperlink>
    </w:p>
    <w:p w:rsidR="00961A9E" w:rsidRDefault="004550CD">
      <w:pPr>
        <w:pStyle w:val="23"/>
        <w:ind w:left="480" w:firstLine="480"/>
        <w:rPr>
          <w:rFonts w:asciiTheme="minorHAnsi" w:eastAsiaTheme="minorEastAsia" w:hAnsiTheme="minorHAnsi" w:cstheme="minorBidi"/>
          <w:noProof/>
          <w:sz w:val="21"/>
          <w:szCs w:val="22"/>
        </w:rPr>
      </w:pPr>
      <w:hyperlink w:anchor="_Toc477443139" w:history="1">
        <w:r w:rsidR="00961A9E" w:rsidRPr="00CB0ED0">
          <w:rPr>
            <w:rStyle w:val="af0"/>
            <w:noProof/>
            <w:lang w:val="en-GB"/>
          </w:rPr>
          <w:t>2.6</w:t>
        </w:r>
        <w:r w:rsidR="00961A9E" w:rsidRPr="00CB0ED0">
          <w:rPr>
            <w:rStyle w:val="af0"/>
            <w:rFonts w:hint="eastAsia"/>
            <w:noProof/>
            <w:lang w:val="en-GB"/>
          </w:rPr>
          <w:t xml:space="preserve"> </w:t>
        </w:r>
        <w:r w:rsidR="00961A9E" w:rsidRPr="00CB0ED0">
          <w:rPr>
            <w:rStyle w:val="af0"/>
            <w:rFonts w:hint="eastAsia"/>
            <w:noProof/>
            <w:lang w:val="en-GB"/>
          </w:rPr>
          <w:t>实验对比及分析</w:t>
        </w:r>
        <w:r w:rsidR="00961A9E">
          <w:rPr>
            <w:noProof/>
            <w:webHidden/>
          </w:rPr>
          <w:tab/>
        </w:r>
        <w:r w:rsidR="00961A9E">
          <w:rPr>
            <w:noProof/>
            <w:webHidden/>
          </w:rPr>
          <w:fldChar w:fldCharType="begin"/>
        </w:r>
        <w:r w:rsidR="00961A9E">
          <w:rPr>
            <w:noProof/>
            <w:webHidden/>
          </w:rPr>
          <w:instrText xml:space="preserve"> PAGEREF _Toc477443139 \h </w:instrText>
        </w:r>
        <w:r w:rsidR="00961A9E">
          <w:rPr>
            <w:noProof/>
            <w:webHidden/>
          </w:rPr>
        </w:r>
        <w:r w:rsidR="00961A9E">
          <w:rPr>
            <w:noProof/>
            <w:webHidden/>
          </w:rPr>
          <w:fldChar w:fldCharType="separate"/>
        </w:r>
        <w:r w:rsidR="00F43602">
          <w:rPr>
            <w:noProof/>
            <w:webHidden/>
          </w:rPr>
          <w:t>21</w:t>
        </w:r>
        <w:r w:rsidR="00961A9E">
          <w:rPr>
            <w:noProof/>
            <w:webHidden/>
          </w:rPr>
          <w:fldChar w:fldCharType="end"/>
        </w:r>
      </w:hyperlink>
    </w:p>
    <w:p w:rsidR="00961A9E" w:rsidRDefault="004550CD">
      <w:pPr>
        <w:pStyle w:val="33"/>
        <w:ind w:left="960" w:firstLine="420"/>
        <w:rPr>
          <w:rFonts w:asciiTheme="minorHAnsi" w:eastAsiaTheme="minorEastAsia" w:hAnsiTheme="minorHAnsi" w:cstheme="minorBidi"/>
          <w:szCs w:val="22"/>
        </w:rPr>
      </w:pPr>
      <w:hyperlink w:anchor="_Toc477443140" w:history="1">
        <w:r w:rsidR="00961A9E" w:rsidRPr="00CB0ED0">
          <w:rPr>
            <w:rStyle w:val="af0"/>
            <w:lang w:val="en-GB"/>
          </w:rPr>
          <w:t>2.6.1</w:t>
        </w:r>
        <w:r w:rsidR="00961A9E" w:rsidRPr="00CB0ED0">
          <w:rPr>
            <w:rStyle w:val="af0"/>
            <w:rFonts w:hint="eastAsia"/>
            <w:lang w:val="en-GB"/>
          </w:rPr>
          <w:t xml:space="preserve"> </w:t>
        </w:r>
        <w:r w:rsidR="00961A9E" w:rsidRPr="00CB0ED0">
          <w:rPr>
            <w:rStyle w:val="af0"/>
            <w:rFonts w:hint="eastAsia"/>
            <w:lang w:val="en-GB"/>
          </w:rPr>
          <w:t>与密度峰值聚类算法的对比实验</w:t>
        </w:r>
        <w:r w:rsidR="00961A9E">
          <w:rPr>
            <w:webHidden/>
          </w:rPr>
          <w:tab/>
        </w:r>
        <w:r w:rsidR="00961A9E">
          <w:rPr>
            <w:webHidden/>
          </w:rPr>
          <w:fldChar w:fldCharType="begin"/>
        </w:r>
        <w:r w:rsidR="00961A9E">
          <w:rPr>
            <w:webHidden/>
          </w:rPr>
          <w:instrText xml:space="preserve"> PAGEREF _Toc477443140 \h </w:instrText>
        </w:r>
        <w:r w:rsidR="00961A9E">
          <w:rPr>
            <w:webHidden/>
          </w:rPr>
        </w:r>
        <w:r w:rsidR="00961A9E">
          <w:rPr>
            <w:webHidden/>
          </w:rPr>
          <w:fldChar w:fldCharType="separate"/>
        </w:r>
        <w:r w:rsidR="00F43602">
          <w:rPr>
            <w:webHidden/>
          </w:rPr>
          <w:t>21</w:t>
        </w:r>
        <w:r w:rsidR="00961A9E">
          <w:rPr>
            <w:webHidden/>
          </w:rPr>
          <w:fldChar w:fldCharType="end"/>
        </w:r>
      </w:hyperlink>
    </w:p>
    <w:p w:rsidR="00961A9E" w:rsidRDefault="004550CD">
      <w:pPr>
        <w:pStyle w:val="33"/>
        <w:ind w:left="960" w:firstLine="420"/>
        <w:rPr>
          <w:rFonts w:asciiTheme="minorHAnsi" w:eastAsiaTheme="minorEastAsia" w:hAnsiTheme="minorHAnsi" w:cstheme="minorBidi"/>
          <w:szCs w:val="22"/>
        </w:rPr>
      </w:pPr>
      <w:hyperlink w:anchor="_Toc477443141" w:history="1">
        <w:r w:rsidR="00961A9E" w:rsidRPr="00CB0ED0">
          <w:rPr>
            <w:rStyle w:val="af0"/>
            <w:lang w:val="en-GB"/>
          </w:rPr>
          <w:t>2.6.2</w:t>
        </w:r>
        <w:r w:rsidR="00961A9E" w:rsidRPr="00CB0ED0">
          <w:rPr>
            <w:rStyle w:val="af0"/>
            <w:rFonts w:hint="eastAsia"/>
            <w:lang w:val="en-GB"/>
          </w:rPr>
          <w:t xml:space="preserve"> </w:t>
        </w:r>
        <w:r w:rsidR="00961A9E" w:rsidRPr="00CB0ED0">
          <w:rPr>
            <w:rStyle w:val="af0"/>
            <w:rFonts w:hint="eastAsia"/>
            <w:lang w:val="en-GB"/>
          </w:rPr>
          <w:t>与其它集体行为识别方法的对比实验</w:t>
        </w:r>
        <w:r w:rsidR="00961A9E">
          <w:rPr>
            <w:webHidden/>
          </w:rPr>
          <w:tab/>
        </w:r>
        <w:r w:rsidR="00961A9E">
          <w:rPr>
            <w:webHidden/>
          </w:rPr>
          <w:fldChar w:fldCharType="begin"/>
        </w:r>
        <w:r w:rsidR="00961A9E">
          <w:rPr>
            <w:webHidden/>
          </w:rPr>
          <w:instrText xml:space="preserve"> PAGEREF _Toc477443141 \h </w:instrText>
        </w:r>
        <w:r w:rsidR="00961A9E">
          <w:rPr>
            <w:webHidden/>
          </w:rPr>
        </w:r>
        <w:r w:rsidR="00961A9E">
          <w:rPr>
            <w:webHidden/>
          </w:rPr>
          <w:fldChar w:fldCharType="separate"/>
        </w:r>
        <w:r w:rsidR="00F43602">
          <w:rPr>
            <w:webHidden/>
          </w:rPr>
          <w:t>23</w:t>
        </w:r>
        <w:r w:rsidR="00961A9E">
          <w:rPr>
            <w:webHidden/>
          </w:rPr>
          <w:fldChar w:fldCharType="end"/>
        </w:r>
      </w:hyperlink>
    </w:p>
    <w:p w:rsidR="00961A9E" w:rsidRDefault="004550CD">
      <w:pPr>
        <w:pStyle w:val="33"/>
        <w:ind w:left="960" w:firstLine="420"/>
        <w:rPr>
          <w:rFonts w:asciiTheme="minorHAnsi" w:eastAsiaTheme="minorEastAsia" w:hAnsiTheme="minorHAnsi" w:cstheme="minorBidi"/>
          <w:szCs w:val="22"/>
        </w:rPr>
      </w:pPr>
      <w:hyperlink w:anchor="_Toc477443142" w:history="1">
        <w:r w:rsidR="00961A9E" w:rsidRPr="00CB0ED0">
          <w:rPr>
            <w:rStyle w:val="af0"/>
            <w:lang w:val="en-GB"/>
          </w:rPr>
          <w:t>2.6.3</w:t>
        </w:r>
        <w:r w:rsidR="00961A9E" w:rsidRPr="00CB0ED0">
          <w:rPr>
            <w:rStyle w:val="af0"/>
            <w:rFonts w:hint="eastAsia"/>
            <w:lang w:val="en-GB"/>
          </w:rPr>
          <w:t xml:space="preserve"> </w:t>
        </w:r>
        <w:r w:rsidR="00961A9E" w:rsidRPr="00CB0ED0">
          <w:rPr>
            <w:rStyle w:val="af0"/>
            <w:rFonts w:hint="eastAsia"/>
            <w:lang w:val="en-GB"/>
          </w:rPr>
          <w:t>参数讨论</w:t>
        </w:r>
        <w:r w:rsidR="00961A9E">
          <w:rPr>
            <w:webHidden/>
          </w:rPr>
          <w:tab/>
        </w:r>
        <w:r w:rsidR="00961A9E">
          <w:rPr>
            <w:webHidden/>
          </w:rPr>
          <w:fldChar w:fldCharType="begin"/>
        </w:r>
        <w:r w:rsidR="00961A9E">
          <w:rPr>
            <w:webHidden/>
          </w:rPr>
          <w:instrText xml:space="preserve"> PAGEREF _Toc477443142 \h </w:instrText>
        </w:r>
        <w:r w:rsidR="00961A9E">
          <w:rPr>
            <w:webHidden/>
          </w:rPr>
        </w:r>
        <w:r w:rsidR="00961A9E">
          <w:rPr>
            <w:webHidden/>
          </w:rPr>
          <w:fldChar w:fldCharType="separate"/>
        </w:r>
        <w:r w:rsidR="00F43602">
          <w:rPr>
            <w:webHidden/>
          </w:rPr>
          <w:t>26</w:t>
        </w:r>
        <w:r w:rsidR="00961A9E">
          <w:rPr>
            <w:webHidden/>
          </w:rPr>
          <w:fldChar w:fldCharType="end"/>
        </w:r>
      </w:hyperlink>
    </w:p>
    <w:p w:rsidR="00961A9E" w:rsidRDefault="004550CD">
      <w:pPr>
        <w:pStyle w:val="23"/>
        <w:ind w:left="480" w:firstLine="480"/>
        <w:rPr>
          <w:rFonts w:asciiTheme="minorHAnsi" w:eastAsiaTheme="minorEastAsia" w:hAnsiTheme="minorHAnsi" w:cstheme="minorBidi"/>
          <w:noProof/>
          <w:sz w:val="21"/>
          <w:szCs w:val="22"/>
        </w:rPr>
      </w:pPr>
      <w:hyperlink w:anchor="_Toc477443143" w:history="1">
        <w:r w:rsidR="00961A9E" w:rsidRPr="00CB0ED0">
          <w:rPr>
            <w:rStyle w:val="af0"/>
            <w:noProof/>
            <w:lang w:val="en-GB"/>
          </w:rPr>
          <w:t>2.7</w:t>
        </w:r>
        <w:r w:rsidR="00961A9E" w:rsidRPr="00CB0ED0">
          <w:rPr>
            <w:rStyle w:val="af0"/>
            <w:rFonts w:hint="eastAsia"/>
            <w:noProof/>
            <w:lang w:val="en-GB"/>
          </w:rPr>
          <w:t xml:space="preserve"> </w:t>
        </w:r>
        <w:r w:rsidR="00961A9E" w:rsidRPr="00CB0ED0">
          <w:rPr>
            <w:rStyle w:val="af0"/>
            <w:rFonts w:hint="eastAsia"/>
            <w:noProof/>
            <w:lang w:val="en-GB"/>
          </w:rPr>
          <w:t>本章小结</w:t>
        </w:r>
        <w:r w:rsidR="00961A9E">
          <w:rPr>
            <w:noProof/>
            <w:webHidden/>
          </w:rPr>
          <w:tab/>
        </w:r>
        <w:r w:rsidR="00961A9E">
          <w:rPr>
            <w:noProof/>
            <w:webHidden/>
          </w:rPr>
          <w:fldChar w:fldCharType="begin"/>
        </w:r>
        <w:r w:rsidR="00961A9E">
          <w:rPr>
            <w:noProof/>
            <w:webHidden/>
          </w:rPr>
          <w:instrText xml:space="preserve"> PAGEREF _Toc477443143 \h </w:instrText>
        </w:r>
        <w:r w:rsidR="00961A9E">
          <w:rPr>
            <w:noProof/>
            <w:webHidden/>
          </w:rPr>
        </w:r>
        <w:r w:rsidR="00961A9E">
          <w:rPr>
            <w:noProof/>
            <w:webHidden/>
          </w:rPr>
          <w:fldChar w:fldCharType="separate"/>
        </w:r>
        <w:r w:rsidR="00F43602">
          <w:rPr>
            <w:noProof/>
            <w:webHidden/>
          </w:rPr>
          <w:t>27</w:t>
        </w:r>
        <w:r w:rsidR="00961A9E">
          <w:rPr>
            <w:noProof/>
            <w:webHidden/>
          </w:rPr>
          <w:fldChar w:fldCharType="end"/>
        </w:r>
      </w:hyperlink>
    </w:p>
    <w:p w:rsidR="00961A9E" w:rsidRDefault="004550CD">
      <w:pPr>
        <w:pStyle w:val="12"/>
        <w:rPr>
          <w:rFonts w:asciiTheme="minorHAnsi" w:eastAsiaTheme="minorEastAsia" w:hAnsiTheme="minorHAnsi" w:cstheme="minorBidi"/>
          <w:noProof/>
          <w:sz w:val="21"/>
          <w:szCs w:val="22"/>
        </w:rPr>
      </w:pPr>
      <w:hyperlink w:anchor="_Toc477443144" w:history="1">
        <w:r w:rsidR="00961A9E" w:rsidRPr="00CB0ED0">
          <w:rPr>
            <w:rStyle w:val="af0"/>
            <w:rFonts w:hint="eastAsia"/>
            <w:noProof/>
          </w:rPr>
          <w:t>第</w:t>
        </w:r>
        <w:r w:rsidR="00961A9E" w:rsidRPr="00CB0ED0">
          <w:rPr>
            <w:rStyle w:val="af0"/>
            <w:rFonts w:hint="eastAsia"/>
            <w:noProof/>
          </w:rPr>
          <w:t xml:space="preserve"> 3 </w:t>
        </w:r>
        <w:r w:rsidR="00961A9E" w:rsidRPr="00CB0ED0">
          <w:rPr>
            <w:rStyle w:val="af0"/>
            <w:rFonts w:hint="eastAsia"/>
            <w:noProof/>
          </w:rPr>
          <w:t>章</w:t>
        </w:r>
        <w:r w:rsidR="00961A9E" w:rsidRPr="00CB0ED0">
          <w:rPr>
            <w:rStyle w:val="af0"/>
            <w:rFonts w:hint="eastAsia"/>
            <w:noProof/>
          </w:rPr>
          <w:t xml:space="preserve"> </w:t>
        </w:r>
        <w:r w:rsidR="00961A9E" w:rsidRPr="00CB0ED0">
          <w:rPr>
            <w:rStyle w:val="af0"/>
            <w:rFonts w:hint="eastAsia"/>
            <w:noProof/>
          </w:rPr>
          <w:t>基于动态核密度的复杂交互集体行为识别方法</w:t>
        </w:r>
        <w:r w:rsidR="00961A9E">
          <w:rPr>
            <w:noProof/>
            <w:webHidden/>
          </w:rPr>
          <w:tab/>
        </w:r>
        <w:r w:rsidR="00961A9E">
          <w:rPr>
            <w:noProof/>
            <w:webHidden/>
          </w:rPr>
          <w:fldChar w:fldCharType="begin"/>
        </w:r>
        <w:r w:rsidR="00961A9E">
          <w:rPr>
            <w:noProof/>
            <w:webHidden/>
          </w:rPr>
          <w:instrText xml:space="preserve"> PAGEREF _Toc477443144 \h </w:instrText>
        </w:r>
        <w:r w:rsidR="00961A9E">
          <w:rPr>
            <w:noProof/>
            <w:webHidden/>
          </w:rPr>
        </w:r>
        <w:r w:rsidR="00961A9E">
          <w:rPr>
            <w:noProof/>
            <w:webHidden/>
          </w:rPr>
          <w:fldChar w:fldCharType="separate"/>
        </w:r>
        <w:r w:rsidR="00F43602">
          <w:rPr>
            <w:noProof/>
            <w:webHidden/>
          </w:rPr>
          <w:t>28</w:t>
        </w:r>
        <w:r w:rsidR="00961A9E">
          <w:rPr>
            <w:noProof/>
            <w:webHidden/>
          </w:rPr>
          <w:fldChar w:fldCharType="end"/>
        </w:r>
      </w:hyperlink>
    </w:p>
    <w:p w:rsidR="00961A9E" w:rsidRDefault="004550CD">
      <w:pPr>
        <w:pStyle w:val="23"/>
        <w:ind w:left="480" w:firstLine="480"/>
        <w:rPr>
          <w:rFonts w:asciiTheme="minorHAnsi" w:eastAsiaTheme="minorEastAsia" w:hAnsiTheme="minorHAnsi" w:cstheme="minorBidi"/>
          <w:noProof/>
          <w:sz w:val="21"/>
          <w:szCs w:val="22"/>
        </w:rPr>
      </w:pPr>
      <w:hyperlink w:anchor="_Toc477443145" w:history="1">
        <w:r w:rsidR="00961A9E" w:rsidRPr="00CB0ED0">
          <w:rPr>
            <w:rStyle w:val="af0"/>
            <w:noProof/>
          </w:rPr>
          <w:t>3.1</w:t>
        </w:r>
        <w:r w:rsidR="00961A9E" w:rsidRPr="00CB0ED0">
          <w:rPr>
            <w:rStyle w:val="af0"/>
            <w:rFonts w:hint="eastAsia"/>
            <w:noProof/>
          </w:rPr>
          <w:t xml:space="preserve"> </w:t>
        </w:r>
        <w:r w:rsidR="00961A9E" w:rsidRPr="00CB0ED0">
          <w:rPr>
            <w:rStyle w:val="af0"/>
            <w:rFonts w:hint="eastAsia"/>
            <w:noProof/>
          </w:rPr>
          <w:t>引言</w:t>
        </w:r>
        <w:r w:rsidR="00961A9E">
          <w:rPr>
            <w:noProof/>
            <w:webHidden/>
          </w:rPr>
          <w:tab/>
        </w:r>
        <w:r w:rsidR="00961A9E">
          <w:rPr>
            <w:noProof/>
            <w:webHidden/>
          </w:rPr>
          <w:fldChar w:fldCharType="begin"/>
        </w:r>
        <w:r w:rsidR="00961A9E">
          <w:rPr>
            <w:noProof/>
            <w:webHidden/>
          </w:rPr>
          <w:instrText xml:space="preserve"> PAGEREF _Toc477443145 \h </w:instrText>
        </w:r>
        <w:r w:rsidR="00961A9E">
          <w:rPr>
            <w:noProof/>
            <w:webHidden/>
          </w:rPr>
        </w:r>
        <w:r w:rsidR="00961A9E">
          <w:rPr>
            <w:noProof/>
            <w:webHidden/>
          </w:rPr>
          <w:fldChar w:fldCharType="separate"/>
        </w:r>
        <w:r w:rsidR="00F43602">
          <w:rPr>
            <w:noProof/>
            <w:webHidden/>
          </w:rPr>
          <w:t>28</w:t>
        </w:r>
        <w:r w:rsidR="00961A9E">
          <w:rPr>
            <w:noProof/>
            <w:webHidden/>
          </w:rPr>
          <w:fldChar w:fldCharType="end"/>
        </w:r>
      </w:hyperlink>
    </w:p>
    <w:p w:rsidR="00961A9E" w:rsidRDefault="004550CD">
      <w:pPr>
        <w:pStyle w:val="23"/>
        <w:ind w:left="480" w:firstLine="480"/>
        <w:rPr>
          <w:rFonts w:asciiTheme="minorHAnsi" w:eastAsiaTheme="minorEastAsia" w:hAnsiTheme="minorHAnsi" w:cstheme="minorBidi"/>
          <w:noProof/>
          <w:sz w:val="21"/>
          <w:szCs w:val="22"/>
        </w:rPr>
      </w:pPr>
      <w:hyperlink w:anchor="_Toc477443146" w:history="1">
        <w:r w:rsidR="00961A9E" w:rsidRPr="00CB0ED0">
          <w:rPr>
            <w:rStyle w:val="af0"/>
            <w:noProof/>
          </w:rPr>
          <w:t>3.2</w:t>
        </w:r>
        <w:r w:rsidR="00961A9E" w:rsidRPr="00CB0ED0">
          <w:rPr>
            <w:rStyle w:val="af0"/>
            <w:rFonts w:hint="eastAsia"/>
            <w:noProof/>
          </w:rPr>
          <w:t xml:space="preserve"> </w:t>
        </w:r>
        <w:r w:rsidR="00961A9E" w:rsidRPr="00CB0ED0">
          <w:rPr>
            <w:rStyle w:val="af0"/>
            <w:rFonts w:hint="eastAsia"/>
            <w:noProof/>
          </w:rPr>
          <w:t>背景知识</w:t>
        </w:r>
        <w:r w:rsidR="00961A9E">
          <w:rPr>
            <w:noProof/>
            <w:webHidden/>
          </w:rPr>
          <w:tab/>
        </w:r>
        <w:r w:rsidR="00961A9E">
          <w:rPr>
            <w:noProof/>
            <w:webHidden/>
          </w:rPr>
          <w:fldChar w:fldCharType="begin"/>
        </w:r>
        <w:r w:rsidR="00961A9E">
          <w:rPr>
            <w:noProof/>
            <w:webHidden/>
          </w:rPr>
          <w:instrText xml:space="preserve"> PAGEREF _Toc477443146 \h </w:instrText>
        </w:r>
        <w:r w:rsidR="00961A9E">
          <w:rPr>
            <w:noProof/>
            <w:webHidden/>
          </w:rPr>
        </w:r>
        <w:r w:rsidR="00961A9E">
          <w:rPr>
            <w:noProof/>
            <w:webHidden/>
          </w:rPr>
          <w:fldChar w:fldCharType="separate"/>
        </w:r>
        <w:r w:rsidR="00F43602">
          <w:rPr>
            <w:noProof/>
            <w:webHidden/>
          </w:rPr>
          <w:t>30</w:t>
        </w:r>
        <w:r w:rsidR="00961A9E">
          <w:rPr>
            <w:noProof/>
            <w:webHidden/>
          </w:rPr>
          <w:fldChar w:fldCharType="end"/>
        </w:r>
      </w:hyperlink>
    </w:p>
    <w:p w:rsidR="00961A9E" w:rsidRDefault="004550CD">
      <w:pPr>
        <w:pStyle w:val="33"/>
        <w:ind w:left="960" w:firstLine="420"/>
        <w:rPr>
          <w:rFonts w:asciiTheme="minorHAnsi" w:eastAsiaTheme="minorEastAsia" w:hAnsiTheme="minorHAnsi" w:cstheme="minorBidi"/>
          <w:szCs w:val="22"/>
        </w:rPr>
      </w:pPr>
      <w:hyperlink w:anchor="_Toc477443147" w:history="1">
        <w:r w:rsidR="00961A9E" w:rsidRPr="00CB0ED0">
          <w:rPr>
            <w:rStyle w:val="af0"/>
          </w:rPr>
          <w:t>3.2.1</w:t>
        </w:r>
        <w:r w:rsidR="00961A9E" w:rsidRPr="00CB0ED0">
          <w:rPr>
            <w:rStyle w:val="af0"/>
            <w:rFonts w:hint="eastAsia"/>
          </w:rPr>
          <w:t xml:space="preserve"> </w:t>
        </w:r>
        <w:r w:rsidR="00961A9E" w:rsidRPr="00CB0ED0">
          <w:rPr>
            <w:rStyle w:val="af0"/>
            <w:rFonts w:hint="eastAsia"/>
          </w:rPr>
          <w:t>核密度估计</w:t>
        </w:r>
        <w:r w:rsidR="00961A9E">
          <w:rPr>
            <w:webHidden/>
          </w:rPr>
          <w:tab/>
        </w:r>
        <w:r w:rsidR="00961A9E">
          <w:rPr>
            <w:webHidden/>
          </w:rPr>
          <w:fldChar w:fldCharType="begin"/>
        </w:r>
        <w:r w:rsidR="00961A9E">
          <w:rPr>
            <w:webHidden/>
          </w:rPr>
          <w:instrText xml:space="preserve"> PAGEREF _Toc477443147 \h </w:instrText>
        </w:r>
        <w:r w:rsidR="00961A9E">
          <w:rPr>
            <w:webHidden/>
          </w:rPr>
        </w:r>
        <w:r w:rsidR="00961A9E">
          <w:rPr>
            <w:webHidden/>
          </w:rPr>
          <w:fldChar w:fldCharType="separate"/>
        </w:r>
        <w:r w:rsidR="00F43602">
          <w:rPr>
            <w:webHidden/>
          </w:rPr>
          <w:t>30</w:t>
        </w:r>
        <w:r w:rsidR="00961A9E">
          <w:rPr>
            <w:webHidden/>
          </w:rPr>
          <w:fldChar w:fldCharType="end"/>
        </w:r>
      </w:hyperlink>
    </w:p>
    <w:p w:rsidR="00961A9E" w:rsidRDefault="004550CD">
      <w:pPr>
        <w:pStyle w:val="33"/>
        <w:ind w:left="960" w:firstLine="420"/>
        <w:rPr>
          <w:rFonts w:asciiTheme="minorHAnsi" w:eastAsiaTheme="minorEastAsia" w:hAnsiTheme="minorHAnsi" w:cstheme="minorBidi"/>
          <w:szCs w:val="22"/>
        </w:rPr>
      </w:pPr>
      <w:hyperlink w:anchor="_Toc477443148" w:history="1">
        <w:r w:rsidR="00961A9E" w:rsidRPr="00CB0ED0">
          <w:rPr>
            <w:rStyle w:val="af0"/>
          </w:rPr>
          <w:t>3.2.2</w:t>
        </w:r>
        <w:r w:rsidR="00961A9E" w:rsidRPr="00CB0ED0">
          <w:rPr>
            <w:rStyle w:val="af0"/>
            <w:rFonts w:hint="eastAsia"/>
          </w:rPr>
          <w:t xml:space="preserve"> </w:t>
        </w:r>
        <w:r w:rsidR="00961A9E" w:rsidRPr="00CB0ED0">
          <w:rPr>
            <w:rStyle w:val="af0"/>
            <w:rFonts w:hint="eastAsia"/>
          </w:rPr>
          <w:t>并查集</w:t>
        </w:r>
        <w:r w:rsidR="00961A9E">
          <w:rPr>
            <w:webHidden/>
          </w:rPr>
          <w:tab/>
        </w:r>
        <w:r w:rsidR="00961A9E">
          <w:rPr>
            <w:webHidden/>
          </w:rPr>
          <w:fldChar w:fldCharType="begin"/>
        </w:r>
        <w:r w:rsidR="00961A9E">
          <w:rPr>
            <w:webHidden/>
          </w:rPr>
          <w:instrText xml:space="preserve"> PAGEREF _Toc477443148 \h </w:instrText>
        </w:r>
        <w:r w:rsidR="00961A9E">
          <w:rPr>
            <w:webHidden/>
          </w:rPr>
        </w:r>
        <w:r w:rsidR="00961A9E">
          <w:rPr>
            <w:webHidden/>
          </w:rPr>
          <w:fldChar w:fldCharType="separate"/>
        </w:r>
        <w:r w:rsidR="00F43602">
          <w:rPr>
            <w:webHidden/>
          </w:rPr>
          <w:t>31</w:t>
        </w:r>
        <w:r w:rsidR="00961A9E">
          <w:rPr>
            <w:webHidden/>
          </w:rPr>
          <w:fldChar w:fldCharType="end"/>
        </w:r>
      </w:hyperlink>
    </w:p>
    <w:p w:rsidR="00961A9E" w:rsidRDefault="004550CD">
      <w:pPr>
        <w:pStyle w:val="23"/>
        <w:ind w:left="480" w:firstLine="480"/>
        <w:rPr>
          <w:rFonts w:asciiTheme="minorHAnsi" w:eastAsiaTheme="minorEastAsia" w:hAnsiTheme="minorHAnsi" w:cstheme="minorBidi"/>
          <w:noProof/>
          <w:sz w:val="21"/>
          <w:szCs w:val="22"/>
        </w:rPr>
      </w:pPr>
      <w:hyperlink w:anchor="_Toc477443149" w:history="1">
        <w:r w:rsidR="00961A9E" w:rsidRPr="00CB0ED0">
          <w:rPr>
            <w:rStyle w:val="af0"/>
            <w:noProof/>
          </w:rPr>
          <w:t>3.3</w:t>
        </w:r>
        <w:r w:rsidR="00961A9E" w:rsidRPr="00CB0ED0">
          <w:rPr>
            <w:rStyle w:val="af0"/>
            <w:rFonts w:hint="eastAsia"/>
            <w:noProof/>
          </w:rPr>
          <w:t xml:space="preserve"> </w:t>
        </w:r>
        <w:r w:rsidR="00961A9E" w:rsidRPr="00CB0ED0">
          <w:rPr>
            <w:rStyle w:val="af0"/>
            <w:rFonts w:hint="eastAsia"/>
            <w:noProof/>
          </w:rPr>
          <w:t>基于动态核密度的复杂交互集体行为识别方法</w:t>
        </w:r>
        <w:r w:rsidR="00961A9E">
          <w:rPr>
            <w:noProof/>
            <w:webHidden/>
          </w:rPr>
          <w:tab/>
        </w:r>
        <w:r w:rsidR="00961A9E">
          <w:rPr>
            <w:noProof/>
            <w:webHidden/>
          </w:rPr>
          <w:fldChar w:fldCharType="begin"/>
        </w:r>
        <w:r w:rsidR="00961A9E">
          <w:rPr>
            <w:noProof/>
            <w:webHidden/>
          </w:rPr>
          <w:instrText xml:space="preserve"> PAGEREF _Toc477443149 \h </w:instrText>
        </w:r>
        <w:r w:rsidR="00961A9E">
          <w:rPr>
            <w:noProof/>
            <w:webHidden/>
          </w:rPr>
        </w:r>
        <w:r w:rsidR="00961A9E">
          <w:rPr>
            <w:noProof/>
            <w:webHidden/>
          </w:rPr>
          <w:fldChar w:fldCharType="separate"/>
        </w:r>
        <w:r w:rsidR="00F43602">
          <w:rPr>
            <w:noProof/>
            <w:webHidden/>
          </w:rPr>
          <w:t>32</w:t>
        </w:r>
        <w:r w:rsidR="00961A9E">
          <w:rPr>
            <w:noProof/>
            <w:webHidden/>
          </w:rPr>
          <w:fldChar w:fldCharType="end"/>
        </w:r>
      </w:hyperlink>
    </w:p>
    <w:p w:rsidR="00961A9E" w:rsidRDefault="004550CD">
      <w:pPr>
        <w:pStyle w:val="33"/>
        <w:ind w:left="960" w:firstLine="420"/>
        <w:rPr>
          <w:rFonts w:asciiTheme="minorHAnsi" w:eastAsiaTheme="minorEastAsia" w:hAnsiTheme="minorHAnsi" w:cstheme="minorBidi"/>
          <w:szCs w:val="22"/>
        </w:rPr>
      </w:pPr>
      <w:hyperlink w:anchor="_Toc477443150" w:history="1">
        <w:r w:rsidR="00961A9E" w:rsidRPr="00CB0ED0">
          <w:rPr>
            <w:rStyle w:val="af0"/>
          </w:rPr>
          <w:t>3.3.1</w:t>
        </w:r>
        <w:r w:rsidR="00961A9E" w:rsidRPr="00CB0ED0">
          <w:rPr>
            <w:rStyle w:val="af0"/>
            <w:rFonts w:hint="eastAsia"/>
          </w:rPr>
          <w:t xml:space="preserve"> </w:t>
        </w:r>
        <w:r w:rsidR="00961A9E" w:rsidRPr="00CB0ED0">
          <w:rPr>
            <w:rStyle w:val="af0"/>
            <w:rFonts w:hint="eastAsia"/>
          </w:rPr>
          <w:t>动态核密度估计</w:t>
        </w:r>
        <w:r w:rsidR="00961A9E">
          <w:rPr>
            <w:webHidden/>
          </w:rPr>
          <w:tab/>
        </w:r>
        <w:r w:rsidR="00961A9E">
          <w:rPr>
            <w:webHidden/>
          </w:rPr>
          <w:fldChar w:fldCharType="begin"/>
        </w:r>
        <w:r w:rsidR="00961A9E">
          <w:rPr>
            <w:webHidden/>
          </w:rPr>
          <w:instrText xml:space="preserve"> PAGEREF _Toc477443150 \h </w:instrText>
        </w:r>
        <w:r w:rsidR="00961A9E">
          <w:rPr>
            <w:webHidden/>
          </w:rPr>
        </w:r>
        <w:r w:rsidR="00961A9E">
          <w:rPr>
            <w:webHidden/>
          </w:rPr>
          <w:fldChar w:fldCharType="separate"/>
        </w:r>
        <w:r w:rsidR="00F43602">
          <w:rPr>
            <w:webHidden/>
          </w:rPr>
          <w:t>32</w:t>
        </w:r>
        <w:r w:rsidR="00961A9E">
          <w:rPr>
            <w:webHidden/>
          </w:rPr>
          <w:fldChar w:fldCharType="end"/>
        </w:r>
      </w:hyperlink>
    </w:p>
    <w:p w:rsidR="00961A9E" w:rsidRDefault="004550CD">
      <w:pPr>
        <w:pStyle w:val="33"/>
        <w:ind w:left="960" w:firstLine="420"/>
        <w:rPr>
          <w:rFonts w:asciiTheme="minorHAnsi" w:eastAsiaTheme="minorEastAsia" w:hAnsiTheme="minorHAnsi" w:cstheme="minorBidi"/>
          <w:szCs w:val="22"/>
        </w:rPr>
      </w:pPr>
      <w:hyperlink w:anchor="_Toc477443151" w:history="1">
        <w:r w:rsidR="00961A9E" w:rsidRPr="00CB0ED0">
          <w:rPr>
            <w:rStyle w:val="af0"/>
          </w:rPr>
          <w:t>3.3.2</w:t>
        </w:r>
        <w:r w:rsidR="00961A9E" w:rsidRPr="00CB0ED0">
          <w:rPr>
            <w:rStyle w:val="af0"/>
            <w:rFonts w:hint="eastAsia"/>
          </w:rPr>
          <w:t xml:space="preserve"> </w:t>
        </w:r>
        <w:r w:rsidR="00961A9E" w:rsidRPr="00CB0ED0">
          <w:rPr>
            <w:rStyle w:val="af0"/>
            <w:rFonts w:hint="eastAsia"/>
          </w:rPr>
          <w:t>动态核密度峰值聚类算法</w:t>
        </w:r>
        <w:r w:rsidR="00961A9E">
          <w:rPr>
            <w:webHidden/>
          </w:rPr>
          <w:tab/>
        </w:r>
        <w:r w:rsidR="00961A9E">
          <w:rPr>
            <w:webHidden/>
          </w:rPr>
          <w:fldChar w:fldCharType="begin"/>
        </w:r>
        <w:r w:rsidR="00961A9E">
          <w:rPr>
            <w:webHidden/>
          </w:rPr>
          <w:instrText xml:space="preserve"> PAGEREF _Toc477443151 \h </w:instrText>
        </w:r>
        <w:r w:rsidR="00961A9E">
          <w:rPr>
            <w:webHidden/>
          </w:rPr>
        </w:r>
        <w:r w:rsidR="00961A9E">
          <w:rPr>
            <w:webHidden/>
          </w:rPr>
          <w:fldChar w:fldCharType="separate"/>
        </w:r>
        <w:r w:rsidR="00F43602">
          <w:rPr>
            <w:webHidden/>
          </w:rPr>
          <w:t>34</w:t>
        </w:r>
        <w:r w:rsidR="00961A9E">
          <w:rPr>
            <w:webHidden/>
          </w:rPr>
          <w:fldChar w:fldCharType="end"/>
        </w:r>
      </w:hyperlink>
    </w:p>
    <w:p w:rsidR="00961A9E" w:rsidRDefault="004550CD">
      <w:pPr>
        <w:pStyle w:val="33"/>
        <w:ind w:left="960" w:firstLine="420"/>
        <w:rPr>
          <w:rFonts w:asciiTheme="minorHAnsi" w:eastAsiaTheme="minorEastAsia" w:hAnsiTheme="minorHAnsi" w:cstheme="minorBidi"/>
          <w:szCs w:val="22"/>
        </w:rPr>
      </w:pPr>
      <w:hyperlink w:anchor="_Toc477443152" w:history="1">
        <w:r w:rsidR="00961A9E" w:rsidRPr="00CB0ED0">
          <w:rPr>
            <w:rStyle w:val="af0"/>
          </w:rPr>
          <w:t>3.3.3</w:t>
        </w:r>
        <w:r w:rsidR="00961A9E" w:rsidRPr="00CB0ED0">
          <w:rPr>
            <w:rStyle w:val="af0"/>
            <w:rFonts w:hint="eastAsia"/>
          </w:rPr>
          <w:t xml:space="preserve"> </w:t>
        </w:r>
        <w:r w:rsidR="00961A9E" w:rsidRPr="00CB0ED0">
          <w:rPr>
            <w:rStyle w:val="af0"/>
            <w:rFonts w:hint="eastAsia"/>
          </w:rPr>
          <w:t>基于分层并查集的一致性合并算法</w:t>
        </w:r>
        <w:r w:rsidR="00961A9E">
          <w:rPr>
            <w:webHidden/>
          </w:rPr>
          <w:tab/>
        </w:r>
        <w:r w:rsidR="00961A9E">
          <w:rPr>
            <w:webHidden/>
          </w:rPr>
          <w:fldChar w:fldCharType="begin"/>
        </w:r>
        <w:r w:rsidR="00961A9E">
          <w:rPr>
            <w:webHidden/>
          </w:rPr>
          <w:instrText xml:space="preserve"> PAGEREF _Toc477443152 \h </w:instrText>
        </w:r>
        <w:r w:rsidR="00961A9E">
          <w:rPr>
            <w:webHidden/>
          </w:rPr>
        </w:r>
        <w:r w:rsidR="00961A9E">
          <w:rPr>
            <w:webHidden/>
          </w:rPr>
          <w:fldChar w:fldCharType="separate"/>
        </w:r>
        <w:r w:rsidR="00F43602">
          <w:rPr>
            <w:webHidden/>
          </w:rPr>
          <w:t>36</w:t>
        </w:r>
        <w:r w:rsidR="00961A9E">
          <w:rPr>
            <w:webHidden/>
          </w:rPr>
          <w:fldChar w:fldCharType="end"/>
        </w:r>
      </w:hyperlink>
    </w:p>
    <w:p w:rsidR="00961A9E" w:rsidRDefault="004550CD">
      <w:pPr>
        <w:pStyle w:val="33"/>
        <w:ind w:left="960" w:firstLine="420"/>
        <w:rPr>
          <w:rFonts w:asciiTheme="minorHAnsi" w:eastAsiaTheme="minorEastAsia" w:hAnsiTheme="minorHAnsi" w:cstheme="minorBidi"/>
          <w:szCs w:val="22"/>
        </w:rPr>
      </w:pPr>
      <w:hyperlink w:anchor="_Toc477443153" w:history="1">
        <w:r w:rsidR="00961A9E" w:rsidRPr="00CB0ED0">
          <w:rPr>
            <w:rStyle w:val="af0"/>
          </w:rPr>
          <w:t>3.3.4</w:t>
        </w:r>
        <w:r w:rsidR="00961A9E" w:rsidRPr="00CB0ED0">
          <w:rPr>
            <w:rStyle w:val="af0"/>
            <w:rFonts w:hint="eastAsia"/>
          </w:rPr>
          <w:t xml:space="preserve"> </w:t>
        </w:r>
        <w:r w:rsidR="00961A9E" w:rsidRPr="00CB0ED0">
          <w:rPr>
            <w:rStyle w:val="af0"/>
            <w:rFonts w:hint="eastAsia"/>
          </w:rPr>
          <w:t>算法时间复杂度分析</w:t>
        </w:r>
        <w:r w:rsidR="00961A9E">
          <w:rPr>
            <w:webHidden/>
          </w:rPr>
          <w:tab/>
        </w:r>
        <w:r w:rsidR="00961A9E">
          <w:rPr>
            <w:webHidden/>
          </w:rPr>
          <w:fldChar w:fldCharType="begin"/>
        </w:r>
        <w:r w:rsidR="00961A9E">
          <w:rPr>
            <w:webHidden/>
          </w:rPr>
          <w:instrText xml:space="preserve"> PAGEREF _Toc477443153 \h </w:instrText>
        </w:r>
        <w:r w:rsidR="00961A9E">
          <w:rPr>
            <w:webHidden/>
          </w:rPr>
        </w:r>
        <w:r w:rsidR="00961A9E">
          <w:rPr>
            <w:webHidden/>
          </w:rPr>
          <w:fldChar w:fldCharType="separate"/>
        </w:r>
        <w:r w:rsidR="00F43602">
          <w:rPr>
            <w:webHidden/>
          </w:rPr>
          <w:t>38</w:t>
        </w:r>
        <w:r w:rsidR="00961A9E">
          <w:rPr>
            <w:webHidden/>
          </w:rPr>
          <w:fldChar w:fldCharType="end"/>
        </w:r>
      </w:hyperlink>
    </w:p>
    <w:p w:rsidR="00961A9E" w:rsidRDefault="004550CD">
      <w:pPr>
        <w:pStyle w:val="23"/>
        <w:ind w:left="480" w:firstLine="480"/>
        <w:rPr>
          <w:rFonts w:asciiTheme="minorHAnsi" w:eastAsiaTheme="minorEastAsia" w:hAnsiTheme="minorHAnsi" w:cstheme="minorBidi"/>
          <w:noProof/>
          <w:sz w:val="21"/>
          <w:szCs w:val="22"/>
        </w:rPr>
      </w:pPr>
      <w:hyperlink w:anchor="_Toc477443154" w:history="1">
        <w:r w:rsidR="00961A9E" w:rsidRPr="00CB0ED0">
          <w:rPr>
            <w:rStyle w:val="af0"/>
            <w:noProof/>
          </w:rPr>
          <w:t>3.4</w:t>
        </w:r>
        <w:r w:rsidR="00961A9E" w:rsidRPr="00CB0ED0">
          <w:rPr>
            <w:rStyle w:val="af0"/>
            <w:rFonts w:hint="eastAsia"/>
            <w:noProof/>
          </w:rPr>
          <w:t xml:space="preserve"> </w:t>
        </w:r>
        <w:r w:rsidR="00961A9E" w:rsidRPr="00CB0ED0">
          <w:rPr>
            <w:rStyle w:val="af0"/>
            <w:rFonts w:hint="eastAsia"/>
            <w:noProof/>
          </w:rPr>
          <w:t>实验结果及分析</w:t>
        </w:r>
        <w:r w:rsidR="00961A9E">
          <w:rPr>
            <w:noProof/>
            <w:webHidden/>
          </w:rPr>
          <w:tab/>
        </w:r>
        <w:r w:rsidR="00961A9E">
          <w:rPr>
            <w:noProof/>
            <w:webHidden/>
          </w:rPr>
          <w:fldChar w:fldCharType="begin"/>
        </w:r>
        <w:r w:rsidR="00961A9E">
          <w:rPr>
            <w:noProof/>
            <w:webHidden/>
          </w:rPr>
          <w:instrText xml:space="preserve"> PAGEREF _Toc477443154 \h </w:instrText>
        </w:r>
        <w:r w:rsidR="00961A9E">
          <w:rPr>
            <w:noProof/>
            <w:webHidden/>
          </w:rPr>
        </w:r>
        <w:r w:rsidR="00961A9E">
          <w:rPr>
            <w:noProof/>
            <w:webHidden/>
          </w:rPr>
          <w:fldChar w:fldCharType="separate"/>
        </w:r>
        <w:r w:rsidR="00F43602">
          <w:rPr>
            <w:noProof/>
            <w:webHidden/>
          </w:rPr>
          <w:t>39</w:t>
        </w:r>
        <w:r w:rsidR="00961A9E">
          <w:rPr>
            <w:noProof/>
            <w:webHidden/>
          </w:rPr>
          <w:fldChar w:fldCharType="end"/>
        </w:r>
      </w:hyperlink>
    </w:p>
    <w:p w:rsidR="00961A9E" w:rsidRDefault="004550CD">
      <w:pPr>
        <w:pStyle w:val="33"/>
        <w:ind w:left="960" w:firstLine="420"/>
        <w:rPr>
          <w:rFonts w:asciiTheme="minorHAnsi" w:eastAsiaTheme="minorEastAsia" w:hAnsiTheme="minorHAnsi" w:cstheme="minorBidi"/>
          <w:szCs w:val="22"/>
        </w:rPr>
      </w:pPr>
      <w:hyperlink w:anchor="_Toc477443155" w:history="1">
        <w:r w:rsidR="00961A9E" w:rsidRPr="00CB0ED0">
          <w:rPr>
            <w:rStyle w:val="af0"/>
          </w:rPr>
          <w:t>3.4.1</w:t>
        </w:r>
        <w:r w:rsidR="00961A9E" w:rsidRPr="00CB0ED0">
          <w:rPr>
            <w:rStyle w:val="af0"/>
            <w:rFonts w:hint="eastAsia"/>
          </w:rPr>
          <w:t xml:space="preserve"> </w:t>
        </w:r>
        <w:r w:rsidR="00961A9E" w:rsidRPr="00CB0ED0">
          <w:rPr>
            <w:rStyle w:val="af0"/>
            <w:rFonts w:hint="eastAsia"/>
          </w:rPr>
          <w:t>视频监控中的集体行为识别</w:t>
        </w:r>
        <w:r w:rsidR="00961A9E">
          <w:rPr>
            <w:webHidden/>
          </w:rPr>
          <w:tab/>
        </w:r>
        <w:r w:rsidR="00961A9E">
          <w:rPr>
            <w:webHidden/>
          </w:rPr>
          <w:fldChar w:fldCharType="begin"/>
        </w:r>
        <w:r w:rsidR="00961A9E">
          <w:rPr>
            <w:webHidden/>
          </w:rPr>
          <w:instrText xml:space="preserve"> PAGEREF _Toc477443155 \h </w:instrText>
        </w:r>
        <w:r w:rsidR="00961A9E">
          <w:rPr>
            <w:webHidden/>
          </w:rPr>
        </w:r>
        <w:r w:rsidR="00961A9E">
          <w:rPr>
            <w:webHidden/>
          </w:rPr>
          <w:fldChar w:fldCharType="separate"/>
        </w:r>
        <w:r w:rsidR="00F43602">
          <w:rPr>
            <w:webHidden/>
          </w:rPr>
          <w:t>39</w:t>
        </w:r>
        <w:r w:rsidR="00961A9E">
          <w:rPr>
            <w:webHidden/>
          </w:rPr>
          <w:fldChar w:fldCharType="end"/>
        </w:r>
      </w:hyperlink>
    </w:p>
    <w:p w:rsidR="00961A9E" w:rsidRDefault="004550CD">
      <w:pPr>
        <w:pStyle w:val="33"/>
        <w:ind w:left="960" w:firstLine="420"/>
        <w:rPr>
          <w:rFonts w:asciiTheme="minorHAnsi" w:eastAsiaTheme="minorEastAsia" w:hAnsiTheme="minorHAnsi" w:cstheme="minorBidi"/>
          <w:szCs w:val="22"/>
        </w:rPr>
      </w:pPr>
      <w:hyperlink w:anchor="_Toc477443156" w:history="1">
        <w:r w:rsidR="00961A9E" w:rsidRPr="00CB0ED0">
          <w:rPr>
            <w:rStyle w:val="af0"/>
          </w:rPr>
          <w:t>3.4.2</w:t>
        </w:r>
        <w:r w:rsidR="00961A9E" w:rsidRPr="00CB0ED0">
          <w:rPr>
            <w:rStyle w:val="af0"/>
            <w:rFonts w:hint="eastAsia"/>
          </w:rPr>
          <w:t xml:space="preserve"> </w:t>
        </w:r>
        <w:r w:rsidR="00961A9E" w:rsidRPr="00CB0ED0">
          <w:rPr>
            <w:rStyle w:val="af0"/>
            <w:rFonts w:hint="eastAsia"/>
          </w:rPr>
          <w:t>微生物集体行为识别</w:t>
        </w:r>
        <w:r w:rsidR="00961A9E">
          <w:rPr>
            <w:webHidden/>
          </w:rPr>
          <w:tab/>
        </w:r>
        <w:r w:rsidR="00961A9E">
          <w:rPr>
            <w:webHidden/>
          </w:rPr>
          <w:fldChar w:fldCharType="begin"/>
        </w:r>
        <w:r w:rsidR="00961A9E">
          <w:rPr>
            <w:webHidden/>
          </w:rPr>
          <w:instrText xml:space="preserve"> PAGEREF _Toc477443156 \h </w:instrText>
        </w:r>
        <w:r w:rsidR="00961A9E">
          <w:rPr>
            <w:webHidden/>
          </w:rPr>
        </w:r>
        <w:r w:rsidR="00961A9E">
          <w:rPr>
            <w:webHidden/>
          </w:rPr>
          <w:fldChar w:fldCharType="separate"/>
        </w:r>
        <w:r w:rsidR="00F43602">
          <w:rPr>
            <w:webHidden/>
          </w:rPr>
          <w:t>43</w:t>
        </w:r>
        <w:r w:rsidR="00961A9E">
          <w:rPr>
            <w:webHidden/>
          </w:rPr>
          <w:fldChar w:fldCharType="end"/>
        </w:r>
      </w:hyperlink>
    </w:p>
    <w:p w:rsidR="00961A9E" w:rsidRDefault="004550CD">
      <w:pPr>
        <w:pStyle w:val="33"/>
        <w:ind w:left="960" w:firstLine="420"/>
        <w:rPr>
          <w:rFonts w:asciiTheme="minorHAnsi" w:eastAsiaTheme="minorEastAsia" w:hAnsiTheme="minorHAnsi" w:cstheme="minorBidi"/>
          <w:szCs w:val="22"/>
        </w:rPr>
      </w:pPr>
      <w:hyperlink w:anchor="_Toc477443157" w:history="1">
        <w:r w:rsidR="00961A9E" w:rsidRPr="00CB0ED0">
          <w:rPr>
            <w:rStyle w:val="af0"/>
          </w:rPr>
          <w:t>3.4.3</w:t>
        </w:r>
        <w:r w:rsidR="00961A9E" w:rsidRPr="00CB0ED0">
          <w:rPr>
            <w:rStyle w:val="af0"/>
            <w:rFonts w:hint="eastAsia"/>
          </w:rPr>
          <w:t xml:space="preserve"> </w:t>
        </w:r>
        <w:r w:rsidR="00961A9E" w:rsidRPr="00CB0ED0">
          <w:rPr>
            <w:rStyle w:val="af0"/>
            <w:rFonts w:hint="eastAsia"/>
          </w:rPr>
          <w:t>仿射运动分割</w:t>
        </w:r>
        <w:r w:rsidR="00961A9E">
          <w:rPr>
            <w:webHidden/>
          </w:rPr>
          <w:tab/>
        </w:r>
        <w:r w:rsidR="00961A9E">
          <w:rPr>
            <w:webHidden/>
          </w:rPr>
          <w:fldChar w:fldCharType="begin"/>
        </w:r>
        <w:r w:rsidR="00961A9E">
          <w:rPr>
            <w:webHidden/>
          </w:rPr>
          <w:instrText xml:space="preserve"> PAGEREF _Toc477443157 \h </w:instrText>
        </w:r>
        <w:r w:rsidR="00961A9E">
          <w:rPr>
            <w:webHidden/>
          </w:rPr>
        </w:r>
        <w:r w:rsidR="00961A9E">
          <w:rPr>
            <w:webHidden/>
          </w:rPr>
          <w:fldChar w:fldCharType="separate"/>
        </w:r>
        <w:r w:rsidR="00F43602">
          <w:rPr>
            <w:webHidden/>
          </w:rPr>
          <w:t>45</w:t>
        </w:r>
        <w:r w:rsidR="00961A9E">
          <w:rPr>
            <w:webHidden/>
          </w:rPr>
          <w:fldChar w:fldCharType="end"/>
        </w:r>
      </w:hyperlink>
    </w:p>
    <w:p w:rsidR="00961A9E" w:rsidRDefault="004550CD">
      <w:pPr>
        <w:pStyle w:val="23"/>
        <w:ind w:left="480" w:firstLine="480"/>
        <w:rPr>
          <w:rFonts w:asciiTheme="minorHAnsi" w:eastAsiaTheme="minorEastAsia" w:hAnsiTheme="minorHAnsi" w:cstheme="minorBidi"/>
          <w:noProof/>
          <w:sz w:val="21"/>
          <w:szCs w:val="22"/>
        </w:rPr>
      </w:pPr>
      <w:hyperlink w:anchor="_Toc477443158" w:history="1">
        <w:r w:rsidR="00961A9E" w:rsidRPr="00CB0ED0">
          <w:rPr>
            <w:rStyle w:val="af0"/>
            <w:noProof/>
          </w:rPr>
          <w:t>3.5</w:t>
        </w:r>
        <w:r w:rsidR="00961A9E" w:rsidRPr="00CB0ED0">
          <w:rPr>
            <w:rStyle w:val="af0"/>
            <w:rFonts w:hint="eastAsia"/>
            <w:noProof/>
          </w:rPr>
          <w:t xml:space="preserve"> </w:t>
        </w:r>
        <w:r w:rsidR="00961A9E" w:rsidRPr="00CB0ED0">
          <w:rPr>
            <w:rStyle w:val="af0"/>
            <w:rFonts w:hint="eastAsia"/>
            <w:noProof/>
          </w:rPr>
          <w:t>本章小结</w:t>
        </w:r>
        <w:r w:rsidR="00961A9E">
          <w:rPr>
            <w:noProof/>
            <w:webHidden/>
          </w:rPr>
          <w:tab/>
        </w:r>
        <w:r w:rsidR="00961A9E">
          <w:rPr>
            <w:noProof/>
            <w:webHidden/>
          </w:rPr>
          <w:fldChar w:fldCharType="begin"/>
        </w:r>
        <w:r w:rsidR="00961A9E">
          <w:rPr>
            <w:noProof/>
            <w:webHidden/>
          </w:rPr>
          <w:instrText xml:space="preserve"> PAGEREF _Toc477443158 \h </w:instrText>
        </w:r>
        <w:r w:rsidR="00961A9E">
          <w:rPr>
            <w:noProof/>
            <w:webHidden/>
          </w:rPr>
        </w:r>
        <w:r w:rsidR="00961A9E">
          <w:rPr>
            <w:noProof/>
            <w:webHidden/>
          </w:rPr>
          <w:fldChar w:fldCharType="separate"/>
        </w:r>
        <w:r w:rsidR="00F43602">
          <w:rPr>
            <w:noProof/>
            <w:webHidden/>
          </w:rPr>
          <w:t>46</w:t>
        </w:r>
        <w:r w:rsidR="00961A9E">
          <w:rPr>
            <w:noProof/>
            <w:webHidden/>
          </w:rPr>
          <w:fldChar w:fldCharType="end"/>
        </w:r>
      </w:hyperlink>
    </w:p>
    <w:p w:rsidR="00961A9E" w:rsidRDefault="004550CD">
      <w:pPr>
        <w:pStyle w:val="12"/>
        <w:rPr>
          <w:rFonts w:asciiTheme="minorHAnsi" w:eastAsiaTheme="minorEastAsia" w:hAnsiTheme="minorHAnsi" w:cstheme="minorBidi"/>
          <w:noProof/>
          <w:sz w:val="21"/>
          <w:szCs w:val="22"/>
        </w:rPr>
      </w:pPr>
      <w:hyperlink w:anchor="_Toc477443159" w:history="1">
        <w:r w:rsidR="00961A9E" w:rsidRPr="00CB0ED0">
          <w:rPr>
            <w:rStyle w:val="af0"/>
            <w:rFonts w:hint="eastAsia"/>
            <w:noProof/>
          </w:rPr>
          <w:t>第</w:t>
        </w:r>
        <w:r w:rsidR="00961A9E" w:rsidRPr="00CB0ED0">
          <w:rPr>
            <w:rStyle w:val="af0"/>
            <w:rFonts w:hint="eastAsia"/>
            <w:noProof/>
          </w:rPr>
          <w:t xml:space="preserve"> 4 </w:t>
        </w:r>
        <w:r w:rsidR="00961A9E" w:rsidRPr="00CB0ED0">
          <w:rPr>
            <w:rStyle w:val="af0"/>
            <w:rFonts w:hint="eastAsia"/>
            <w:noProof/>
          </w:rPr>
          <w:t>章</w:t>
        </w:r>
        <w:r w:rsidR="00961A9E" w:rsidRPr="00CB0ED0">
          <w:rPr>
            <w:rStyle w:val="af0"/>
            <w:rFonts w:hint="eastAsia"/>
            <w:noProof/>
          </w:rPr>
          <w:t xml:space="preserve"> </w:t>
        </w:r>
        <w:r w:rsidR="00961A9E" w:rsidRPr="00CB0ED0">
          <w:rPr>
            <w:rStyle w:val="af0"/>
            <w:rFonts w:hint="eastAsia"/>
            <w:noProof/>
          </w:rPr>
          <w:t>基于一致性协方差的集体行为识别方法</w:t>
        </w:r>
        <w:r w:rsidR="00961A9E">
          <w:rPr>
            <w:noProof/>
            <w:webHidden/>
          </w:rPr>
          <w:tab/>
        </w:r>
        <w:r w:rsidR="00961A9E">
          <w:rPr>
            <w:noProof/>
            <w:webHidden/>
          </w:rPr>
          <w:fldChar w:fldCharType="begin"/>
        </w:r>
        <w:r w:rsidR="00961A9E">
          <w:rPr>
            <w:noProof/>
            <w:webHidden/>
          </w:rPr>
          <w:instrText xml:space="preserve"> PAGEREF _Toc477443159 \h </w:instrText>
        </w:r>
        <w:r w:rsidR="00961A9E">
          <w:rPr>
            <w:noProof/>
            <w:webHidden/>
          </w:rPr>
        </w:r>
        <w:r w:rsidR="00961A9E">
          <w:rPr>
            <w:noProof/>
            <w:webHidden/>
          </w:rPr>
          <w:fldChar w:fldCharType="separate"/>
        </w:r>
        <w:r w:rsidR="00F43602">
          <w:rPr>
            <w:noProof/>
            <w:webHidden/>
          </w:rPr>
          <w:t>47</w:t>
        </w:r>
        <w:r w:rsidR="00961A9E">
          <w:rPr>
            <w:noProof/>
            <w:webHidden/>
          </w:rPr>
          <w:fldChar w:fldCharType="end"/>
        </w:r>
      </w:hyperlink>
    </w:p>
    <w:p w:rsidR="00961A9E" w:rsidRDefault="004550CD">
      <w:pPr>
        <w:pStyle w:val="23"/>
        <w:ind w:left="480" w:firstLine="480"/>
        <w:rPr>
          <w:rFonts w:asciiTheme="minorHAnsi" w:eastAsiaTheme="minorEastAsia" w:hAnsiTheme="minorHAnsi" w:cstheme="minorBidi"/>
          <w:noProof/>
          <w:sz w:val="21"/>
          <w:szCs w:val="22"/>
        </w:rPr>
      </w:pPr>
      <w:hyperlink w:anchor="_Toc477443160" w:history="1">
        <w:r w:rsidR="00961A9E" w:rsidRPr="00CB0ED0">
          <w:rPr>
            <w:rStyle w:val="af0"/>
            <w:noProof/>
          </w:rPr>
          <w:t>4.1</w:t>
        </w:r>
        <w:r w:rsidR="00961A9E" w:rsidRPr="00CB0ED0">
          <w:rPr>
            <w:rStyle w:val="af0"/>
            <w:rFonts w:hint="eastAsia"/>
            <w:noProof/>
          </w:rPr>
          <w:t xml:space="preserve"> </w:t>
        </w:r>
        <w:r w:rsidR="00961A9E" w:rsidRPr="00CB0ED0">
          <w:rPr>
            <w:rStyle w:val="af0"/>
            <w:rFonts w:hint="eastAsia"/>
            <w:noProof/>
          </w:rPr>
          <w:t>引言</w:t>
        </w:r>
        <w:r w:rsidR="00961A9E">
          <w:rPr>
            <w:noProof/>
            <w:webHidden/>
          </w:rPr>
          <w:tab/>
        </w:r>
        <w:r w:rsidR="00961A9E">
          <w:rPr>
            <w:noProof/>
            <w:webHidden/>
          </w:rPr>
          <w:fldChar w:fldCharType="begin"/>
        </w:r>
        <w:r w:rsidR="00961A9E">
          <w:rPr>
            <w:noProof/>
            <w:webHidden/>
          </w:rPr>
          <w:instrText xml:space="preserve"> PAGEREF _Toc477443160 \h </w:instrText>
        </w:r>
        <w:r w:rsidR="00961A9E">
          <w:rPr>
            <w:noProof/>
            <w:webHidden/>
          </w:rPr>
        </w:r>
        <w:r w:rsidR="00961A9E">
          <w:rPr>
            <w:noProof/>
            <w:webHidden/>
          </w:rPr>
          <w:fldChar w:fldCharType="separate"/>
        </w:r>
        <w:r w:rsidR="00F43602">
          <w:rPr>
            <w:noProof/>
            <w:webHidden/>
          </w:rPr>
          <w:t>47</w:t>
        </w:r>
        <w:r w:rsidR="00961A9E">
          <w:rPr>
            <w:noProof/>
            <w:webHidden/>
          </w:rPr>
          <w:fldChar w:fldCharType="end"/>
        </w:r>
      </w:hyperlink>
    </w:p>
    <w:p w:rsidR="00961A9E" w:rsidRDefault="004550CD">
      <w:pPr>
        <w:pStyle w:val="23"/>
        <w:ind w:left="480" w:firstLine="480"/>
        <w:rPr>
          <w:rFonts w:asciiTheme="minorHAnsi" w:eastAsiaTheme="minorEastAsia" w:hAnsiTheme="minorHAnsi" w:cstheme="minorBidi"/>
          <w:noProof/>
          <w:sz w:val="21"/>
          <w:szCs w:val="22"/>
        </w:rPr>
      </w:pPr>
      <w:hyperlink w:anchor="_Toc477443161" w:history="1">
        <w:r w:rsidR="00961A9E" w:rsidRPr="00CB0ED0">
          <w:rPr>
            <w:rStyle w:val="af0"/>
            <w:noProof/>
          </w:rPr>
          <w:t>4.2</w:t>
        </w:r>
        <w:r w:rsidR="00961A9E" w:rsidRPr="00CB0ED0">
          <w:rPr>
            <w:rStyle w:val="af0"/>
            <w:rFonts w:hint="eastAsia"/>
            <w:noProof/>
          </w:rPr>
          <w:t xml:space="preserve"> </w:t>
        </w:r>
        <w:r w:rsidR="00961A9E" w:rsidRPr="00CB0ED0">
          <w:rPr>
            <w:rStyle w:val="af0"/>
            <w:rFonts w:hint="eastAsia"/>
            <w:noProof/>
          </w:rPr>
          <w:t>背景知识</w:t>
        </w:r>
        <w:r w:rsidR="00961A9E">
          <w:rPr>
            <w:noProof/>
            <w:webHidden/>
          </w:rPr>
          <w:tab/>
        </w:r>
        <w:r w:rsidR="00961A9E">
          <w:rPr>
            <w:noProof/>
            <w:webHidden/>
          </w:rPr>
          <w:fldChar w:fldCharType="begin"/>
        </w:r>
        <w:r w:rsidR="00961A9E">
          <w:rPr>
            <w:noProof/>
            <w:webHidden/>
          </w:rPr>
          <w:instrText xml:space="preserve"> PAGEREF _Toc477443161 \h </w:instrText>
        </w:r>
        <w:r w:rsidR="00961A9E">
          <w:rPr>
            <w:noProof/>
            <w:webHidden/>
          </w:rPr>
        </w:r>
        <w:r w:rsidR="00961A9E">
          <w:rPr>
            <w:noProof/>
            <w:webHidden/>
          </w:rPr>
          <w:fldChar w:fldCharType="separate"/>
        </w:r>
        <w:r w:rsidR="00F43602">
          <w:rPr>
            <w:noProof/>
            <w:webHidden/>
          </w:rPr>
          <w:t>49</w:t>
        </w:r>
        <w:r w:rsidR="00961A9E">
          <w:rPr>
            <w:noProof/>
            <w:webHidden/>
          </w:rPr>
          <w:fldChar w:fldCharType="end"/>
        </w:r>
      </w:hyperlink>
    </w:p>
    <w:p w:rsidR="00961A9E" w:rsidRDefault="004550CD">
      <w:pPr>
        <w:pStyle w:val="33"/>
        <w:ind w:left="960" w:firstLine="420"/>
        <w:rPr>
          <w:rFonts w:asciiTheme="minorHAnsi" w:eastAsiaTheme="minorEastAsia" w:hAnsiTheme="minorHAnsi" w:cstheme="minorBidi"/>
          <w:szCs w:val="22"/>
        </w:rPr>
      </w:pPr>
      <w:hyperlink w:anchor="_Toc477443162" w:history="1">
        <w:r w:rsidR="00961A9E" w:rsidRPr="00CB0ED0">
          <w:rPr>
            <w:rStyle w:val="af0"/>
          </w:rPr>
          <w:t>4.2.1</w:t>
        </w:r>
        <w:r w:rsidR="00961A9E" w:rsidRPr="00CB0ED0">
          <w:rPr>
            <w:rStyle w:val="af0"/>
            <w:rFonts w:hint="eastAsia"/>
          </w:rPr>
          <w:t xml:space="preserve"> </w:t>
        </w:r>
        <w:r w:rsidR="00961A9E" w:rsidRPr="00CB0ED0">
          <w:rPr>
            <w:rStyle w:val="af0"/>
            <w:rFonts w:hint="eastAsia"/>
          </w:rPr>
          <w:t>协方差矩阵</w:t>
        </w:r>
        <w:r w:rsidR="00961A9E">
          <w:rPr>
            <w:webHidden/>
          </w:rPr>
          <w:tab/>
        </w:r>
        <w:r w:rsidR="00961A9E">
          <w:rPr>
            <w:webHidden/>
          </w:rPr>
          <w:fldChar w:fldCharType="begin"/>
        </w:r>
        <w:r w:rsidR="00961A9E">
          <w:rPr>
            <w:webHidden/>
          </w:rPr>
          <w:instrText xml:space="preserve"> PAGEREF _Toc477443162 \h </w:instrText>
        </w:r>
        <w:r w:rsidR="00961A9E">
          <w:rPr>
            <w:webHidden/>
          </w:rPr>
        </w:r>
        <w:r w:rsidR="00961A9E">
          <w:rPr>
            <w:webHidden/>
          </w:rPr>
          <w:fldChar w:fldCharType="separate"/>
        </w:r>
        <w:r w:rsidR="00F43602">
          <w:rPr>
            <w:webHidden/>
          </w:rPr>
          <w:t>49</w:t>
        </w:r>
        <w:r w:rsidR="00961A9E">
          <w:rPr>
            <w:webHidden/>
          </w:rPr>
          <w:fldChar w:fldCharType="end"/>
        </w:r>
      </w:hyperlink>
    </w:p>
    <w:p w:rsidR="00961A9E" w:rsidRDefault="004550CD">
      <w:pPr>
        <w:pStyle w:val="33"/>
        <w:ind w:left="960" w:firstLine="420"/>
        <w:rPr>
          <w:rFonts w:asciiTheme="minorHAnsi" w:eastAsiaTheme="minorEastAsia" w:hAnsiTheme="minorHAnsi" w:cstheme="minorBidi"/>
          <w:szCs w:val="22"/>
        </w:rPr>
      </w:pPr>
      <w:hyperlink w:anchor="_Toc477443163" w:history="1">
        <w:r w:rsidR="00961A9E" w:rsidRPr="00CB0ED0">
          <w:rPr>
            <w:rStyle w:val="af0"/>
          </w:rPr>
          <w:t>4.2.2</w:t>
        </w:r>
        <w:r w:rsidR="00961A9E" w:rsidRPr="00CB0ED0">
          <w:rPr>
            <w:rStyle w:val="af0"/>
            <w:rFonts w:hint="eastAsia"/>
          </w:rPr>
          <w:t xml:space="preserve"> </w:t>
        </w:r>
        <w:r w:rsidR="00961A9E" w:rsidRPr="00CB0ED0">
          <w:rPr>
            <w:rStyle w:val="af0"/>
            <w:rFonts w:hint="eastAsia"/>
          </w:rPr>
          <w:t>黎曼流形</w:t>
        </w:r>
        <w:r w:rsidR="00961A9E">
          <w:rPr>
            <w:webHidden/>
          </w:rPr>
          <w:tab/>
        </w:r>
        <w:r w:rsidR="00961A9E">
          <w:rPr>
            <w:webHidden/>
          </w:rPr>
          <w:fldChar w:fldCharType="begin"/>
        </w:r>
        <w:r w:rsidR="00961A9E">
          <w:rPr>
            <w:webHidden/>
          </w:rPr>
          <w:instrText xml:space="preserve"> PAGEREF _Toc477443163 \h </w:instrText>
        </w:r>
        <w:r w:rsidR="00961A9E">
          <w:rPr>
            <w:webHidden/>
          </w:rPr>
        </w:r>
        <w:r w:rsidR="00961A9E">
          <w:rPr>
            <w:webHidden/>
          </w:rPr>
          <w:fldChar w:fldCharType="separate"/>
        </w:r>
        <w:r w:rsidR="00F43602">
          <w:rPr>
            <w:webHidden/>
          </w:rPr>
          <w:t>49</w:t>
        </w:r>
        <w:r w:rsidR="00961A9E">
          <w:rPr>
            <w:webHidden/>
          </w:rPr>
          <w:fldChar w:fldCharType="end"/>
        </w:r>
      </w:hyperlink>
    </w:p>
    <w:p w:rsidR="00961A9E" w:rsidRDefault="004550CD">
      <w:pPr>
        <w:pStyle w:val="23"/>
        <w:ind w:left="480" w:firstLine="480"/>
        <w:rPr>
          <w:rFonts w:asciiTheme="minorHAnsi" w:eastAsiaTheme="minorEastAsia" w:hAnsiTheme="minorHAnsi" w:cstheme="minorBidi"/>
          <w:noProof/>
          <w:sz w:val="21"/>
          <w:szCs w:val="22"/>
        </w:rPr>
      </w:pPr>
      <w:hyperlink w:anchor="_Toc477443164" w:history="1">
        <w:r w:rsidR="00961A9E" w:rsidRPr="00CB0ED0">
          <w:rPr>
            <w:rStyle w:val="af0"/>
            <w:noProof/>
          </w:rPr>
          <w:t>4.3</w:t>
        </w:r>
        <w:r w:rsidR="00961A9E" w:rsidRPr="00CB0ED0">
          <w:rPr>
            <w:rStyle w:val="af0"/>
            <w:rFonts w:hint="eastAsia"/>
            <w:noProof/>
          </w:rPr>
          <w:t xml:space="preserve"> </w:t>
        </w:r>
        <w:r w:rsidR="00961A9E" w:rsidRPr="00CB0ED0">
          <w:rPr>
            <w:rStyle w:val="af0"/>
            <w:rFonts w:hint="eastAsia"/>
            <w:noProof/>
          </w:rPr>
          <w:t>基于一致性协方差的集体行为描述子</w:t>
        </w:r>
        <w:r w:rsidR="00961A9E">
          <w:rPr>
            <w:noProof/>
            <w:webHidden/>
          </w:rPr>
          <w:tab/>
        </w:r>
        <w:r w:rsidR="00961A9E">
          <w:rPr>
            <w:noProof/>
            <w:webHidden/>
          </w:rPr>
          <w:fldChar w:fldCharType="begin"/>
        </w:r>
        <w:r w:rsidR="00961A9E">
          <w:rPr>
            <w:noProof/>
            <w:webHidden/>
          </w:rPr>
          <w:instrText xml:space="preserve"> PAGEREF _Toc477443164 \h </w:instrText>
        </w:r>
        <w:r w:rsidR="00961A9E">
          <w:rPr>
            <w:noProof/>
            <w:webHidden/>
          </w:rPr>
        </w:r>
        <w:r w:rsidR="00961A9E">
          <w:rPr>
            <w:noProof/>
            <w:webHidden/>
          </w:rPr>
          <w:fldChar w:fldCharType="separate"/>
        </w:r>
        <w:r w:rsidR="00F43602">
          <w:rPr>
            <w:noProof/>
            <w:webHidden/>
          </w:rPr>
          <w:t>50</w:t>
        </w:r>
        <w:r w:rsidR="00961A9E">
          <w:rPr>
            <w:noProof/>
            <w:webHidden/>
          </w:rPr>
          <w:fldChar w:fldCharType="end"/>
        </w:r>
      </w:hyperlink>
    </w:p>
    <w:p w:rsidR="00961A9E" w:rsidRDefault="004550CD">
      <w:pPr>
        <w:pStyle w:val="33"/>
        <w:ind w:left="960" w:firstLine="420"/>
        <w:rPr>
          <w:rFonts w:asciiTheme="minorHAnsi" w:eastAsiaTheme="minorEastAsia" w:hAnsiTheme="minorHAnsi" w:cstheme="minorBidi"/>
          <w:szCs w:val="22"/>
        </w:rPr>
      </w:pPr>
      <w:hyperlink w:anchor="_Toc477443165" w:history="1">
        <w:r w:rsidR="00961A9E" w:rsidRPr="00CB0ED0">
          <w:rPr>
            <w:rStyle w:val="af0"/>
          </w:rPr>
          <w:t>4.3.1</w:t>
        </w:r>
        <w:r w:rsidR="00961A9E" w:rsidRPr="00CB0ED0">
          <w:rPr>
            <w:rStyle w:val="af0"/>
            <w:rFonts w:hint="eastAsia"/>
          </w:rPr>
          <w:t xml:space="preserve"> </w:t>
        </w:r>
        <w:r w:rsidR="00961A9E" w:rsidRPr="00CB0ED0">
          <w:rPr>
            <w:rStyle w:val="af0"/>
            <w:rFonts w:hint="eastAsia"/>
          </w:rPr>
          <w:t>一致性协方差描述子</w:t>
        </w:r>
        <w:r w:rsidR="00961A9E">
          <w:rPr>
            <w:webHidden/>
          </w:rPr>
          <w:tab/>
        </w:r>
        <w:r w:rsidR="00961A9E">
          <w:rPr>
            <w:webHidden/>
          </w:rPr>
          <w:fldChar w:fldCharType="begin"/>
        </w:r>
        <w:r w:rsidR="00961A9E">
          <w:rPr>
            <w:webHidden/>
          </w:rPr>
          <w:instrText xml:space="preserve"> PAGEREF _Toc477443165 \h </w:instrText>
        </w:r>
        <w:r w:rsidR="00961A9E">
          <w:rPr>
            <w:webHidden/>
          </w:rPr>
        </w:r>
        <w:r w:rsidR="00961A9E">
          <w:rPr>
            <w:webHidden/>
          </w:rPr>
          <w:fldChar w:fldCharType="separate"/>
        </w:r>
        <w:r w:rsidR="00F43602">
          <w:rPr>
            <w:webHidden/>
          </w:rPr>
          <w:t>50</w:t>
        </w:r>
        <w:r w:rsidR="00961A9E">
          <w:rPr>
            <w:webHidden/>
          </w:rPr>
          <w:fldChar w:fldCharType="end"/>
        </w:r>
      </w:hyperlink>
    </w:p>
    <w:p w:rsidR="00961A9E" w:rsidRDefault="004550CD">
      <w:pPr>
        <w:pStyle w:val="33"/>
        <w:ind w:left="960" w:firstLine="420"/>
        <w:rPr>
          <w:rFonts w:asciiTheme="minorHAnsi" w:eastAsiaTheme="minorEastAsia" w:hAnsiTheme="minorHAnsi" w:cstheme="minorBidi"/>
          <w:szCs w:val="22"/>
        </w:rPr>
      </w:pPr>
      <w:hyperlink w:anchor="_Toc477443166" w:history="1">
        <w:r w:rsidR="00961A9E" w:rsidRPr="00CB0ED0">
          <w:rPr>
            <w:rStyle w:val="af0"/>
          </w:rPr>
          <w:t>4.3.2</w:t>
        </w:r>
        <w:r w:rsidR="00961A9E" w:rsidRPr="00CB0ED0">
          <w:rPr>
            <w:rStyle w:val="af0"/>
            <w:rFonts w:hint="eastAsia"/>
          </w:rPr>
          <w:t xml:space="preserve"> </w:t>
        </w:r>
        <w:r w:rsidR="00961A9E" w:rsidRPr="00CB0ED0">
          <w:rPr>
            <w:rStyle w:val="af0"/>
            <w:rFonts w:hint="eastAsia"/>
          </w:rPr>
          <w:t>相似度计算</w:t>
        </w:r>
        <w:r w:rsidR="00961A9E">
          <w:rPr>
            <w:webHidden/>
          </w:rPr>
          <w:tab/>
        </w:r>
        <w:r w:rsidR="00961A9E">
          <w:rPr>
            <w:webHidden/>
          </w:rPr>
          <w:fldChar w:fldCharType="begin"/>
        </w:r>
        <w:r w:rsidR="00961A9E">
          <w:rPr>
            <w:webHidden/>
          </w:rPr>
          <w:instrText xml:space="preserve"> PAGEREF _Toc477443166 \h </w:instrText>
        </w:r>
        <w:r w:rsidR="00961A9E">
          <w:rPr>
            <w:webHidden/>
          </w:rPr>
        </w:r>
        <w:r w:rsidR="00961A9E">
          <w:rPr>
            <w:webHidden/>
          </w:rPr>
          <w:fldChar w:fldCharType="separate"/>
        </w:r>
        <w:r w:rsidR="00F43602">
          <w:rPr>
            <w:webHidden/>
          </w:rPr>
          <w:t>52</w:t>
        </w:r>
        <w:r w:rsidR="00961A9E">
          <w:rPr>
            <w:webHidden/>
          </w:rPr>
          <w:fldChar w:fldCharType="end"/>
        </w:r>
      </w:hyperlink>
    </w:p>
    <w:p w:rsidR="00961A9E" w:rsidRDefault="004550CD">
      <w:pPr>
        <w:pStyle w:val="23"/>
        <w:ind w:left="480" w:firstLine="480"/>
        <w:rPr>
          <w:rFonts w:asciiTheme="minorHAnsi" w:eastAsiaTheme="minorEastAsia" w:hAnsiTheme="minorHAnsi" w:cstheme="minorBidi"/>
          <w:noProof/>
          <w:sz w:val="21"/>
          <w:szCs w:val="22"/>
        </w:rPr>
      </w:pPr>
      <w:hyperlink w:anchor="_Toc477443167" w:history="1">
        <w:r w:rsidR="00961A9E" w:rsidRPr="00CB0ED0">
          <w:rPr>
            <w:rStyle w:val="af0"/>
            <w:noProof/>
            <w:lang w:val="en-GB"/>
          </w:rPr>
          <w:t>4.4</w:t>
        </w:r>
        <w:r w:rsidR="00961A9E" w:rsidRPr="00CB0ED0">
          <w:rPr>
            <w:rStyle w:val="af0"/>
            <w:rFonts w:hint="eastAsia"/>
            <w:noProof/>
          </w:rPr>
          <w:t xml:space="preserve"> </w:t>
        </w:r>
        <w:r w:rsidR="00961A9E" w:rsidRPr="00CB0ED0">
          <w:rPr>
            <w:rStyle w:val="af0"/>
            <w:rFonts w:hint="eastAsia"/>
            <w:noProof/>
          </w:rPr>
          <w:t>基于空间加权的密度峰值聚类算法</w:t>
        </w:r>
        <w:r w:rsidR="00961A9E">
          <w:rPr>
            <w:noProof/>
            <w:webHidden/>
          </w:rPr>
          <w:tab/>
        </w:r>
        <w:r w:rsidR="00961A9E">
          <w:rPr>
            <w:noProof/>
            <w:webHidden/>
          </w:rPr>
          <w:fldChar w:fldCharType="begin"/>
        </w:r>
        <w:r w:rsidR="00961A9E">
          <w:rPr>
            <w:noProof/>
            <w:webHidden/>
          </w:rPr>
          <w:instrText xml:space="preserve"> PAGEREF _Toc477443167 \h </w:instrText>
        </w:r>
        <w:r w:rsidR="00961A9E">
          <w:rPr>
            <w:noProof/>
            <w:webHidden/>
          </w:rPr>
        </w:r>
        <w:r w:rsidR="00961A9E">
          <w:rPr>
            <w:noProof/>
            <w:webHidden/>
          </w:rPr>
          <w:fldChar w:fldCharType="separate"/>
        </w:r>
        <w:r w:rsidR="00F43602">
          <w:rPr>
            <w:noProof/>
            <w:webHidden/>
          </w:rPr>
          <w:t>52</w:t>
        </w:r>
        <w:r w:rsidR="00961A9E">
          <w:rPr>
            <w:noProof/>
            <w:webHidden/>
          </w:rPr>
          <w:fldChar w:fldCharType="end"/>
        </w:r>
      </w:hyperlink>
    </w:p>
    <w:p w:rsidR="00961A9E" w:rsidRDefault="004550CD">
      <w:pPr>
        <w:pStyle w:val="33"/>
        <w:ind w:left="960" w:firstLine="420"/>
        <w:rPr>
          <w:rFonts w:asciiTheme="minorHAnsi" w:eastAsiaTheme="minorEastAsia" w:hAnsiTheme="minorHAnsi" w:cstheme="minorBidi"/>
          <w:szCs w:val="22"/>
        </w:rPr>
      </w:pPr>
      <w:hyperlink w:anchor="_Toc477443168" w:history="1">
        <w:r w:rsidR="00961A9E" w:rsidRPr="00CB0ED0">
          <w:rPr>
            <w:rStyle w:val="af0"/>
          </w:rPr>
          <w:t>4.4.1</w:t>
        </w:r>
        <w:r w:rsidR="00961A9E" w:rsidRPr="00CB0ED0">
          <w:rPr>
            <w:rStyle w:val="af0"/>
            <w:rFonts w:hint="eastAsia"/>
          </w:rPr>
          <w:t xml:space="preserve"> </w:t>
        </w:r>
        <w:r w:rsidR="00961A9E" w:rsidRPr="00CB0ED0">
          <w:rPr>
            <w:rStyle w:val="af0"/>
            <w:rFonts w:hint="eastAsia"/>
          </w:rPr>
          <w:t>密度估计</w:t>
        </w:r>
        <w:r w:rsidR="00961A9E">
          <w:rPr>
            <w:webHidden/>
          </w:rPr>
          <w:tab/>
        </w:r>
        <w:r w:rsidR="00961A9E">
          <w:rPr>
            <w:webHidden/>
          </w:rPr>
          <w:fldChar w:fldCharType="begin"/>
        </w:r>
        <w:r w:rsidR="00961A9E">
          <w:rPr>
            <w:webHidden/>
          </w:rPr>
          <w:instrText xml:space="preserve"> PAGEREF _Toc477443168 \h </w:instrText>
        </w:r>
        <w:r w:rsidR="00961A9E">
          <w:rPr>
            <w:webHidden/>
          </w:rPr>
        </w:r>
        <w:r w:rsidR="00961A9E">
          <w:rPr>
            <w:webHidden/>
          </w:rPr>
          <w:fldChar w:fldCharType="separate"/>
        </w:r>
        <w:r w:rsidR="00F43602">
          <w:rPr>
            <w:webHidden/>
          </w:rPr>
          <w:t>52</w:t>
        </w:r>
        <w:r w:rsidR="00961A9E">
          <w:rPr>
            <w:webHidden/>
          </w:rPr>
          <w:fldChar w:fldCharType="end"/>
        </w:r>
      </w:hyperlink>
    </w:p>
    <w:p w:rsidR="00961A9E" w:rsidRDefault="004550CD">
      <w:pPr>
        <w:pStyle w:val="33"/>
        <w:ind w:left="960" w:firstLine="420"/>
        <w:rPr>
          <w:rFonts w:asciiTheme="minorHAnsi" w:eastAsiaTheme="minorEastAsia" w:hAnsiTheme="minorHAnsi" w:cstheme="minorBidi"/>
          <w:szCs w:val="22"/>
        </w:rPr>
      </w:pPr>
      <w:hyperlink w:anchor="_Toc477443169" w:history="1">
        <w:r w:rsidR="00961A9E" w:rsidRPr="00CB0ED0">
          <w:rPr>
            <w:rStyle w:val="af0"/>
          </w:rPr>
          <w:t>4.4.2</w:t>
        </w:r>
        <w:r w:rsidR="00961A9E" w:rsidRPr="00CB0ED0">
          <w:rPr>
            <w:rStyle w:val="af0"/>
            <w:rFonts w:hint="eastAsia"/>
          </w:rPr>
          <w:t xml:space="preserve"> </w:t>
        </w:r>
        <w:r w:rsidR="00961A9E" w:rsidRPr="00CB0ED0">
          <w:rPr>
            <w:rStyle w:val="af0"/>
            <w:rFonts w:hint="eastAsia"/>
          </w:rPr>
          <w:t>一致性近邻</w:t>
        </w:r>
        <w:r w:rsidR="00961A9E">
          <w:rPr>
            <w:webHidden/>
          </w:rPr>
          <w:tab/>
        </w:r>
        <w:r w:rsidR="00961A9E">
          <w:rPr>
            <w:webHidden/>
          </w:rPr>
          <w:fldChar w:fldCharType="begin"/>
        </w:r>
        <w:r w:rsidR="00961A9E">
          <w:rPr>
            <w:webHidden/>
          </w:rPr>
          <w:instrText xml:space="preserve"> PAGEREF _Toc477443169 \h </w:instrText>
        </w:r>
        <w:r w:rsidR="00961A9E">
          <w:rPr>
            <w:webHidden/>
          </w:rPr>
        </w:r>
        <w:r w:rsidR="00961A9E">
          <w:rPr>
            <w:webHidden/>
          </w:rPr>
          <w:fldChar w:fldCharType="separate"/>
        </w:r>
        <w:r w:rsidR="00F43602">
          <w:rPr>
            <w:webHidden/>
          </w:rPr>
          <w:t>54</w:t>
        </w:r>
        <w:r w:rsidR="00961A9E">
          <w:rPr>
            <w:webHidden/>
          </w:rPr>
          <w:fldChar w:fldCharType="end"/>
        </w:r>
      </w:hyperlink>
    </w:p>
    <w:p w:rsidR="00961A9E" w:rsidRDefault="004550CD">
      <w:pPr>
        <w:pStyle w:val="33"/>
        <w:ind w:left="960" w:firstLine="420"/>
        <w:rPr>
          <w:rFonts w:asciiTheme="minorHAnsi" w:eastAsiaTheme="minorEastAsia" w:hAnsiTheme="minorHAnsi" w:cstheme="minorBidi"/>
          <w:szCs w:val="22"/>
        </w:rPr>
      </w:pPr>
      <w:hyperlink w:anchor="_Toc477443170" w:history="1">
        <w:r w:rsidR="00961A9E" w:rsidRPr="00CB0ED0">
          <w:rPr>
            <w:rStyle w:val="af0"/>
          </w:rPr>
          <w:t>4.4.3</w:t>
        </w:r>
        <w:r w:rsidR="00961A9E" w:rsidRPr="00CB0ED0">
          <w:rPr>
            <w:rStyle w:val="af0"/>
            <w:rFonts w:hint="eastAsia"/>
          </w:rPr>
          <w:t xml:space="preserve"> </w:t>
        </w:r>
        <w:r w:rsidR="00961A9E" w:rsidRPr="00CB0ED0">
          <w:rPr>
            <w:rStyle w:val="af0"/>
            <w:rFonts w:hint="eastAsia"/>
          </w:rPr>
          <w:t>聚类指派</w:t>
        </w:r>
        <w:r w:rsidR="00961A9E">
          <w:rPr>
            <w:webHidden/>
          </w:rPr>
          <w:tab/>
        </w:r>
        <w:r w:rsidR="00961A9E">
          <w:rPr>
            <w:webHidden/>
          </w:rPr>
          <w:fldChar w:fldCharType="begin"/>
        </w:r>
        <w:r w:rsidR="00961A9E">
          <w:rPr>
            <w:webHidden/>
          </w:rPr>
          <w:instrText xml:space="preserve"> PAGEREF _Toc477443170 \h </w:instrText>
        </w:r>
        <w:r w:rsidR="00961A9E">
          <w:rPr>
            <w:webHidden/>
          </w:rPr>
        </w:r>
        <w:r w:rsidR="00961A9E">
          <w:rPr>
            <w:webHidden/>
          </w:rPr>
          <w:fldChar w:fldCharType="separate"/>
        </w:r>
        <w:r w:rsidR="00F43602">
          <w:rPr>
            <w:webHidden/>
          </w:rPr>
          <w:t>54</w:t>
        </w:r>
        <w:r w:rsidR="00961A9E">
          <w:rPr>
            <w:webHidden/>
          </w:rPr>
          <w:fldChar w:fldCharType="end"/>
        </w:r>
      </w:hyperlink>
    </w:p>
    <w:p w:rsidR="00961A9E" w:rsidRDefault="004550CD">
      <w:pPr>
        <w:pStyle w:val="23"/>
        <w:ind w:left="480" w:firstLine="480"/>
        <w:rPr>
          <w:rFonts w:asciiTheme="minorHAnsi" w:eastAsiaTheme="minorEastAsia" w:hAnsiTheme="minorHAnsi" w:cstheme="minorBidi"/>
          <w:noProof/>
          <w:sz w:val="21"/>
          <w:szCs w:val="22"/>
        </w:rPr>
      </w:pPr>
      <w:hyperlink w:anchor="_Toc477443171" w:history="1">
        <w:r w:rsidR="00961A9E" w:rsidRPr="00CB0ED0">
          <w:rPr>
            <w:rStyle w:val="af0"/>
            <w:noProof/>
          </w:rPr>
          <w:t>4.5</w:t>
        </w:r>
        <w:r w:rsidR="00961A9E" w:rsidRPr="00CB0ED0">
          <w:rPr>
            <w:rStyle w:val="af0"/>
            <w:rFonts w:hint="eastAsia"/>
            <w:noProof/>
          </w:rPr>
          <w:t xml:space="preserve"> </w:t>
        </w:r>
        <w:r w:rsidR="00961A9E" w:rsidRPr="00CB0ED0">
          <w:rPr>
            <w:rStyle w:val="af0"/>
            <w:rFonts w:hint="eastAsia"/>
            <w:noProof/>
          </w:rPr>
          <w:t>实验结果</w:t>
        </w:r>
        <w:r w:rsidR="00961A9E">
          <w:rPr>
            <w:noProof/>
            <w:webHidden/>
          </w:rPr>
          <w:tab/>
        </w:r>
        <w:r w:rsidR="00961A9E">
          <w:rPr>
            <w:noProof/>
            <w:webHidden/>
          </w:rPr>
          <w:fldChar w:fldCharType="begin"/>
        </w:r>
        <w:r w:rsidR="00961A9E">
          <w:rPr>
            <w:noProof/>
            <w:webHidden/>
          </w:rPr>
          <w:instrText xml:space="preserve"> PAGEREF _Toc477443171 \h </w:instrText>
        </w:r>
        <w:r w:rsidR="00961A9E">
          <w:rPr>
            <w:noProof/>
            <w:webHidden/>
          </w:rPr>
        </w:r>
        <w:r w:rsidR="00961A9E">
          <w:rPr>
            <w:noProof/>
            <w:webHidden/>
          </w:rPr>
          <w:fldChar w:fldCharType="separate"/>
        </w:r>
        <w:r w:rsidR="00F43602">
          <w:rPr>
            <w:noProof/>
            <w:webHidden/>
          </w:rPr>
          <w:t>56</w:t>
        </w:r>
        <w:r w:rsidR="00961A9E">
          <w:rPr>
            <w:noProof/>
            <w:webHidden/>
          </w:rPr>
          <w:fldChar w:fldCharType="end"/>
        </w:r>
      </w:hyperlink>
    </w:p>
    <w:p w:rsidR="00961A9E" w:rsidRDefault="004550CD">
      <w:pPr>
        <w:pStyle w:val="23"/>
        <w:ind w:left="480" w:firstLine="480"/>
        <w:rPr>
          <w:rFonts w:asciiTheme="minorHAnsi" w:eastAsiaTheme="minorEastAsia" w:hAnsiTheme="minorHAnsi" w:cstheme="minorBidi"/>
          <w:noProof/>
          <w:sz w:val="21"/>
          <w:szCs w:val="22"/>
        </w:rPr>
      </w:pPr>
      <w:hyperlink w:anchor="_Toc477443172" w:history="1">
        <w:r w:rsidR="00961A9E" w:rsidRPr="00CB0ED0">
          <w:rPr>
            <w:rStyle w:val="af0"/>
            <w:noProof/>
          </w:rPr>
          <w:t>4.6</w:t>
        </w:r>
        <w:r w:rsidR="00961A9E" w:rsidRPr="00CB0ED0">
          <w:rPr>
            <w:rStyle w:val="af0"/>
            <w:rFonts w:hint="eastAsia"/>
            <w:noProof/>
          </w:rPr>
          <w:t xml:space="preserve"> </w:t>
        </w:r>
        <w:r w:rsidR="00961A9E" w:rsidRPr="00CB0ED0">
          <w:rPr>
            <w:rStyle w:val="af0"/>
            <w:rFonts w:hint="eastAsia"/>
            <w:noProof/>
          </w:rPr>
          <w:t>实验对比及分析</w:t>
        </w:r>
        <w:r w:rsidR="00961A9E">
          <w:rPr>
            <w:noProof/>
            <w:webHidden/>
          </w:rPr>
          <w:tab/>
        </w:r>
        <w:r w:rsidR="00961A9E">
          <w:rPr>
            <w:noProof/>
            <w:webHidden/>
          </w:rPr>
          <w:fldChar w:fldCharType="begin"/>
        </w:r>
        <w:r w:rsidR="00961A9E">
          <w:rPr>
            <w:noProof/>
            <w:webHidden/>
          </w:rPr>
          <w:instrText xml:space="preserve"> PAGEREF _Toc477443172 \h </w:instrText>
        </w:r>
        <w:r w:rsidR="00961A9E">
          <w:rPr>
            <w:noProof/>
            <w:webHidden/>
          </w:rPr>
        </w:r>
        <w:r w:rsidR="00961A9E">
          <w:rPr>
            <w:noProof/>
            <w:webHidden/>
          </w:rPr>
          <w:fldChar w:fldCharType="separate"/>
        </w:r>
        <w:r w:rsidR="00F43602">
          <w:rPr>
            <w:noProof/>
            <w:webHidden/>
          </w:rPr>
          <w:t>57</w:t>
        </w:r>
        <w:r w:rsidR="00961A9E">
          <w:rPr>
            <w:noProof/>
            <w:webHidden/>
          </w:rPr>
          <w:fldChar w:fldCharType="end"/>
        </w:r>
      </w:hyperlink>
    </w:p>
    <w:p w:rsidR="00961A9E" w:rsidRDefault="004550CD">
      <w:pPr>
        <w:pStyle w:val="23"/>
        <w:ind w:left="480" w:firstLine="480"/>
        <w:rPr>
          <w:rFonts w:asciiTheme="minorHAnsi" w:eastAsiaTheme="minorEastAsia" w:hAnsiTheme="minorHAnsi" w:cstheme="minorBidi"/>
          <w:noProof/>
          <w:sz w:val="21"/>
          <w:szCs w:val="22"/>
        </w:rPr>
      </w:pPr>
      <w:hyperlink w:anchor="_Toc477443173" w:history="1">
        <w:r w:rsidR="00961A9E" w:rsidRPr="00CB0ED0">
          <w:rPr>
            <w:rStyle w:val="af0"/>
            <w:noProof/>
          </w:rPr>
          <w:t>4.7</w:t>
        </w:r>
        <w:r w:rsidR="00961A9E" w:rsidRPr="00CB0ED0">
          <w:rPr>
            <w:rStyle w:val="af0"/>
            <w:rFonts w:hint="eastAsia"/>
            <w:noProof/>
          </w:rPr>
          <w:t xml:space="preserve"> </w:t>
        </w:r>
        <w:r w:rsidR="00961A9E" w:rsidRPr="00CB0ED0">
          <w:rPr>
            <w:rStyle w:val="af0"/>
            <w:rFonts w:hint="eastAsia"/>
            <w:noProof/>
          </w:rPr>
          <w:t>本章小结</w:t>
        </w:r>
        <w:r w:rsidR="00961A9E">
          <w:rPr>
            <w:noProof/>
            <w:webHidden/>
          </w:rPr>
          <w:tab/>
        </w:r>
        <w:r w:rsidR="00961A9E">
          <w:rPr>
            <w:noProof/>
            <w:webHidden/>
          </w:rPr>
          <w:fldChar w:fldCharType="begin"/>
        </w:r>
        <w:r w:rsidR="00961A9E">
          <w:rPr>
            <w:noProof/>
            <w:webHidden/>
          </w:rPr>
          <w:instrText xml:space="preserve"> PAGEREF _Toc477443173 \h </w:instrText>
        </w:r>
        <w:r w:rsidR="00961A9E">
          <w:rPr>
            <w:noProof/>
            <w:webHidden/>
          </w:rPr>
        </w:r>
        <w:r w:rsidR="00961A9E">
          <w:rPr>
            <w:noProof/>
            <w:webHidden/>
          </w:rPr>
          <w:fldChar w:fldCharType="separate"/>
        </w:r>
        <w:r w:rsidR="00F43602">
          <w:rPr>
            <w:noProof/>
            <w:webHidden/>
          </w:rPr>
          <w:t>59</w:t>
        </w:r>
        <w:r w:rsidR="00961A9E">
          <w:rPr>
            <w:noProof/>
            <w:webHidden/>
          </w:rPr>
          <w:fldChar w:fldCharType="end"/>
        </w:r>
      </w:hyperlink>
    </w:p>
    <w:p w:rsidR="00961A9E" w:rsidRDefault="004550CD">
      <w:pPr>
        <w:pStyle w:val="12"/>
        <w:rPr>
          <w:rFonts w:asciiTheme="minorHAnsi" w:eastAsiaTheme="minorEastAsia" w:hAnsiTheme="minorHAnsi" w:cstheme="minorBidi"/>
          <w:noProof/>
          <w:sz w:val="21"/>
          <w:szCs w:val="22"/>
        </w:rPr>
      </w:pPr>
      <w:hyperlink w:anchor="_Toc477443174" w:history="1">
        <w:r w:rsidR="00961A9E" w:rsidRPr="00CB0ED0">
          <w:rPr>
            <w:rStyle w:val="af0"/>
            <w:rFonts w:hint="eastAsia"/>
            <w:noProof/>
          </w:rPr>
          <w:t>第</w:t>
        </w:r>
        <w:r w:rsidR="00961A9E" w:rsidRPr="00CB0ED0">
          <w:rPr>
            <w:rStyle w:val="af0"/>
            <w:rFonts w:hint="eastAsia"/>
            <w:noProof/>
          </w:rPr>
          <w:t xml:space="preserve"> 5 </w:t>
        </w:r>
        <w:r w:rsidR="00961A9E" w:rsidRPr="00CB0ED0">
          <w:rPr>
            <w:rStyle w:val="af0"/>
            <w:rFonts w:hint="eastAsia"/>
            <w:noProof/>
          </w:rPr>
          <w:t>章</w:t>
        </w:r>
        <w:r w:rsidR="00961A9E" w:rsidRPr="00CB0ED0">
          <w:rPr>
            <w:rStyle w:val="af0"/>
            <w:rFonts w:hint="eastAsia"/>
            <w:noProof/>
          </w:rPr>
          <w:t xml:space="preserve"> </w:t>
        </w:r>
        <w:r w:rsidR="00961A9E" w:rsidRPr="00CB0ED0">
          <w:rPr>
            <w:rStyle w:val="af0"/>
            <w:rFonts w:hint="eastAsia"/>
            <w:noProof/>
          </w:rPr>
          <w:t>基于情绪传播模型的动态人群路径规划</w:t>
        </w:r>
        <w:r w:rsidR="00961A9E">
          <w:rPr>
            <w:noProof/>
            <w:webHidden/>
          </w:rPr>
          <w:tab/>
        </w:r>
        <w:r w:rsidR="00961A9E">
          <w:rPr>
            <w:noProof/>
            <w:webHidden/>
          </w:rPr>
          <w:fldChar w:fldCharType="begin"/>
        </w:r>
        <w:r w:rsidR="00961A9E">
          <w:rPr>
            <w:noProof/>
            <w:webHidden/>
          </w:rPr>
          <w:instrText xml:space="preserve"> PAGEREF _Toc477443174 \h </w:instrText>
        </w:r>
        <w:r w:rsidR="00961A9E">
          <w:rPr>
            <w:noProof/>
            <w:webHidden/>
          </w:rPr>
        </w:r>
        <w:r w:rsidR="00961A9E">
          <w:rPr>
            <w:noProof/>
            <w:webHidden/>
          </w:rPr>
          <w:fldChar w:fldCharType="separate"/>
        </w:r>
        <w:r w:rsidR="00F43602">
          <w:rPr>
            <w:noProof/>
            <w:webHidden/>
          </w:rPr>
          <w:t>60</w:t>
        </w:r>
        <w:r w:rsidR="00961A9E">
          <w:rPr>
            <w:noProof/>
            <w:webHidden/>
          </w:rPr>
          <w:fldChar w:fldCharType="end"/>
        </w:r>
      </w:hyperlink>
    </w:p>
    <w:p w:rsidR="00961A9E" w:rsidRDefault="004550CD">
      <w:pPr>
        <w:pStyle w:val="23"/>
        <w:ind w:left="480" w:firstLine="480"/>
        <w:rPr>
          <w:rFonts w:asciiTheme="minorHAnsi" w:eastAsiaTheme="minorEastAsia" w:hAnsiTheme="minorHAnsi" w:cstheme="minorBidi"/>
          <w:noProof/>
          <w:sz w:val="21"/>
          <w:szCs w:val="22"/>
        </w:rPr>
      </w:pPr>
      <w:hyperlink w:anchor="_Toc477443175" w:history="1">
        <w:r w:rsidR="00961A9E" w:rsidRPr="00CB0ED0">
          <w:rPr>
            <w:rStyle w:val="af0"/>
            <w:noProof/>
          </w:rPr>
          <w:t>5.1</w:t>
        </w:r>
        <w:r w:rsidR="00961A9E" w:rsidRPr="00CB0ED0">
          <w:rPr>
            <w:rStyle w:val="af0"/>
            <w:rFonts w:hint="eastAsia"/>
            <w:noProof/>
          </w:rPr>
          <w:t xml:space="preserve"> </w:t>
        </w:r>
        <w:r w:rsidR="00961A9E" w:rsidRPr="00CB0ED0">
          <w:rPr>
            <w:rStyle w:val="af0"/>
            <w:rFonts w:hint="eastAsia"/>
            <w:noProof/>
          </w:rPr>
          <w:t>引言</w:t>
        </w:r>
        <w:r w:rsidR="00961A9E">
          <w:rPr>
            <w:noProof/>
            <w:webHidden/>
          </w:rPr>
          <w:tab/>
        </w:r>
        <w:r w:rsidR="00961A9E">
          <w:rPr>
            <w:noProof/>
            <w:webHidden/>
          </w:rPr>
          <w:fldChar w:fldCharType="begin"/>
        </w:r>
        <w:r w:rsidR="00961A9E">
          <w:rPr>
            <w:noProof/>
            <w:webHidden/>
          </w:rPr>
          <w:instrText xml:space="preserve"> PAGEREF _Toc477443175 \h </w:instrText>
        </w:r>
        <w:r w:rsidR="00961A9E">
          <w:rPr>
            <w:noProof/>
            <w:webHidden/>
          </w:rPr>
        </w:r>
        <w:r w:rsidR="00961A9E">
          <w:rPr>
            <w:noProof/>
            <w:webHidden/>
          </w:rPr>
          <w:fldChar w:fldCharType="separate"/>
        </w:r>
        <w:r w:rsidR="00F43602">
          <w:rPr>
            <w:noProof/>
            <w:webHidden/>
          </w:rPr>
          <w:t>60</w:t>
        </w:r>
        <w:r w:rsidR="00961A9E">
          <w:rPr>
            <w:noProof/>
            <w:webHidden/>
          </w:rPr>
          <w:fldChar w:fldCharType="end"/>
        </w:r>
      </w:hyperlink>
    </w:p>
    <w:p w:rsidR="00961A9E" w:rsidRDefault="004550CD">
      <w:pPr>
        <w:pStyle w:val="23"/>
        <w:ind w:left="480" w:firstLine="480"/>
        <w:rPr>
          <w:rFonts w:asciiTheme="minorHAnsi" w:eastAsiaTheme="minorEastAsia" w:hAnsiTheme="minorHAnsi" w:cstheme="minorBidi"/>
          <w:noProof/>
          <w:sz w:val="21"/>
          <w:szCs w:val="22"/>
        </w:rPr>
      </w:pPr>
      <w:hyperlink w:anchor="_Toc477443176" w:history="1">
        <w:r w:rsidR="00961A9E" w:rsidRPr="00CB0ED0">
          <w:rPr>
            <w:rStyle w:val="af0"/>
            <w:noProof/>
          </w:rPr>
          <w:t>5.2</w:t>
        </w:r>
        <w:r w:rsidR="00961A9E" w:rsidRPr="00CB0ED0">
          <w:rPr>
            <w:rStyle w:val="af0"/>
            <w:rFonts w:hint="eastAsia"/>
            <w:noProof/>
          </w:rPr>
          <w:t xml:space="preserve"> </w:t>
        </w:r>
        <w:r w:rsidR="00961A9E" w:rsidRPr="00CB0ED0">
          <w:rPr>
            <w:rStyle w:val="af0"/>
            <w:rFonts w:hint="eastAsia"/>
            <w:noProof/>
          </w:rPr>
          <w:t>背景知识</w:t>
        </w:r>
        <w:r w:rsidR="00961A9E">
          <w:rPr>
            <w:noProof/>
            <w:webHidden/>
          </w:rPr>
          <w:tab/>
        </w:r>
        <w:r w:rsidR="00961A9E">
          <w:rPr>
            <w:noProof/>
            <w:webHidden/>
          </w:rPr>
          <w:fldChar w:fldCharType="begin"/>
        </w:r>
        <w:r w:rsidR="00961A9E">
          <w:rPr>
            <w:noProof/>
            <w:webHidden/>
          </w:rPr>
          <w:instrText xml:space="preserve"> PAGEREF _Toc477443176 \h </w:instrText>
        </w:r>
        <w:r w:rsidR="00961A9E">
          <w:rPr>
            <w:noProof/>
            <w:webHidden/>
          </w:rPr>
        </w:r>
        <w:r w:rsidR="00961A9E">
          <w:rPr>
            <w:noProof/>
            <w:webHidden/>
          </w:rPr>
          <w:fldChar w:fldCharType="separate"/>
        </w:r>
        <w:r w:rsidR="00F43602">
          <w:rPr>
            <w:noProof/>
            <w:webHidden/>
          </w:rPr>
          <w:t>63</w:t>
        </w:r>
        <w:r w:rsidR="00961A9E">
          <w:rPr>
            <w:noProof/>
            <w:webHidden/>
          </w:rPr>
          <w:fldChar w:fldCharType="end"/>
        </w:r>
      </w:hyperlink>
    </w:p>
    <w:p w:rsidR="00961A9E" w:rsidRDefault="004550CD">
      <w:pPr>
        <w:pStyle w:val="23"/>
        <w:ind w:left="480" w:firstLine="480"/>
        <w:rPr>
          <w:rFonts w:asciiTheme="minorHAnsi" w:eastAsiaTheme="minorEastAsia" w:hAnsiTheme="minorHAnsi" w:cstheme="minorBidi"/>
          <w:noProof/>
          <w:sz w:val="21"/>
          <w:szCs w:val="22"/>
        </w:rPr>
      </w:pPr>
      <w:hyperlink w:anchor="_Toc477443177" w:history="1">
        <w:r w:rsidR="00961A9E" w:rsidRPr="00CB0ED0">
          <w:rPr>
            <w:rStyle w:val="af0"/>
            <w:noProof/>
          </w:rPr>
          <w:t>5.3</w:t>
        </w:r>
        <w:r w:rsidR="00961A9E" w:rsidRPr="00CB0ED0">
          <w:rPr>
            <w:rStyle w:val="af0"/>
            <w:rFonts w:hint="eastAsia"/>
            <w:noProof/>
          </w:rPr>
          <w:t xml:space="preserve"> </w:t>
        </w:r>
        <w:r w:rsidR="00961A9E" w:rsidRPr="00CB0ED0">
          <w:rPr>
            <w:rStyle w:val="af0"/>
            <w:rFonts w:hint="eastAsia"/>
            <w:noProof/>
          </w:rPr>
          <w:t>问题描述</w:t>
        </w:r>
        <w:r w:rsidR="00961A9E">
          <w:rPr>
            <w:noProof/>
            <w:webHidden/>
          </w:rPr>
          <w:tab/>
        </w:r>
        <w:r w:rsidR="00961A9E">
          <w:rPr>
            <w:noProof/>
            <w:webHidden/>
          </w:rPr>
          <w:fldChar w:fldCharType="begin"/>
        </w:r>
        <w:r w:rsidR="00961A9E">
          <w:rPr>
            <w:noProof/>
            <w:webHidden/>
          </w:rPr>
          <w:instrText xml:space="preserve"> PAGEREF _Toc477443177 \h </w:instrText>
        </w:r>
        <w:r w:rsidR="00961A9E">
          <w:rPr>
            <w:noProof/>
            <w:webHidden/>
          </w:rPr>
        </w:r>
        <w:r w:rsidR="00961A9E">
          <w:rPr>
            <w:noProof/>
            <w:webHidden/>
          </w:rPr>
          <w:fldChar w:fldCharType="separate"/>
        </w:r>
        <w:r w:rsidR="00F43602">
          <w:rPr>
            <w:noProof/>
            <w:webHidden/>
          </w:rPr>
          <w:t>64</w:t>
        </w:r>
        <w:r w:rsidR="00961A9E">
          <w:rPr>
            <w:noProof/>
            <w:webHidden/>
          </w:rPr>
          <w:fldChar w:fldCharType="end"/>
        </w:r>
      </w:hyperlink>
    </w:p>
    <w:p w:rsidR="00961A9E" w:rsidRDefault="004550CD">
      <w:pPr>
        <w:pStyle w:val="23"/>
        <w:ind w:left="480" w:firstLine="480"/>
        <w:rPr>
          <w:rFonts w:asciiTheme="minorHAnsi" w:eastAsiaTheme="minorEastAsia" w:hAnsiTheme="minorHAnsi" w:cstheme="minorBidi"/>
          <w:noProof/>
          <w:sz w:val="21"/>
          <w:szCs w:val="22"/>
        </w:rPr>
      </w:pPr>
      <w:hyperlink w:anchor="_Toc477443178" w:history="1">
        <w:r w:rsidR="00961A9E" w:rsidRPr="00CB0ED0">
          <w:rPr>
            <w:rStyle w:val="af0"/>
            <w:noProof/>
          </w:rPr>
          <w:t>5.4</w:t>
        </w:r>
        <w:r w:rsidR="00961A9E" w:rsidRPr="00CB0ED0">
          <w:rPr>
            <w:rStyle w:val="af0"/>
            <w:rFonts w:hint="eastAsia"/>
            <w:noProof/>
          </w:rPr>
          <w:t xml:space="preserve"> </w:t>
        </w:r>
        <w:r w:rsidR="00961A9E" w:rsidRPr="00CB0ED0">
          <w:rPr>
            <w:rStyle w:val="af0"/>
            <w:rFonts w:hint="eastAsia"/>
            <w:noProof/>
          </w:rPr>
          <w:t>情绪传播模型</w:t>
        </w:r>
        <w:r w:rsidR="00961A9E">
          <w:rPr>
            <w:noProof/>
            <w:webHidden/>
          </w:rPr>
          <w:tab/>
        </w:r>
        <w:r w:rsidR="00961A9E">
          <w:rPr>
            <w:noProof/>
            <w:webHidden/>
          </w:rPr>
          <w:fldChar w:fldCharType="begin"/>
        </w:r>
        <w:r w:rsidR="00961A9E">
          <w:rPr>
            <w:noProof/>
            <w:webHidden/>
          </w:rPr>
          <w:instrText xml:space="preserve"> PAGEREF _Toc477443178 \h </w:instrText>
        </w:r>
        <w:r w:rsidR="00961A9E">
          <w:rPr>
            <w:noProof/>
            <w:webHidden/>
          </w:rPr>
        </w:r>
        <w:r w:rsidR="00961A9E">
          <w:rPr>
            <w:noProof/>
            <w:webHidden/>
          </w:rPr>
          <w:fldChar w:fldCharType="separate"/>
        </w:r>
        <w:r w:rsidR="00F43602">
          <w:rPr>
            <w:noProof/>
            <w:webHidden/>
          </w:rPr>
          <w:t>64</w:t>
        </w:r>
        <w:r w:rsidR="00961A9E">
          <w:rPr>
            <w:noProof/>
            <w:webHidden/>
          </w:rPr>
          <w:fldChar w:fldCharType="end"/>
        </w:r>
      </w:hyperlink>
    </w:p>
    <w:p w:rsidR="00961A9E" w:rsidRDefault="004550CD">
      <w:pPr>
        <w:pStyle w:val="33"/>
        <w:ind w:left="960" w:firstLine="420"/>
        <w:rPr>
          <w:rFonts w:asciiTheme="minorHAnsi" w:eastAsiaTheme="minorEastAsia" w:hAnsiTheme="minorHAnsi" w:cstheme="minorBidi"/>
          <w:szCs w:val="22"/>
        </w:rPr>
      </w:pPr>
      <w:hyperlink w:anchor="_Toc477443179" w:history="1">
        <w:r w:rsidR="00961A9E" w:rsidRPr="00CB0ED0">
          <w:rPr>
            <w:rStyle w:val="af0"/>
          </w:rPr>
          <w:t>5.4.1</w:t>
        </w:r>
        <w:r w:rsidR="00961A9E" w:rsidRPr="00CB0ED0">
          <w:rPr>
            <w:rStyle w:val="af0"/>
            <w:rFonts w:hint="eastAsia"/>
          </w:rPr>
          <w:t xml:space="preserve"> </w:t>
        </w:r>
        <w:r w:rsidR="00961A9E" w:rsidRPr="00CB0ED0">
          <w:rPr>
            <w:rStyle w:val="af0"/>
            <w:rFonts w:hint="eastAsia"/>
          </w:rPr>
          <w:t>基于人格特征模型的情绪偏好</w:t>
        </w:r>
        <w:r w:rsidR="00961A9E">
          <w:rPr>
            <w:webHidden/>
          </w:rPr>
          <w:tab/>
        </w:r>
        <w:r w:rsidR="00961A9E">
          <w:rPr>
            <w:webHidden/>
          </w:rPr>
          <w:fldChar w:fldCharType="begin"/>
        </w:r>
        <w:r w:rsidR="00961A9E">
          <w:rPr>
            <w:webHidden/>
          </w:rPr>
          <w:instrText xml:space="preserve"> PAGEREF _Toc477443179 \h </w:instrText>
        </w:r>
        <w:r w:rsidR="00961A9E">
          <w:rPr>
            <w:webHidden/>
          </w:rPr>
        </w:r>
        <w:r w:rsidR="00961A9E">
          <w:rPr>
            <w:webHidden/>
          </w:rPr>
          <w:fldChar w:fldCharType="separate"/>
        </w:r>
        <w:r w:rsidR="00F43602">
          <w:rPr>
            <w:webHidden/>
          </w:rPr>
          <w:t>65</w:t>
        </w:r>
        <w:r w:rsidR="00961A9E">
          <w:rPr>
            <w:webHidden/>
          </w:rPr>
          <w:fldChar w:fldCharType="end"/>
        </w:r>
      </w:hyperlink>
    </w:p>
    <w:p w:rsidR="00961A9E" w:rsidRDefault="004550CD">
      <w:pPr>
        <w:pStyle w:val="33"/>
        <w:ind w:left="960" w:firstLine="420"/>
        <w:rPr>
          <w:rFonts w:asciiTheme="minorHAnsi" w:eastAsiaTheme="minorEastAsia" w:hAnsiTheme="minorHAnsi" w:cstheme="minorBidi"/>
          <w:szCs w:val="22"/>
        </w:rPr>
      </w:pPr>
      <w:hyperlink w:anchor="_Toc477443180" w:history="1">
        <w:r w:rsidR="00961A9E" w:rsidRPr="00CB0ED0">
          <w:rPr>
            <w:rStyle w:val="af0"/>
            <w:lang w:val="en-GB"/>
          </w:rPr>
          <w:t>5.4.2</w:t>
        </w:r>
        <w:r w:rsidR="00961A9E" w:rsidRPr="00CB0ED0">
          <w:rPr>
            <w:rStyle w:val="af0"/>
            <w:rFonts w:hint="eastAsia"/>
            <w:lang w:val="en-GB"/>
          </w:rPr>
          <w:t xml:space="preserve"> </w:t>
        </w:r>
        <w:r w:rsidR="00961A9E" w:rsidRPr="00CB0ED0">
          <w:rPr>
            <w:rStyle w:val="af0"/>
            <w:rFonts w:hint="eastAsia"/>
            <w:lang w:val="en-GB"/>
          </w:rPr>
          <w:t>基于集体行为子群组的情绪传播算法</w:t>
        </w:r>
        <w:r w:rsidR="00961A9E">
          <w:rPr>
            <w:webHidden/>
          </w:rPr>
          <w:tab/>
        </w:r>
        <w:r w:rsidR="00961A9E">
          <w:rPr>
            <w:webHidden/>
          </w:rPr>
          <w:fldChar w:fldCharType="begin"/>
        </w:r>
        <w:r w:rsidR="00961A9E">
          <w:rPr>
            <w:webHidden/>
          </w:rPr>
          <w:instrText xml:space="preserve"> PAGEREF _Toc477443180 \h </w:instrText>
        </w:r>
        <w:r w:rsidR="00961A9E">
          <w:rPr>
            <w:webHidden/>
          </w:rPr>
        </w:r>
        <w:r w:rsidR="00961A9E">
          <w:rPr>
            <w:webHidden/>
          </w:rPr>
          <w:fldChar w:fldCharType="separate"/>
        </w:r>
        <w:r w:rsidR="00F43602">
          <w:rPr>
            <w:webHidden/>
          </w:rPr>
          <w:t>67</w:t>
        </w:r>
        <w:r w:rsidR="00961A9E">
          <w:rPr>
            <w:webHidden/>
          </w:rPr>
          <w:fldChar w:fldCharType="end"/>
        </w:r>
      </w:hyperlink>
    </w:p>
    <w:p w:rsidR="00961A9E" w:rsidRDefault="004550CD">
      <w:pPr>
        <w:pStyle w:val="23"/>
        <w:ind w:left="480" w:firstLine="480"/>
        <w:rPr>
          <w:rFonts w:asciiTheme="minorHAnsi" w:eastAsiaTheme="minorEastAsia" w:hAnsiTheme="minorHAnsi" w:cstheme="minorBidi"/>
          <w:noProof/>
          <w:sz w:val="21"/>
          <w:szCs w:val="22"/>
        </w:rPr>
      </w:pPr>
      <w:hyperlink w:anchor="_Toc477443181" w:history="1">
        <w:r w:rsidR="00961A9E" w:rsidRPr="00CB0ED0">
          <w:rPr>
            <w:rStyle w:val="af0"/>
            <w:noProof/>
            <w:lang w:val="en-GB"/>
          </w:rPr>
          <w:t>5.5</w:t>
        </w:r>
        <w:r w:rsidR="00961A9E" w:rsidRPr="00CB0ED0">
          <w:rPr>
            <w:rStyle w:val="af0"/>
            <w:rFonts w:hint="eastAsia"/>
            <w:noProof/>
            <w:lang w:val="en-GB"/>
          </w:rPr>
          <w:t xml:space="preserve"> </w:t>
        </w:r>
        <w:r w:rsidR="00961A9E" w:rsidRPr="00CB0ED0">
          <w:rPr>
            <w:rStyle w:val="af0"/>
            <w:rFonts w:hint="eastAsia"/>
            <w:noProof/>
            <w:lang w:val="en-GB"/>
          </w:rPr>
          <w:t>人群动态路径规划</w:t>
        </w:r>
        <w:r w:rsidR="00961A9E">
          <w:rPr>
            <w:noProof/>
            <w:webHidden/>
          </w:rPr>
          <w:tab/>
        </w:r>
        <w:r w:rsidR="00961A9E">
          <w:rPr>
            <w:noProof/>
            <w:webHidden/>
          </w:rPr>
          <w:fldChar w:fldCharType="begin"/>
        </w:r>
        <w:r w:rsidR="00961A9E">
          <w:rPr>
            <w:noProof/>
            <w:webHidden/>
          </w:rPr>
          <w:instrText xml:space="preserve"> PAGEREF _Toc477443181 \h </w:instrText>
        </w:r>
        <w:r w:rsidR="00961A9E">
          <w:rPr>
            <w:noProof/>
            <w:webHidden/>
          </w:rPr>
        </w:r>
        <w:r w:rsidR="00961A9E">
          <w:rPr>
            <w:noProof/>
            <w:webHidden/>
          </w:rPr>
          <w:fldChar w:fldCharType="separate"/>
        </w:r>
        <w:r w:rsidR="00F43602">
          <w:rPr>
            <w:noProof/>
            <w:webHidden/>
          </w:rPr>
          <w:t>72</w:t>
        </w:r>
        <w:r w:rsidR="00961A9E">
          <w:rPr>
            <w:noProof/>
            <w:webHidden/>
          </w:rPr>
          <w:fldChar w:fldCharType="end"/>
        </w:r>
      </w:hyperlink>
    </w:p>
    <w:p w:rsidR="00961A9E" w:rsidRDefault="004550CD">
      <w:pPr>
        <w:pStyle w:val="33"/>
        <w:ind w:left="960" w:firstLine="420"/>
        <w:rPr>
          <w:rFonts w:asciiTheme="minorHAnsi" w:eastAsiaTheme="minorEastAsia" w:hAnsiTheme="minorHAnsi" w:cstheme="minorBidi"/>
          <w:szCs w:val="22"/>
        </w:rPr>
      </w:pPr>
      <w:hyperlink w:anchor="_Toc477443182" w:history="1">
        <w:r w:rsidR="00961A9E" w:rsidRPr="00CB0ED0">
          <w:rPr>
            <w:rStyle w:val="af0"/>
            <w:lang w:val="en-GB"/>
          </w:rPr>
          <w:t>5.5.1</w:t>
        </w:r>
        <w:r w:rsidR="00961A9E" w:rsidRPr="00CB0ED0">
          <w:rPr>
            <w:rStyle w:val="af0"/>
            <w:rFonts w:hint="eastAsia"/>
            <w:lang w:val="en-GB"/>
          </w:rPr>
          <w:t xml:space="preserve"> </w:t>
        </w:r>
        <w:r w:rsidR="00961A9E" w:rsidRPr="00CB0ED0">
          <w:rPr>
            <w:rStyle w:val="af0"/>
            <w:rFonts w:hint="eastAsia"/>
            <w:lang w:val="en-GB"/>
          </w:rPr>
          <w:t>环境初始化</w:t>
        </w:r>
        <w:r w:rsidR="00961A9E">
          <w:rPr>
            <w:webHidden/>
          </w:rPr>
          <w:tab/>
        </w:r>
        <w:r w:rsidR="00961A9E">
          <w:rPr>
            <w:webHidden/>
          </w:rPr>
          <w:fldChar w:fldCharType="begin"/>
        </w:r>
        <w:r w:rsidR="00961A9E">
          <w:rPr>
            <w:webHidden/>
          </w:rPr>
          <w:instrText xml:space="preserve"> PAGEREF _Toc477443182 \h </w:instrText>
        </w:r>
        <w:r w:rsidR="00961A9E">
          <w:rPr>
            <w:webHidden/>
          </w:rPr>
        </w:r>
        <w:r w:rsidR="00961A9E">
          <w:rPr>
            <w:webHidden/>
          </w:rPr>
          <w:fldChar w:fldCharType="separate"/>
        </w:r>
        <w:r w:rsidR="00F43602">
          <w:rPr>
            <w:webHidden/>
          </w:rPr>
          <w:t>72</w:t>
        </w:r>
        <w:r w:rsidR="00961A9E">
          <w:rPr>
            <w:webHidden/>
          </w:rPr>
          <w:fldChar w:fldCharType="end"/>
        </w:r>
      </w:hyperlink>
    </w:p>
    <w:p w:rsidR="00961A9E" w:rsidRDefault="004550CD">
      <w:pPr>
        <w:pStyle w:val="33"/>
        <w:ind w:left="960" w:firstLine="420"/>
        <w:rPr>
          <w:rFonts w:asciiTheme="minorHAnsi" w:eastAsiaTheme="minorEastAsia" w:hAnsiTheme="minorHAnsi" w:cstheme="minorBidi"/>
          <w:szCs w:val="22"/>
        </w:rPr>
      </w:pPr>
      <w:hyperlink w:anchor="_Toc477443183" w:history="1">
        <w:r w:rsidR="00961A9E" w:rsidRPr="00CB0ED0">
          <w:rPr>
            <w:rStyle w:val="af0"/>
            <w:lang w:val="en-GB"/>
          </w:rPr>
          <w:t>5.5.2</w:t>
        </w:r>
        <w:r w:rsidR="00961A9E" w:rsidRPr="00CB0ED0">
          <w:rPr>
            <w:rStyle w:val="af0"/>
            <w:rFonts w:hint="eastAsia"/>
            <w:lang w:val="en-GB"/>
          </w:rPr>
          <w:t xml:space="preserve"> </w:t>
        </w:r>
        <w:r w:rsidR="00961A9E" w:rsidRPr="00CB0ED0">
          <w:rPr>
            <w:rStyle w:val="af0"/>
            <w:rFonts w:hint="eastAsia"/>
            <w:lang w:val="en-GB"/>
          </w:rPr>
          <w:t>情绪偏好与路径选择的映射</w:t>
        </w:r>
        <w:r w:rsidR="00961A9E">
          <w:rPr>
            <w:webHidden/>
          </w:rPr>
          <w:tab/>
        </w:r>
        <w:r w:rsidR="00961A9E">
          <w:rPr>
            <w:webHidden/>
          </w:rPr>
          <w:fldChar w:fldCharType="begin"/>
        </w:r>
        <w:r w:rsidR="00961A9E">
          <w:rPr>
            <w:webHidden/>
          </w:rPr>
          <w:instrText xml:space="preserve"> PAGEREF _Toc477443183 \h </w:instrText>
        </w:r>
        <w:r w:rsidR="00961A9E">
          <w:rPr>
            <w:webHidden/>
          </w:rPr>
        </w:r>
        <w:r w:rsidR="00961A9E">
          <w:rPr>
            <w:webHidden/>
          </w:rPr>
          <w:fldChar w:fldCharType="separate"/>
        </w:r>
        <w:r w:rsidR="00F43602">
          <w:rPr>
            <w:webHidden/>
          </w:rPr>
          <w:t>73</w:t>
        </w:r>
        <w:r w:rsidR="00961A9E">
          <w:rPr>
            <w:webHidden/>
          </w:rPr>
          <w:fldChar w:fldCharType="end"/>
        </w:r>
      </w:hyperlink>
    </w:p>
    <w:p w:rsidR="00961A9E" w:rsidRDefault="004550CD">
      <w:pPr>
        <w:pStyle w:val="23"/>
        <w:ind w:left="480" w:firstLine="480"/>
        <w:rPr>
          <w:rFonts w:asciiTheme="minorHAnsi" w:eastAsiaTheme="minorEastAsia" w:hAnsiTheme="minorHAnsi" w:cstheme="minorBidi"/>
          <w:noProof/>
          <w:sz w:val="21"/>
          <w:szCs w:val="22"/>
        </w:rPr>
      </w:pPr>
      <w:hyperlink w:anchor="_Toc477443184" w:history="1">
        <w:r w:rsidR="00961A9E" w:rsidRPr="00CB0ED0">
          <w:rPr>
            <w:rStyle w:val="af0"/>
            <w:noProof/>
            <w:lang w:val="en-GB"/>
          </w:rPr>
          <w:t>5.6</w:t>
        </w:r>
        <w:r w:rsidR="00961A9E" w:rsidRPr="00CB0ED0">
          <w:rPr>
            <w:rStyle w:val="af0"/>
            <w:rFonts w:hint="eastAsia"/>
            <w:noProof/>
            <w:lang w:val="en-GB"/>
          </w:rPr>
          <w:t xml:space="preserve"> </w:t>
        </w:r>
        <w:r w:rsidR="00961A9E" w:rsidRPr="00CB0ED0">
          <w:rPr>
            <w:rStyle w:val="af0"/>
            <w:rFonts w:hint="eastAsia"/>
            <w:noProof/>
            <w:lang w:val="en-GB"/>
          </w:rPr>
          <w:t>实验结果</w:t>
        </w:r>
        <w:r w:rsidR="00961A9E">
          <w:rPr>
            <w:noProof/>
            <w:webHidden/>
          </w:rPr>
          <w:tab/>
        </w:r>
        <w:r w:rsidR="00961A9E">
          <w:rPr>
            <w:noProof/>
            <w:webHidden/>
          </w:rPr>
          <w:fldChar w:fldCharType="begin"/>
        </w:r>
        <w:r w:rsidR="00961A9E">
          <w:rPr>
            <w:noProof/>
            <w:webHidden/>
          </w:rPr>
          <w:instrText xml:space="preserve"> PAGEREF _Toc477443184 \h </w:instrText>
        </w:r>
        <w:r w:rsidR="00961A9E">
          <w:rPr>
            <w:noProof/>
            <w:webHidden/>
          </w:rPr>
        </w:r>
        <w:r w:rsidR="00961A9E">
          <w:rPr>
            <w:noProof/>
            <w:webHidden/>
          </w:rPr>
          <w:fldChar w:fldCharType="separate"/>
        </w:r>
        <w:r w:rsidR="00F43602">
          <w:rPr>
            <w:noProof/>
            <w:webHidden/>
          </w:rPr>
          <w:t>74</w:t>
        </w:r>
        <w:r w:rsidR="00961A9E">
          <w:rPr>
            <w:noProof/>
            <w:webHidden/>
          </w:rPr>
          <w:fldChar w:fldCharType="end"/>
        </w:r>
      </w:hyperlink>
    </w:p>
    <w:p w:rsidR="00961A9E" w:rsidRDefault="004550CD">
      <w:pPr>
        <w:pStyle w:val="23"/>
        <w:ind w:left="480" w:firstLine="480"/>
        <w:rPr>
          <w:rFonts w:asciiTheme="minorHAnsi" w:eastAsiaTheme="minorEastAsia" w:hAnsiTheme="minorHAnsi" w:cstheme="minorBidi"/>
          <w:noProof/>
          <w:sz w:val="21"/>
          <w:szCs w:val="22"/>
        </w:rPr>
      </w:pPr>
      <w:hyperlink w:anchor="_Toc477443185" w:history="1">
        <w:r w:rsidR="00961A9E" w:rsidRPr="00CB0ED0">
          <w:rPr>
            <w:rStyle w:val="af0"/>
            <w:noProof/>
            <w:lang w:val="en-GB"/>
          </w:rPr>
          <w:t>5.7</w:t>
        </w:r>
        <w:r w:rsidR="00961A9E" w:rsidRPr="00CB0ED0">
          <w:rPr>
            <w:rStyle w:val="af0"/>
            <w:rFonts w:hint="eastAsia"/>
            <w:noProof/>
            <w:lang w:val="en-GB"/>
          </w:rPr>
          <w:t xml:space="preserve"> </w:t>
        </w:r>
        <w:r w:rsidR="00961A9E" w:rsidRPr="00CB0ED0">
          <w:rPr>
            <w:rStyle w:val="af0"/>
            <w:rFonts w:hint="eastAsia"/>
            <w:noProof/>
            <w:lang w:val="en-GB"/>
          </w:rPr>
          <w:t>实验对比及分析</w:t>
        </w:r>
        <w:r w:rsidR="00961A9E">
          <w:rPr>
            <w:noProof/>
            <w:webHidden/>
          </w:rPr>
          <w:tab/>
        </w:r>
        <w:r w:rsidR="00961A9E">
          <w:rPr>
            <w:noProof/>
            <w:webHidden/>
          </w:rPr>
          <w:fldChar w:fldCharType="begin"/>
        </w:r>
        <w:r w:rsidR="00961A9E">
          <w:rPr>
            <w:noProof/>
            <w:webHidden/>
          </w:rPr>
          <w:instrText xml:space="preserve"> PAGEREF _Toc477443185 \h </w:instrText>
        </w:r>
        <w:r w:rsidR="00961A9E">
          <w:rPr>
            <w:noProof/>
            <w:webHidden/>
          </w:rPr>
        </w:r>
        <w:r w:rsidR="00961A9E">
          <w:rPr>
            <w:noProof/>
            <w:webHidden/>
          </w:rPr>
          <w:fldChar w:fldCharType="separate"/>
        </w:r>
        <w:r w:rsidR="00F43602">
          <w:rPr>
            <w:noProof/>
            <w:webHidden/>
          </w:rPr>
          <w:t>77</w:t>
        </w:r>
        <w:r w:rsidR="00961A9E">
          <w:rPr>
            <w:noProof/>
            <w:webHidden/>
          </w:rPr>
          <w:fldChar w:fldCharType="end"/>
        </w:r>
      </w:hyperlink>
    </w:p>
    <w:p w:rsidR="00961A9E" w:rsidRDefault="004550CD">
      <w:pPr>
        <w:pStyle w:val="33"/>
        <w:ind w:left="960" w:firstLine="420"/>
        <w:rPr>
          <w:rFonts w:asciiTheme="minorHAnsi" w:eastAsiaTheme="minorEastAsia" w:hAnsiTheme="minorHAnsi" w:cstheme="minorBidi"/>
          <w:szCs w:val="22"/>
        </w:rPr>
      </w:pPr>
      <w:hyperlink w:anchor="_Toc477443186" w:history="1">
        <w:r w:rsidR="00961A9E" w:rsidRPr="00CB0ED0">
          <w:rPr>
            <w:rStyle w:val="af0"/>
            <w:lang w:val="en-GB"/>
          </w:rPr>
          <w:t>5.7.1</w:t>
        </w:r>
        <w:r w:rsidR="00961A9E" w:rsidRPr="00CB0ED0">
          <w:rPr>
            <w:rStyle w:val="af0"/>
            <w:rFonts w:hint="eastAsia"/>
            <w:lang w:val="en-GB"/>
          </w:rPr>
          <w:t xml:space="preserve"> </w:t>
        </w:r>
        <w:r w:rsidR="00961A9E" w:rsidRPr="00CB0ED0">
          <w:rPr>
            <w:rStyle w:val="af0"/>
            <w:rFonts w:hint="eastAsia"/>
            <w:lang w:val="en-GB"/>
          </w:rPr>
          <w:t>情绪偏好的初始化</w:t>
        </w:r>
        <w:r w:rsidR="00961A9E">
          <w:rPr>
            <w:webHidden/>
          </w:rPr>
          <w:tab/>
        </w:r>
        <w:r w:rsidR="00961A9E">
          <w:rPr>
            <w:webHidden/>
          </w:rPr>
          <w:fldChar w:fldCharType="begin"/>
        </w:r>
        <w:r w:rsidR="00961A9E">
          <w:rPr>
            <w:webHidden/>
          </w:rPr>
          <w:instrText xml:space="preserve"> PAGEREF _Toc477443186 \h </w:instrText>
        </w:r>
        <w:r w:rsidR="00961A9E">
          <w:rPr>
            <w:webHidden/>
          </w:rPr>
        </w:r>
        <w:r w:rsidR="00961A9E">
          <w:rPr>
            <w:webHidden/>
          </w:rPr>
          <w:fldChar w:fldCharType="separate"/>
        </w:r>
        <w:r w:rsidR="00F43602">
          <w:rPr>
            <w:webHidden/>
          </w:rPr>
          <w:t>77</w:t>
        </w:r>
        <w:r w:rsidR="00961A9E">
          <w:rPr>
            <w:webHidden/>
          </w:rPr>
          <w:fldChar w:fldCharType="end"/>
        </w:r>
      </w:hyperlink>
    </w:p>
    <w:p w:rsidR="00961A9E" w:rsidRDefault="004550CD">
      <w:pPr>
        <w:pStyle w:val="33"/>
        <w:ind w:left="960" w:firstLine="420"/>
        <w:rPr>
          <w:rFonts w:asciiTheme="minorHAnsi" w:eastAsiaTheme="minorEastAsia" w:hAnsiTheme="minorHAnsi" w:cstheme="minorBidi"/>
          <w:szCs w:val="22"/>
        </w:rPr>
      </w:pPr>
      <w:hyperlink w:anchor="_Toc477443187" w:history="1">
        <w:r w:rsidR="00961A9E" w:rsidRPr="00CB0ED0">
          <w:rPr>
            <w:rStyle w:val="af0"/>
            <w:lang w:val="en-GB"/>
          </w:rPr>
          <w:t>5.7.2</w:t>
        </w:r>
        <w:r w:rsidR="00961A9E" w:rsidRPr="00CB0ED0">
          <w:rPr>
            <w:rStyle w:val="af0"/>
            <w:rFonts w:hint="eastAsia"/>
            <w:lang w:val="en-GB"/>
          </w:rPr>
          <w:t xml:space="preserve"> </w:t>
        </w:r>
        <w:r w:rsidR="00961A9E" w:rsidRPr="00CB0ED0">
          <w:rPr>
            <w:rStyle w:val="af0"/>
            <w:rFonts w:hint="eastAsia"/>
            <w:lang w:val="en-GB"/>
          </w:rPr>
          <w:t>不同情绪状态下路径选择行为的对比</w:t>
        </w:r>
        <w:r w:rsidR="00961A9E">
          <w:rPr>
            <w:webHidden/>
          </w:rPr>
          <w:tab/>
        </w:r>
        <w:r w:rsidR="00961A9E">
          <w:rPr>
            <w:webHidden/>
          </w:rPr>
          <w:fldChar w:fldCharType="begin"/>
        </w:r>
        <w:r w:rsidR="00961A9E">
          <w:rPr>
            <w:webHidden/>
          </w:rPr>
          <w:instrText xml:space="preserve"> PAGEREF _Toc477443187 \h </w:instrText>
        </w:r>
        <w:r w:rsidR="00961A9E">
          <w:rPr>
            <w:webHidden/>
          </w:rPr>
        </w:r>
        <w:r w:rsidR="00961A9E">
          <w:rPr>
            <w:webHidden/>
          </w:rPr>
          <w:fldChar w:fldCharType="separate"/>
        </w:r>
        <w:r w:rsidR="00F43602">
          <w:rPr>
            <w:webHidden/>
          </w:rPr>
          <w:t>78</w:t>
        </w:r>
        <w:r w:rsidR="00961A9E">
          <w:rPr>
            <w:webHidden/>
          </w:rPr>
          <w:fldChar w:fldCharType="end"/>
        </w:r>
      </w:hyperlink>
    </w:p>
    <w:p w:rsidR="00961A9E" w:rsidRDefault="004550CD">
      <w:pPr>
        <w:pStyle w:val="33"/>
        <w:ind w:left="960" w:firstLine="420"/>
        <w:rPr>
          <w:rFonts w:asciiTheme="minorHAnsi" w:eastAsiaTheme="minorEastAsia" w:hAnsiTheme="minorHAnsi" w:cstheme="minorBidi"/>
          <w:szCs w:val="22"/>
        </w:rPr>
      </w:pPr>
      <w:hyperlink w:anchor="_Toc477443188" w:history="1">
        <w:r w:rsidR="00961A9E" w:rsidRPr="00CB0ED0">
          <w:rPr>
            <w:rStyle w:val="af0"/>
            <w:lang w:val="en-GB"/>
          </w:rPr>
          <w:t>5.7.3</w:t>
        </w:r>
        <w:r w:rsidR="00961A9E" w:rsidRPr="00CB0ED0">
          <w:rPr>
            <w:rStyle w:val="af0"/>
            <w:rFonts w:hint="eastAsia"/>
            <w:lang w:val="en-GB"/>
          </w:rPr>
          <w:t xml:space="preserve"> </w:t>
        </w:r>
        <w:r w:rsidR="00961A9E" w:rsidRPr="00CB0ED0">
          <w:rPr>
            <w:rStyle w:val="af0"/>
            <w:rFonts w:hint="eastAsia"/>
            <w:lang w:val="en-GB"/>
          </w:rPr>
          <w:t>与不同局部碰撞避免方法的兼容性实验</w:t>
        </w:r>
        <w:r w:rsidR="00961A9E">
          <w:rPr>
            <w:webHidden/>
          </w:rPr>
          <w:tab/>
        </w:r>
        <w:r w:rsidR="00961A9E">
          <w:rPr>
            <w:webHidden/>
          </w:rPr>
          <w:fldChar w:fldCharType="begin"/>
        </w:r>
        <w:r w:rsidR="00961A9E">
          <w:rPr>
            <w:webHidden/>
          </w:rPr>
          <w:instrText xml:space="preserve"> PAGEREF _Toc477443188 \h </w:instrText>
        </w:r>
        <w:r w:rsidR="00961A9E">
          <w:rPr>
            <w:webHidden/>
          </w:rPr>
        </w:r>
        <w:r w:rsidR="00961A9E">
          <w:rPr>
            <w:webHidden/>
          </w:rPr>
          <w:fldChar w:fldCharType="separate"/>
        </w:r>
        <w:r w:rsidR="00F43602">
          <w:rPr>
            <w:webHidden/>
          </w:rPr>
          <w:t>79</w:t>
        </w:r>
        <w:r w:rsidR="00961A9E">
          <w:rPr>
            <w:webHidden/>
          </w:rPr>
          <w:fldChar w:fldCharType="end"/>
        </w:r>
      </w:hyperlink>
    </w:p>
    <w:p w:rsidR="00961A9E" w:rsidRDefault="004550CD">
      <w:pPr>
        <w:pStyle w:val="33"/>
        <w:ind w:left="960" w:firstLine="420"/>
        <w:rPr>
          <w:rFonts w:asciiTheme="minorHAnsi" w:eastAsiaTheme="minorEastAsia" w:hAnsiTheme="minorHAnsi" w:cstheme="minorBidi"/>
          <w:szCs w:val="22"/>
        </w:rPr>
      </w:pPr>
      <w:hyperlink w:anchor="_Toc477443189" w:history="1">
        <w:r w:rsidR="00961A9E" w:rsidRPr="00CB0ED0">
          <w:rPr>
            <w:rStyle w:val="af0"/>
            <w:lang w:val="en-GB"/>
          </w:rPr>
          <w:t>5.7.4</w:t>
        </w:r>
        <w:r w:rsidR="00961A9E" w:rsidRPr="00CB0ED0">
          <w:rPr>
            <w:rStyle w:val="af0"/>
            <w:rFonts w:hint="eastAsia"/>
            <w:lang w:val="en-GB"/>
          </w:rPr>
          <w:t xml:space="preserve"> </w:t>
        </w:r>
        <w:r w:rsidR="00961A9E" w:rsidRPr="00CB0ED0">
          <w:rPr>
            <w:rStyle w:val="af0"/>
            <w:rFonts w:hint="eastAsia"/>
            <w:lang w:val="en-GB"/>
          </w:rPr>
          <w:t>与其它人群路径规划方法的对比实验</w:t>
        </w:r>
        <w:r w:rsidR="00961A9E">
          <w:rPr>
            <w:webHidden/>
          </w:rPr>
          <w:tab/>
        </w:r>
        <w:r w:rsidR="00961A9E">
          <w:rPr>
            <w:webHidden/>
          </w:rPr>
          <w:fldChar w:fldCharType="begin"/>
        </w:r>
        <w:r w:rsidR="00961A9E">
          <w:rPr>
            <w:webHidden/>
          </w:rPr>
          <w:instrText xml:space="preserve"> PAGEREF _Toc477443189 \h </w:instrText>
        </w:r>
        <w:r w:rsidR="00961A9E">
          <w:rPr>
            <w:webHidden/>
          </w:rPr>
        </w:r>
        <w:r w:rsidR="00961A9E">
          <w:rPr>
            <w:webHidden/>
          </w:rPr>
          <w:fldChar w:fldCharType="separate"/>
        </w:r>
        <w:r w:rsidR="00F43602">
          <w:rPr>
            <w:webHidden/>
          </w:rPr>
          <w:t>81</w:t>
        </w:r>
        <w:r w:rsidR="00961A9E">
          <w:rPr>
            <w:webHidden/>
          </w:rPr>
          <w:fldChar w:fldCharType="end"/>
        </w:r>
      </w:hyperlink>
    </w:p>
    <w:p w:rsidR="00961A9E" w:rsidRDefault="004550CD">
      <w:pPr>
        <w:pStyle w:val="23"/>
        <w:ind w:left="480" w:firstLine="480"/>
        <w:rPr>
          <w:rFonts w:asciiTheme="minorHAnsi" w:eastAsiaTheme="minorEastAsia" w:hAnsiTheme="minorHAnsi" w:cstheme="minorBidi"/>
          <w:noProof/>
          <w:sz w:val="21"/>
          <w:szCs w:val="22"/>
        </w:rPr>
      </w:pPr>
      <w:hyperlink w:anchor="_Toc477443190" w:history="1">
        <w:r w:rsidR="00961A9E" w:rsidRPr="00CB0ED0">
          <w:rPr>
            <w:rStyle w:val="af0"/>
            <w:noProof/>
            <w:lang w:val="en-GB"/>
          </w:rPr>
          <w:t>5.8</w:t>
        </w:r>
        <w:r w:rsidR="00961A9E" w:rsidRPr="00CB0ED0">
          <w:rPr>
            <w:rStyle w:val="af0"/>
            <w:rFonts w:hint="eastAsia"/>
            <w:noProof/>
            <w:lang w:val="en-GB"/>
          </w:rPr>
          <w:t xml:space="preserve"> </w:t>
        </w:r>
        <w:r w:rsidR="00961A9E" w:rsidRPr="00CB0ED0">
          <w:rPr>
            <w:rStyle w:val="af0"/>
            <w:rFonts w:hint="eastAsia"/>
            <w:noProof/>
            <w:lang w:val="en-GB"/>
          </w:rPr>
          <w:t>本章小结</w:t>
        </w:r>
        <w:r w:rsidR="00961A9E">
          <w:rPr>
            <w:noProof/>
            <w:webHidden/>
          </w:rPr>
          <w:tab/>
        </w:r>
        <w:r w:rsidR="00961A9E">
          <w:rPr>
            <w:noProof/>
            <w:webHidden/>
          </w:rPr>
          <w:fldChar w:fldCharType="begin"/>
        </w:r>
        <w:r w:rsidR="00961A9E">
          <w:rPr>
            <w:noProof/>
            <w:webHidden/>
          </w:rPr>
          <w:instrText xml:space="preserve"> PAGEREF _Toc477443190 \h </w:instrText>
        </w:r>
        <w:r w:rsidR="00961A9E">
          <w:rPr>
            <w:noProof/>
            <w:webHidden/>
          </w:rPr>
        </w:r>
        <w:r w:rsidR="00961A9E">
          <w:rPr>
            <w:noProof/>
            <w:webHidden/>
          </w:rPr>
          <w:fldChar w:fldCharType="separate"/>
        </w:r>
        <w:r w:rsidR="00F43602">
          <w:rPr>
            <w:noProof/>
            <w:webHidden/>
          </w:rPr>
          <w:t>82</w:t>
        </w:r>
        <w:r w:rsidR="00961A9E">
          <w:rPr>
            <w:noProof/>
            <w:webHidden/>
          </w:rPr>
          <w:fldChar w:fldCharType="end"/>
        </w:r>
      </w:hyperlink>
    </w:p>
    <w:p w:rsidR="00961A9E" w:rsidRDefault="004550CD">
      <w:pPr>
        <w:pStyle w:val="12"/>
        <w:rPr>
          <w:rFonts w:asciiTheme="minorHAnsi" w:eastAsiaTheme="minorEastAsia" w:hAnsiTheme="minorHAnsi" w:cstheme="minorBidi"/>
          <w:noProof/>
          <w:sz w:val="21"/>
          <w:szCs w:val="22"/>
        </w:rPr>
      </w:pPr>
      <w:hyperlink w:anchor="_Toc477443191" w:history="1">
        <w:r w:rsidR="00961A9E" w:rsidRPr="00CB0ED0">
          <w:rPr>
            <w:rStyle w:val="af0"/>
            <w:rFonts w:hint="eastAsia"/>
            <w:noProof/>
          </w:rPr>
          <w:t>第</w:t>
        </w:r>
        <w:r w:rsidR="00961A9E" w:rsidRPr="00CB0ED0">
          <w:rPr>
            <w:rStyle w:val="af0"/>
            <w:rFonts w:hint="eastAsia"/>
            <w:noProof/>
          </w:rPr>
          <w:t xml:space="preserve"> 6 </w:t>
        </w:r>
        <w:r w:rsidR="00961A9E" w:rsidRPr="00CB0ED0">
          <w:rPr>
            <w:rStyle w:val="af0"/>
            <w:rFonts w:hint="eastAsia"/>
            <w:noProof/>
          </w:rPr>
          <w:t>章</w:t>
        </w:r>
        <w:r w:rsidR="00961A9E" w:rsidRPr="00CB0ED0">
          <w:rPr>
            <w:rStyle w:val="af0"/>
            <w:rFonts w:hint="eastAsia"/>
            <w:noProof/>
          </w:rPr>
          <w:t xml:space="preserve"> </w:t>
        </w:r>
        <w:r w:rsidR="00961A9E" w:rsidRPr="00CB0ED0">
          <w:rPr>
            <w:rStyle w:val="af0"/>
            <w:rFonts w:hint="eastAsia"/>
            <w:noProof/>
          </w:rPr>
          <w:t>总结和展望</w:t>
        </w:r>
        <w:r w:rsidR="00961A9E">
          <w:rPr>
            <w:noProof/>
            <w:webHidden/>
          </w:rPr>
          <w:tab/>
        </w:r>
        <w:r w:rsidR="00961A9E">
          <w:rPr>
            <w:noProof/>
            <w:webHidden/>
          </w:rPr>
          <w:fldChar w:fldCharType="begin"/>
        </w:r>
        <w:r w:rsidR="00961A9E">
          <w:rPr>
            <w:noProof/>
            <w:webHidden/>
          </w:rPr>
          <w:instrText xml:space="preserve"> PAGEREF _Toc477443191 \h </w:instrText>
        </w:r>
        <w:r w:rsidR="00961A9E">
          <w:rPr>
            <w:noProof/>
            <w:webHidden/>
          </w:rPr>
        </w:r>
        <w:r w:rsidR="00961A9E">
          <w:rPr>
            <w:noProof/>
            <w:webHidden/>
          </w:rPr>
          <w:fldChar w:fldCharType="separate"/>
        </w:r>
        <w:r w:rsidR="00F43602">
          <w:rPr>
            <w:noProof/>
            <w:webHidden/>
          </w:rPr>
          <w:t>84</w:t>
        </w:r>
        <w:r w:rsidR="00961A9E">
          <w:rPr>
            <w:noProof/>
            <w:webHidden/>
          </w:rPr>
          <w:fldChar w:fldCharType="end"/>
        </w:r>
      </w:hyperlink>
    </w:p>
    <w:p w:rsidR="00961A9E" w:rsidRDefault="004550CD">
      <w:pPr>
        <w:pStyle w:val="23"/>
        <w:ind w:left="480" w:firstLine="480"/>
        <w:rPr>
          <w:rFonts w:asciiTheme="minorHAnsi" w:eastAsiaTheme="minorEastAsia" w:hAnsiTheme="minorHAnsi" w:cstheme="minorBidi"/>
          <w:noProof/>
          <w:sz w:val="21"/>
          <w:szCs w:val="22"/>
        </w:rPr>
      </w:pPr>
      <w:hyperlink w:anchor="_Toc477443192" w:history="1">
        <w:r w:rsidR="00961A9E" w:rsidRPr="00CB0ED0">
          <w:rPr>
            <w:rStyle w:val="af0"/>
            <w:noProof/>
          </w:rPr>
          <w:t>6.1</w:t>
        </w:r>
        <w:r w:rsidR="00961A9E" w:rsidRPr="00CB0ED0">
          <w:rPr>
            <w:rStyle w:val="af0"/>
            <w:rFonts w:hint="eastAsia"/>
            <w:noProof/>
          </w:rPr>
          <w:t xml:space="preserve"> </w:t>
        </w:r>
        <w:r w:rsidR="00961A9E" w:rsidRPr="00CB0ED0">
          <w:rPr>
            <w:rStyle w:val="af0"/>
            <w:rFonts w:hint="eastAsia"/>
            <w:noProof/>
          </w:rPr>
          <w:t>工作总结</w:t>
        </w:r>
        <w:r w:rsidR="00961A9E">
          <w:rPr>
            <w:noProof/>
            <w:webHidden/>
          </w:rPr>
          <w:tab/>
        </w:r>
        <w:r w:rsidR="00961A9E">
          <w:rPr>
            <w:noProof/>
            <w:webHidden/>
          </w:rPr>
          <w:fldChar w:fldCharType="begin"/>
        </w:r>
        <w:r w:rsidR="00961A9E">
          <w:rPr>
            <w:noProof/>
            <w:webHidden/>
          </w:rPr>
          <w:instrText xml:space="preserve"> PAGEREF _Toc477443192 \h </w:instrText>
        </w:r>
        <w:r w:rsidR="00961A9E">
          <w:rPr>
            <w:noProof/>
            <w:webHidden/>
          </w:rPr>
        </w:r>
        <w:r w:rsidR="00961A9E">
          <w:rPr>
            <w:noProof/>
            <w:webHidden/>
          </w:rPr>
          <w:fldChar w:fldCharType="separate"/>
        </w:r>
        <w:r w:rsidR="00F43602">
          <w:rPr>
            <w:noProof/>
            <w:webHidden/>
          </w:rPr>
          <w:t>84</w:t>
        </w:r>
        <w:r w:rsidR="00961A9E">
          <w:rPr>
            <w:noProof/>
            <w:webHidden/>
          </w:rPr>
          <w:fldChar w:fldCharType="end"/>
        </w:r>
      </w:hyperlink>
    </w:p>
    <w:p w:rsidR="00961A9E" w:rsidRDefault="004550CD">
      <w:pPr>
        <w:pStyle w:val="23"/>
        <w:ind w:left="480" w:firstLine="480"/>
        <w:rPr>
          <w:rFonts w:asciiTheme="minorHAnsi" w:eastAsiaTheme="minorEastAsia" w:hAnsiTheme="minorHAnsi" w:cstheme="minorBidi"/>
          <w:noProof/>
          <w:sz w:val="21"/>
          <w:szCs w:val="22"/>
        </w:rPr>
      </w:pPr>
      <w:hyperlink w:anchor="_Toc477443193" w:history="1">
        <w:r w:rsidR="00961A9E" w:rsidRPr="00CB0ED0">
          <w:rPr>
            <w:rStyle w:val="af0"/>
            <w:noProof/>
          </w:rPr>
          <w:t>6.2</w:t>
        </w:r>
        <w:r w:rsidR="00961A9E" w:rsidRPr="00CB0ED0">
          <w:rPr>
            <w:rStyle w:val="af0"/>
            <w:rFonts w:hint="eastAsia"/>
            <w:noProof/>
          </w:rPr>
          <w:t xml:space="preserve"> </w:t>
        </w:r>
        <w:r w:rsidR="00961A9E" w:rsidRPr="00CB0ED0">
          <w:rPr>
            <w:rStyle w:val="af0"/>
            <w:rFonts w:hint="eastAsia"/>
            <w:noProof/>
          </w:rPr>
          <w:t>下一步工作</w:t>
        </w:r>
        <w:r w:rsidR="00961A9E">
          <w:rPr>
            <w:noProof/>
            <w:webHidden/>
          </w:rPr>
          <w:tab/>
        </w:r>
        <w:r w:rsidR="00961A9E">
          <w:rPr>
            <w:noProof/>
            <w:webHidden/>
          </w:rPr>
          <w:fldChar w:fldCharType="begin"/>
        </w:r>
        <w:r w:rsidR="00961A9E">
          <w:rPr>
            <w:noProof/>
            <w:webHidden/>
          </w:rPr>
          <w:instrText xml:space="preserve"> PAGEREF _Toc477443193 \h </w:instrText>
        </w:r>
        <w:r w:rsidR="00961A9E">
          <w:rPr>
            <w:noProof/>
            <w:webHidden/>
          </w:rPr>
        </w:r>
        <w:r w:rsidR="00961A9E">
          <w:rPr>
            <w:noProof/>
            <w:webHidden/>
          </w:rPr>
          <w:fldChar w:fldCharType="separate"/>
        </w:r>
        <w:r w:rsidR="00F43602">
          <w:rPr>
            <w:noProof/>
            <w:webHidden/>
          </w:rPr>
          <w:t>85</w:t>
        </w:r>
        <w:r w:rsidR="00961A9E">
          <w:rPr>
            <w:noProof/>
            <w:webHidden/>
          </w:rPr>
          <w:fldChar w:fldCharType="end"/>
        </w:r>
      </w:hyperlink>
    </w:p>
    <w:p w:rsidR="00961A9E" w:rsidRDefault="004550CD">
      <w:pPr>
        <w:pStyle w:val="12"/>
        <w:rPr>
          <w:rFonts w:asciiTheme="minorHAnsi" w:eastAsiaTheme="minorEastAsia" w:hAnsiTheme="minorHAnsi" w:cstheme="minorBidi"/>
          <w:noProof/>
          <w:sz w:val="21"/>
          <w:szCs w:val="22"/>
        </w:rPr>
      </w:pPr>
      <w:hyperlink w:anchor="_Toc477443194" w:history="1">
        <w:r w:rsidR="00961A9E" w:rsidRPr="00CB0ED0">
          <w:rPr>
            <w:rStyle w:val="af0"/>
            <w:rFonts w:hint="eastAsia"/>
            <w:noProof/>
          </w:rPr>
          <w:t>参考文献</w:t>
        </w:r>
        <w:r w:rsidR="00961A9E">
          <w:rPr>
            <w:noProof/>
            <w:webHidden/>
          </w:rPr>
          <w:tab/>
        </w:r>
        <w:r w:rsidR="00961A9E">
          <w:rPr>
            <w:noProof/>
            <w:webHidden/>
          </w:rPr>
          <w:fldChar w:fldCharType="begin"/>
        </w:r>
        <w:r w:rsidR="00961A9E">
          <w:rPr>
            <w:noProof/>
            <w:webHidden/>
          </w:rPr>
          <w:instrText xml:space="preserve"> PAGEREF _Toc477443194 \h </w:instrText>
        </w:r>
        <w:r w:rsidR="00961A9E">
          <w:rPr>
            <w:noProof/>
            <w:webHidden/>
          </w:rPr>
        </w:r>
        <w:r w:rsidR="00961A9E">
          <w:rPr>
            <w:noProof/>
            <w:webHidden/>
          </w:rPr>
          <w:fldChar w:fldCharType="separate"/>
        </w:r>
        <w:r w:rsidR="00F43602">
          <w:rPr>
            <w:noProof/>
            <w:webHidden/>
          </w:rPr>
          <w:t>86</w:t>
        </w:r>
        <w:r w:rsidR="00961A9E">
          <w:rPr>
            <w:noProof/>
            <w:webHidden/>
          </w:rPr>
          <w:fldChar w:fldCharType="end"/>
        </w:r>
      </w:hyperlink>
    </w:p>
    <w:p w:rsidR="00961A9E" w:rsidRDefault="004550CD">
      <w:pPr>
        <w:pStyle w:val="12"/>
        <w:rPr>
          <w:rFonts w:asciiTheme="minorHAnsi" w:eastAsiaTheme="minorEastAsia" w:hAnsiTheme="minorHAnsi" w:cstheme="minorBidi"/>
          <w:noProof/>
          <w:sz w:val="21"/>
          <w:szCs w:val="22"/>
        </w:rPr>
      </w:pPr>
      <w:hyperlink w:anchor="_Toc477443195" w:history="1">
        <w:r w:rsidR="00961A9E" w:rsidRPr="00CB0ED0">
          <w:rPr>
            <w:rStyle w:val="af0"/>
            <w:rFonts w:hint="eastAsia"/>
            <w:noProof/>
          </w:rPr>
          <w:t>个人简历、在学期间学术成果</w:t>
        </w:r>
        <w:r w:rsidR="00961A9E">
          <w:rPr>
            <w:noProof/>
            <w:webHidden/>
          </w:rPr>
          <w:tab/>
        </w:r>
        <w:r w:rsidR="00961A9E">
          <w:rPr>
            <w:noProof/>
            <w:webHidden/>
          </w:rPr>
          <w:fldChar w:fldCharType="begin"/>
        </w:r>
        <w:r w:rsidR="00961A9E">
          <w:rPr>
            <w:noProof/>
            <w:webHidden/>
          </w:rPr>
          <w:instrText xml:space="preserve"> PAGEREF _Toc477443195 \h </w:instrText>
        </w:r>
        <w:r w:rsidR="00961A9E">
          <w:rPr>
            <w:noProof/>
            <w:webHidden/>
          </w:rPr>
        </w:r>
        <w:r w:rsidR="00961A9E">
          <w:rPr>
            <w:noProof/>
            <w:webHidden/>
          </w:rPr>
          <w:fldChar w:fldCharType="separate"/>
        </w:r>
        <w:r w:rsidR="00F43602">
          <w:rPr>
            <w:noProof/>
            <w:webHidden/>
          </w:rPr>
          <w:t>93</w:t>
        </w:r>
        <w:r w:rsidR="00961A9E">
          <w:rPr>
            <w:noProof/>
            <w:webHidden/>
          </w:rPr>
          <w:fldChar w:fldCharType="end"/>
        </w:r>
      </w:hyperlink>
    </w:p>
    <w:p w:rsidR="00F35416" w:rsidRDefault="00C45F47" w:rsidP="00C45F47">
      <w:pPr>
        <w:pStyle w:val="12"/>
        <w:sectPr w:rsidR="00F35416" w:rsidSect="00DA64D9">
          <w:headerReference w:type="default" r:id="rId19"/>
          <w:type w:val="continuous"/>
          <w:pgSz w:w="11906" w:h="16838" w:code="9"/>
          <w:pgMar w:top="2155" w:right="1814" w:bottom="2155" w:left="1814" w:header="1701" w:footer="1701" w:gutter="0"/>
          <w:pgNumType w:fmt="upperRoman"/>
          <w:cols w:space="425"/>
          <w:docGrid w:type="linesAndChars" w:linePitch="326"/>
        </w:sectPr>
      </w:pPr>
      <w:r>
        <w:fldChar w:fldCharType="end"/>
      </w:r>
      <w:r w:rsidR="00F35416">
        <w:br w:type="page"/>
      </w:r>
    </w:p>
    <w:p w:rsidR="00893D48" w:rsidRPr="00893D48" w:rsidRDefault="00893D48" w:rsidP="00893D48">
      <w:pPr>
        <w:pStyle w:val="24"/>
        <w:adjustRightInd w:val="0"/>
        <w:snapToGrid w:val="0"/>
        <w:spacing w:line="240" w:lineRule="auto"/>
        <w:ind w:firstLineChars="0" w:firstLine="0"/>
        <w:outlineLvl w:val="0"/>
        <w:rPr>
          <w:szCs w:val="32"/>
        </w:rPr>
      </w:pPr>
      <w:bookmarkStart w:id="5" w:name="_Toc477443119"/>
      <w:r w:rsidRPr="00893D48">
        <w:rPr>
          <w:szCs w:val="32"/>
        </w:rPr>
        <w:lastRenderedPageBreak/>
        <w:t>图目录</w:t>
      </w:r>
      <w:bookmarkEnd w:id="5"/>
    </w:p>
    <w:p w:rsidR="004550CD" w:rsidRDefault="00555025">
      <w:pPr>
        <w:pStyle w:val="afff0"/>
        <w:tabs>
          <w:tab w:val="right" w:leader="dot" w:pos="8268"/>
        </w:tabs>
        <w:ind w:left="960" w:hanging="480"/>
        <w:rPr>
          <w:rFonts w:asciiTheme="minorHAnsi" w:eastAsiaTheme="minorEastAsia" w:hAnsiTheme="minorHAnsi" w:cstheme="minorBidi"/>
          <w:noProof/>
          <w:sz w:val="21"/>
          <w:szCs w:val="22"/>
        </w:rPr>
      </w:pPr>
      <w:r>
        <w:fldChar w:fldCharType="begin"/>
      </w:r>
      <w:r>
        <w:instrText xml:space="preserve"> TOC \h \z \c "</w:instrText>
      </w:r>
      <w:r>
        <w:instrText>图</w:instrText>
      </w:r>
      <w:r>
        <w:instrText xml:space="preserve">" </w:instrText>
      </w:r>
      <w:r>
        <w:fldChar w:fldCharType="separate"/>
      </w:r>
      <w:hyperlink r:id="rId20" w:anchor="_Toc518931887" w:history="1">
        <w:r w:rsidR="004550CD" w:rsidRPr="0022715C">
          <w:rPr>
            <w:rStyle w:val="af0"/>
            <w:rFonts w:hint="eastAsia"/>
            <w:noProof/>
          </w:rPr>
          <w:t>图</w:t>
        </w:r>
        <w:r w:rsidR="004550CD" w:rsidRPr="0022715C">
          <w:rPr>
            <w:rStyle w:val="af0"/>
            <w:noProof/>
          </w:rPr>
          <w:t xml:space="preserve"> 1.1</w:t>
        </w:r>
        <w:r w:rsidR="004550CD" w:rsidRPr="0022715C">
          <w:rPr>
            <w:rStyle w:val="af0"/>
            <w:rFonts w:hint="eastAsia"/>
            <w:noProof/>
          </w:rPr>
          <w:t>计算机图形</w:t>
        </w:r>
        <w:r w:rsidR="004550CD" w:rsidRPr="0022715C">
          <w:rPr>
            <w:rStyle w:val="af0"/>
            <w:rFonts w:asciiTheme="majorHAnsi" w:hAnsiTheme="majorHAnsi" w:cstheme="majorBidi" w:hint="eastAsia"/>
            <w:noProof/>
          </w:rPr>
          <w:t>学主要研究方向。</w:t>
        </w:r>
        <w:r w:rsidR="004550CD">
          <w:rPr>
            <w:noProof/>
            <w:webHidden/>
          </w:rPr>
          <w:tab/>
        </w:r>
        <w:r w:rsidR="004550CD">
          <w:rPr>
            <w:noProof/>
            <w:webHidden/>
          </w:rPr>
          <w:fldChar w:fldCharType="begin"/>
        </w:r>
        <w:r w:rsidR="004550CD">
          <w:rPr>
            <w:noProof/>
            <w:webHidden/>
          </w:rPr>
          <w:instrText xml:space="preserve"> PAGEREF _Toc518931887 \h </w:instrText>
        </w:r>
        <w:r w:rsidR="004550CD">
          <w:rPr>
            <w:noProof/>
            <w:webHidden/>
          </w:rPr>
        </w:r>
        <w:r w:rsidR="004550CD">
          <w:rPr>
            <w:noProof/>
            <w:webHidden/>
          </w:rPr>
          <w:fldChar w:fldCharType="separate"/>
        </w:r>
        <w:r w:rsidR="004550CD">
          <w:rPr>
            <w:noProof/>
            <w:webHidden/>
          </w:rPr>
          <w:t>1</w:t>
        </w:r>
        <w:r w:rsidR="004550CD">
          <w:rPr>
            <w:noProof/>
            <w:webHidden/>
          </w:rPr>
          <w:fldChar w:fldCharType="end"/>
        </w:r>
      </w:hyperlink>
    </w:p>
    <w:p w:rsidR="004550CD" w:rsidRDefault="004550CD">
      <w:pPr>
        <w:pStyle w:val="afff0"/>
        <w:tabs>
          <w:tab w:val="right" w:leader="dot" w:pos="8268"/>
        </w:tabs>
        <w:ind w:left="960" w:hanging="480"/>
        <w:rPr>
          <w:rFonts w:asciiTheme="minorHAnsi" w:eastAsiaTheme="minorEastAsia" w:hAnsiTheme="minorHAnsi" w:cstheme="minorBidi"/>
          <w:noProof/>
          <w:sz w:val="21"/>
          <w:szCs w:val="22"/>
        </w:rPr>
      </w:pPr>
      <w:hyperlink r:id="rId21" w:anchor="_Toc518931888" w:history="1">
        <w:r w:rsidRPr="0022715C">
          <w:rPr>
            <w:rStyle w:val="af0"/>
            <w:rFonts w:hint="eastAsia"/>
            <w:noProof/>
          </w:rPr>
          <w:t>图</w:t>
        </w:r>
        <w:r w:rsidRPr="0022715C">
          <w:rPr>
            <w:rStyle w:val="af0"/>
            <w:noProof/>
          </w:rPr>
          <w:t xml:space="preserve"> 1.2</w:t>
        </w:r>
        <w:r w:rsidRPr="0022715C">
          <w:rPr>
            <w:rStyle w:val="af0"/>
            <w:rFonts w:hint="eastAsia"/>
            <w:noProof/>
          </w:rPr>
          <w:t>富含语义的三维建模过程示意图。</w:t>
        </w:r>
        <w:r>
          <w:rPr>
            <w:noProof/>
            <w:webHidden/>
          </w:rPr>
          <w:tab/>
        </w:r>
        <w:r>
          <w:rPr>
            <w:noProof/>
            <w:webHidden/>
          </w:rPr>
          <w:fldChar w:fldCharType="begin"/>
        </w:r>
        <w:r>
          <w:rPr>
            <w:noProof/>
            <w:webHidden/>
          </w:rPr>
          <w:instrText xml:space="preserve"> PAGEREF _Toc518931888 \h </w:instrText>
        </w:r>
        <w:r>
          <w:rPr>
            <w:noProof/>
            <w:webHidden/>
          </w:rPr>
        </w:r>
        <w:r>
          <w:rPr>
            <w:noProof/>
            <w:webHidden/>
          </w:rPr>
          <w:fldChar w:fldCharType="separate"/>
        </w:r>
        <w:r>
          <w:rPr>
            <w:noProof/>
            <w:webHidden/>
          </w:rPr>
          <w:t>2</w:t>
        </w:r>
        <w:r>
          <w:rPr>
            <w:noProof/>
            <w:webHidden/>
          </w:rPr>
          <w:fldChar w:fldCharType="end"/>
        </w:r>
      </w:hyperlink>
    </w:p>
    <w:p w:rsidR="004550CD" w:rsidRDefault="004550CD">
      <w:pPr>
        <w:pStyle w:val="afff0"/>
        <w:tabs>
          <w:tab w:val="right" w:leader="dot" w:pos="8268"/>
        </w:tabs>
        <w:ind w:left="960" w:hanging="480"/>
        <w:rPr>
          <w:rFonts w:asciiTheme="minorHAnsi" w:eastAsiaTheme="minorEastAsia" w:hAnsiTheme="minorHAnsi" w:cstheme="minorBidi"/>
          <w:noProof/>
          <w:sz w:val="21"/>
          <w:szCs w:val="22"/>
        </w:rPr>
      </w:pPr>
      <w:hyperlink r:id="rId22" w:anchor="_Toc518931889" w:history="1">
        <w:r w:rsidRPr="0022715C">
          <w:rPr>
            <w:rStyle w:val="af0"/>
            <w:rFonts w:hint="eastAsia"/>
            <w:noProof/>
          </w:rPr>
          <w:t>图</w:t>
        </w:r>
        <w:r w:rsidRPr="0022715C">
          <w:rPr>
            <w:rStyle w:val="af0"/>
            <w:noProof/>
          </w:rPr>
          <w:t xml:space="preserve"> 1.3</w:t>
        </w:r>
        <w:r w:rsidRPr="0022715C">
          <w:rPr>
            <w:rStyle w:val="af0"/>
            <w:rFonts w:hint="eastAsia"/>
            <w:noProof/>
          </w:rPr>
          <w:t>扫描设备图。左图为</w:t>
        </w:r>
        <w:r w:rsidRPr="0022715C">
          <w:rPr>
            <w:rStyle w:val="af0"/>
            <w:noProof/>
          </w:rPr>
          <w:t>MetraSCAN 3D</w:t>
        </w:r>
        <w:r w:rsidRPr="0022715C">
          <w:rPr>
            <w:rStyle w:val="af0"/>
            <w:rFonts w:hint="eastAsia"/>
            <w:noProof/>
          </w:rPr>
          <w:t>手持高精度扫描设备，右图为</w:t>
        </w:r>
        <w:r w:rsidRPr="0022715C">
          <w:rPr>
            <w:rStyle w:val="af0"/>
            <w:noProof/>
          </w:rPr>
          <w:t>Twinstant Mobile</w:t>
        </w:r>
        <w:r w:rsidRPr="0022715C">
          <w:rPr>
            <w:rStyle w:val="af0"/>
            <w:rFonts w:hint="eastAsia"/>
            <w:noProof/>
          </w:rPr>
          <w:t>大型扫描设备。</w:t>
        </w:r>
        <w:r>
          <w:rPr>
            <w:noProof/>
            <w:webHidden/>
          </w:rPr>
          <w:tab/>
        </w:r>
        <w:r>
          <w:rPr>
            <w:noProof/>
            <w:webHidden/>
          </w:rPr>
          <w:fldChar w:fldCharType="begin"/>
        </w:r>
        <w:r>
          <w:rPr>
            <w:noProof/>
            <w:webHidden/>
          </w:rPr>
          <w:instrText xml:space="preserve"> PAGEREF _Toc518931889 \h </w:instrText>
        </w:r>
        <w:r>
          <w:rPr>
            <w:noProof/>
            <w:webHidden/>
          </w:rPr>
        </w:r>
        <w:r>
          <w:rPr>
            <w:noProof/>
            <w:webHidden/>
          </w:rPr>
          <w:fldChar w:fldCharType="separate"/>
        </w:r>
        <w:r>
          <w:rPr>
            <w:noProof/>
            <w:webHidden/>
          </w:rPr>
          <w:t>4</w:t>
        </w:r>
        <w:r>
          <w:rPr>
            <w:noProof/>
            <w:webHidden/>
          </w:rPr>
          <w:fldChar w:fldCharType="end"/>
        </w:r>
      </w:hyperlink>
    </w:p>
    <w:p w:rsidR="004550CD" w:rsidRDefault="004550CD">
      <w:pPr>
        <w:pStyle w:val="afff0"/>
        <w:tabs>
          <w:tab w:val="right" w:leader="dot" w:pos="8268"/>
        </w:tabs>
        <w:ind w:left="960" w:hanging="480"/>
        <w:rPr>
          <w:rFonts w:asciiTheme="minorHAnsi" w:eastAsiaTheme="minorEastAsia" w:hAnsiTheme="minorHAnsi" w:cstheme="minorBidi"/>
          <w:noProof/>
          <w:sz w:val="21"/>
          <w:szCs w:val="22"/>
        </w:rPr>
      </w:pPr>
      <w:hyperlink r:id="rId23" w:anchor="_Toc518931890" w:history="1">
        <w:r w:rsidRPr="0022715C">
          <w:rPr>
            <w:rStyle w:val="af0"/>
            <w:rFonts w:hint="eastAsia"/>
            <w:noProof/>
          </w:rPr>
          <w:t>图</w:t>
        </w:r>
        <w:r w:rsidRPr="0022715C">
          <w:rPr>
            <w:rStyle w:val="af0"/>
            <w:noProof/>
          </w:rPr>
          <w:t xml:space="preserve"> 1.4</w:t>
        </w:r>
        <w:r w:rsidRPr="0022715C">
          <w:rPr>
            <w:rStyle w:val="af0"/>
            <w:rFonts w:hint="eastAsia"/>
            <w:noProof/>
          </w:rPr>
          <w:t>基于多视角图像建模方法。左图为基于</w:t>
        </w:r>
        <w:r w:rsidRPr="0022715C">
          <w:rPr>
            <w:rStyle w:val="af0"/>
            <w:noProof/>
          </w:rPr>
          <w:t>SfM</w:t>
        </w:r>
        <w:r w:rsidRPr="0022715C">
          <w:rPr>
            <w:rStyle w:val="af0"/>
            <w:rFonts w:hint="eastAsia"/>
            <w:noProof/>
          </w:rPr>
          <w:t>的建模方法，右图为基于</w:t>
        </w:r>
        <w:r w:rsidRPr="0022715C">
          <w:rPr>
            <w:rStyle w:val="af0"/>
            <w:noProof/>
          </w:rPr>
          <w:t>SLAM</w:t>
        </w:r>
        <w:r w:rsidRPr="0022715C">
          <w:rPr>
            <w:rStyle w:val="af0"/>
            <w:rFonts w:hint="eastAsia"/>
            <w:noProof/>
          </w:rPr>
          <w:t>的建模方法。</w:t>
        </w:r>
        <w:r>
          <w:rPr>
            <w:noProof/>
            <w:webHidden/>
          </w:rPr>
          <w:tab/>
        </w:r>
        <w:r>
          <w:rPr>
            <w:noProof/>
            <w:webHidden/>
          </w:rPr>
          <w:fldChar w:fldCharType="begin"/>
        </w:r>
        <w:r>
          <w:rPr>
            <w:noProof/>
            <w:webHidden/>
          </w:rPr>
          <w:instrText xml:space="preserve"> PAGEREF _Toc518931890 \h </w:instrText>
        </w:r>
        <w:r>
          <w:rPr>
            <w:noProof/>
            <w:webHidden/>
          </w:rPr>
        </w:r>
        <w:r>
          <w:rPr>
            <w:noProof/>
            <w:webHidden/>
          </w:rPr>
          <w:fldChar w:fldCharType="separate"/>
        </w:r>
        <w:r>
          <w:rPr>
            <w:noProof/>
            <w:webHidden/>
          </w:rPr>
          <w:t>5</w:t>
        </w:r>
        <w:r>
          <w:rPr>
            <w:noProof/>
            <w:webHidden/>
          </w:rPr>
          <w:fldChar w:fldCharType="end"/>
        </w:r>
      </w:hyperlink>
    </w:p>
    <w:p w:rsidR="004550CD" w:rsidRDefault="004550CD">
      <w:pPr>
        <w:pStyle w:val="afff0"/>
        <w:tabs>
          <w:tab w:val="right" w:leader="dot" w:pos="8268"/>
        </w:tabs>
        <w:ind w:left="960" w:hanging="480"/>
        <w:rPr>
          <w:rFonts w:asciiTheme="minorHAnsi" w:eastAsiaTheme="minorEastAsia" w:hAnsiTheme="minorHAnsi" w:cstheme="minorBidi"/>
          <w:noProof/>
          <w:sz w:val="21"/>
          <w:szCs w:val="22"/>
        </w:rPr>
      </w:pPr>
      <w:hyperlink r:id="rId24" w:anchor="_Toc518931891" w:history="1">
        <w:r w:rsidRPr="0022715C">
          <w:rPr>
            <w:rStyle w:val="af0"/>
            <w:rFonts w:hint="eastAsia"/>
            <w:noProof/>
          </w:rPr>
          <w:t>图</w:t>
        </w:r>
        <w:r w:rsidRPr="0022715C">
          <w:rPr>
            <w:rStyle w:val="af0"/>
            <w:noProof/>
          </w:rPr>
          <w:t xml:space="preserve"> 1.5</w:t>
        </w:r>
        <w:r w:rsidRPr="0022715C">
          <w:rPr>
            <w:rStyle w:val="af0"/>
            <w:rFonts w:hint="eastAsia"/>
            <w:noProof/>
          </w:rPr>
          <w:t>基于交互式的三维建模方法。</w:t>
        </w:r>
        <w:r>
          <w:rPr>
            <w:noProof/>
            <w:webHidden/>
          </w:rPr>
          <w:tab/>
        </w:r>
        <w:r>
          <w:rPr>
            <w:noProof/>
            <w:webHidden/>
          </w:rPr>
          <w:fldChar w:fldCharType="begin"/>
        </w:r>
        <w:r>
          <w:rPr>
            <w:noProof/>
            <w:webHidden/>
          </w:rPr>
          <w:instrText xml:space="preserve"> PAGEREF _Toc518931891 \h </w:instrText>
        </w:r>
        <w:r>
          <w:rPr>
            <w:noProof/>
            <w:webHidden/>
          </w:rPr>
        </w:r>
        <w:r>
          <w:rPr>
            <w:noProof/>
            <w:webHidden/>
          </w:rPr>
          <w:fldChar w:fldCharType="separate"/>
        </w:r>
        <w:r>
          <w:rPr>
            <w:noProof/>
            <w:webHidden/>
          </w:rPr>
          <w:t>6</w:t>
        </w:r>
        <w:r>
          <w:rPr>
            <w:noProof/>
            <w:webHidden/>
          </w:rPr>
          <w:fldChar w:fldCharType="end"/>
        </w:r>
      </w:hyperlink>
    </w:p>
    <w:p w:rsidR="004550CD" w:rsidRDefault="004550CD">
      <w:pPr>
        <w:pStyle w:val="afff0"/>
        <w:tabs>
          <w:tab w:val="right" w:leader="dot" w:pos="8268"/>
        </w:tabs>
        <w:ind w:left="960" w:hanging="480"/>
        <w:rPr>
          <w:rFonts w:asciiTheme="minorHAnsi" w:eastAsiaTheme="minorEastAsia" w:hAnsiTheme="minorHAnsi" w:cstheme="minorBidi"/>
          <w:noProof/>
          <w:sz w:val="21"/>
          <w:szCs w:val="22"/>
        </w:rPr>
      </w:pPr>
      <w:hyperlink r:id="rId25" w:anchor="_Toc518931892" w:history="1">
        <w:r w:rsidRPr="0022715C">
          <w:rPr>
            <w:rStyle w:val="af0"/>
            <w:rFonts w:hint="eastAsia"/>
            <w:noProof/>
          </w:rPr>
          <w:t>图</w:t>
        </w:r>
        <w:r w:rsidRPr="0022715C">
          <w:rPr>
            <w:rStyle w:val="af0"/>
            <w:noProof/>
          </w:rPr>
          <w:t xml:space="preserve"> 1.6</w:t>
        </w:r>
        <w:r w:rsidRPr="0022715C">
          <w:rPr>
            <w:rStyle w:val="af0"/>
            <w:rFonts w:hint="eastAsia"/>
            <w:noProof/>
          </w:rPr>
          <w:t>研究内容示意图。</w:t>
        </w:r>
        <w:r>
          <w:rPr>
            <w:noProof/>
            <w:webHidden/>
          </w:rPr>
          <w:tab/>
        </w:r>
        <w:r>
          <w:rPr>
            <w:noProof/>
            <w:webHidden/>
          </w:rPr>
          <w:fldChar w:fldCharType="begin"/>
        </w:r>
        <w:r>
          <w:rPr>
            <w:noProof/>
            <w:webHidden/>
          </w:rPr>
          <w:instrText xml:space="preserve"> PAGEREF _Toc518931892 \h </w:instrText>
        </w:r>
        <w:r>
          <w:rPr>
            <w:noProof/>
            <w:webHidden/>
          </w:rPr>
        </w:r>
        <w:r>
          <w:rPr>
            <w:noProof/>
            <w:webHidden/>
          </w:rPr>
          <w:fldChar w:fldCharType="separate"/>
        </w:r>
        <w:r>
          <w:rPr>
            <w:noProof/>
            <w:webHidden/>
          </w:rPr>
          <w:t>7</w:t>
        </w:r>
        <w:r>
          <w:rPr>
            <w:noProof/>
            <w:webHidden/>
          </w:rPr>
          <w:fldChar w:fldCharType="end"/>
        </w:r>
      </w:hyperlink>
    </w:p>
    <w:p w:rsidR="00B96911" w:rsidRDefault="00555025" w:rsidP="00B96911">
      <w:pPr>
        <w:widowControl/>
        <w:ind w:firstLine="480"/>
        <w:jc w:val="left"/>
        <w:sectPr w:rsidR="00B96911" w:rsidSect="00DA64D9">
          <w:headerReference w:type="default" r:id="rId26"/>
          <w:type w:val="continuous"/>
          <w:pgSz w:w="11906" w:h="16838" w:code="9"/>
          <w:pgMar w:top="2155" w:right="1814" w:bottom="2155" w:left="1814" w:header="1701" w:footer="1701" w:gutter="0"/>
          <w:pgNumType w:fmt="upperRoman"/>
          <w:cols w:space="425"/>
          <w:docGrid w:type="linesAndChars" w:linePitch="326"/>
        </w:sectPr>
      </w:pPr>
      <w:r>
        <w:fldChar w:fldCharType="end"/>
      </w:r>
      <w:r w:rsidR="00B96911">
        <w:br w:type="page"/>
      </w:r>
    </w:p>
    <w:p w:rsidR="00F31678" w:rsidRPr="00035616" w:rsidRDefault="00B96911" w:rsidP="00035616">
      <w:pPr>
        <w:pStyle w:val="24"/>
        <w:adjustRightInd w:val="0"/>
        <w:snapToGrid w:val="0"/>
        <w:spacing w:line="240" w:lineRule="auto"/>
        <w:ind w:firstLineChars="0" w:firstLine="0"/>
        <w:outlineLvl w:val="0"/>
        <w:rPr>
          <w:szCs w:val="32"/>
        </w:rPr>
      </w:pPr>
      <w:bookmarkStart w:id="6" w:name="_Toc477443120"/>
      <w:r w:rsidRPr="00035616">
        <w:rPr>
          <w:szCs w:val="32"/>
        </w:rPr>
        <w:lastRenderedPageBreak/>
        <w:t>表目录</w:t>
      </w:r>
      <w:bookmarkEnd w:id="6"/>
    </w:p>
    <w:p w:rsidR="00E339A5" w:rsidRPr="00E339A5" w:rsidRDefault="00E339A5" w:rsidP="00E339A5">
      <w:pPr>
        <w:ind w:firstLine="480"/>
      </w:pPr>
      <w:r>
        <w:fldChar w:fldCharType="begin"/>
      </w:r>
      <w:r>
        <w:instrText xml:space="preserve"> </w:instrText>
      </w:r>
      <w:r>
        <w:rPr>
          <w:rFonts w:hint="eastAsia"/>
        </w:rPr>
        <w:instrText>TOC \h \z \c "</w:instrText>
      </w:r>
      <w:r>
        <w:rPr>
          <w:rFonts w:hint="eastAsia"/>
        </w:rPr>
        <w:instrText>表</w:instrText>
      </w:r>
      <w:r>
        <w:rPr>
          <w:rFonts w:hint="eastAsia"/>
        </w:rPr>
        <w:instrText>"</w:instrText>
      </w:r>
      <w:r>
        <w:instrText xml:space="preserve"> </w:instrText>
      </w:r>
      <w:r>
        <w:fldChar w:fldCharType="separate"/>
      </w:r>
      <w:r w:rsidR="004550CD">
        <w:rPr>
          <w:rFonts w:hint="eastAsia"/>
          <w:b/>
          <w:bCs/>
          <w:noProof/>
        </w:rPr>
        <w:t>未找到图形项目表。</w:t>
      </w:r>
      <w:r>
        <w:fldChar w:fldCharType="end"/>
      </w:r>
    </w:p>
    <w:p w:rsidR="00B4572D" w:rsidRDefault="0044027E" w:rsidP="006E17A7">
      <w:pPr>
        <w:widowControl/>
        <w:ind w:firstLine="480"/>
        <w:jc w:val="left"/>
        <w:sectPr w:rsidR="00B4572D" w:rsidSect="00DA64D9">
          <w:headerReference w:type="default" r:id="rId27"/>
          <w:type w:val="continuous"/>
          <w:pgSz w:w="11906" w:h="16838" w:code="9"/>
          <w:pgMar w:top="2155" w:right="1814" w:bottom="2155" w:left="1814" w:header="1701" w:footer="1701" w:gutter="0"/>
          <w:pgNumType w:fmt="upperRoman"/>
          <w:cols w:space="425"/>
          <w:docGrid w:type="linesAndChars" w:linePitch="326"/>
        </w:sectPr>
      </w:pPr>
      <w:r>
        <w:br w:type="page"/>
      </w:r>
    </w:p>
    <w:p w:rsidR="00FB4553" w:rsidRPr="00C60242" w:rsidRDefault="0044027E" w:rsidP="00E05E5F">
      <w:pPr>
        <w:pStyle w:val="1"/>
      </w:pPr>
      <w:bookmarkStart w:id="7" w:name="_Toc477443121"/>
      <w:r w:rsidRPr="00C60242">
        <w:rPr>
          <w:rFonts w:hint="eastAsia"/>
        </w:rPr>
        <w:lastRenderedPageBreak/>
        <w:t>绪论</w:t>
      </w:r>
      <w:bookmarkEnd w:id="7"/>
    </w:p>
    <w:p w:rsidR="00574447" w:rsidRDefault="00574447" w:rsidP="00574447">
      <w:pPr>
        <w:pStyle w:val="21"/>
      </w:pPr>
      <w:bookmarkStart w:id="8" w:name="_Toc509845267"/>
      <w:r>
        <w:rPr>
          <w:rFonts w:hint="eastAsia"/>
        </w:rPr>
        <w:t>研究背景</w:t>
      </w:r>
      <w:bookmarkEnd w:id="8"/>
    </w:p>
    <w:p w:rsidR="00574447" w:rsidRPr="0061449F" w:rsidRDefault="00574447" w:rsidP="00574447">
      <w:pPr>
        <w:ind w:firstLine="480"/>
      </w:pPr>
      <w:r>
        <w:rPr>
          <w:rFonts w:hint="eastAsia"/>
          <w:shd w:val="clear" w:color="auto" w:fill="FFFFFF"/>
        </w:rPr>
        <w:t>计算机图形学作为计算机领域的重要学科，其主要研究方向包含：绘制、建模、物理模拟、动画、可视化等延展的相关领域。计算机图形学的研究内容是可视对象的数字和成与操作，是一门面向“数字信息表达”的学科，而该领域的核心数字信息即为三维几何模型。所以，三维模型在精度上、语义完善等方面的提升都将促进图形学中各个领域的发展，并且，图形学中各个领域的发展也迫切要求三维建模方法具有更高的精度、算法效率和普适性。</w:t>
      </w:r>
    </w:p>
    <w:p w:rsidR="00574447" w:rsidRDefault="00574447" w:rsidP="00574447">
      <w:pPr>
        <w:ind w:firstLine="480"/>
      </w:pPr>
      <w:r>
        <w:rPr>
          <w:rFonts w:hint="eastAsia"/>
        </w:rPr>
        <w:t>三维建模作为计算机图形学领域研究的重要组成部分之一，它广泛应用于工业制造、产品设计、影视动画制作等多个领域。三维建模过程是对几何信息的获取、处理、优化及分析，生成“立即可用（</w:t>
      </w:r>
      <w:r>
        <w:rPr>
          <w:rFonts w:hint="eastAsia"/>
        </w:rPr>
        <w:t>readily</w:t>
      </w:r>
      <w:r>
        <w:t xml:space="preserve"> </w:t>
      </w:r>
      <w:r>
        <w:rPr>
          <w:rFonts w:hint="eastAsia"/>
        </w:rPr>
        <w:t>usable</w:t>
      </w:r>
      <w:r>
        <w:rPr>
          <w:rFonts w:hint="eastAsia"/>
        </w:rPr>
        <w:t>）”的完备三维模型是该领域研究人员长期追求的目标。</w:t>
      </w:r>
      <w:r>
        <w:rPr>
          <w:rFonts w:hint="eastAsia"/>
          <w:noProof/>
        </w:rPr>
        <mc:AlternateContent>
          <mc:Choice Requires="wpg">
            <w:drawing>
              <wp:anchor distT="0" distB="0" distL="114300" distR="114300" simplePos="0" relativeHeight="251660288" behindDoc="0" locked="0" layoutInCell="1" allowOverlap="1" wp14:anchorId="36646BF5" wp14:editId="458E667A">
                <wp:simplePos x="0" y="0"/>
                <wp:positionH relativeFrom="column">
                  <wp:posOffset>76835</wp:posOffset>
                </wp:positionH>
                <wp:positionV relativeFrom="paragraph">
                  <wp:posOffset>661365</wp:posOffset>
                </wp:positionV>
                <wp:extent cx="5104765" cy="3352725"/>
                <wp:effectExtent l="0" t="0" r="635" b="635"/>
                <wp:wrapTopAndBottom/>
                <wp:docPr id="449" name="组合 449"/>
                <wp:cNvGraphicFramePr/>
                <a:graphic xmlns:a="http://schemas.openxmlformats.org/drawingml/2006/main">
                  <a:graphicData uri="http://schemas.microsoft.com/office/word/2010/wordprocessingGroup">
                    <wpg:wgp>
                      <wpg:cNvGrpSpPr/>
                      <wpg:grpSpPr>
                        <a:xfrm>
                          <a:off x="0" y="0"/>
                          <a:ext cx="5104765" cy="3352725"/>
                          <a:chOff x="0" y="0"/>
                          <a:chExt cx="5104765" cy="3352725"/>
                        </a:xfrm>
                      </wpg:grpSpPr>
                      <wps:wsp>
                        <wps:cNvPr id="443" name="文本框 443"/>
                        <wps:cNvSpPr txBox="1"/>
                        <wps:spPr>
                          <a:xfrm>
                            <a:off x="36576" y="2896819"/>
                            <a:ext cx="5021580" cy="455906"/>
                          </a:xfrm>
                          <a:prstGeom prst="rect">
                            <a:avLst/>
                          </a:prstGeom>
                          <a:solidFill>
                            <a:prstClr val="white"/>
                          </a:solidFill>
                          <a:ln>
                            <a:noFill/>
                          </a:ln>
                          <a:effectLst/>
                        </wps:spPr>
                        <wps:txbx>
                          <w:txbxContent>
                            <w:p w:rsidR="004550CD" w:rsidRPr="00740E91" w:rsidRDefault="004550CD" w:rsidP="00574447">
                              <w:pPr>
                                <w:pStyle w:val="aff"/>
                                <w:spacing w:before="163" w:after="163"/>
                                <w:rPr>
                                  <w:rFonts w:eastAsia="宋体"/>
                                  <w:sz w:val="24"/>
                                  <w:szCs w:val="24"/>
                                </w:rPr>
                              </w:pPr>
                              <w:bookmarkStart w:id="9" w:name="_Toc509779846"/>
                              <w:bookmarkStart w:id="10" w:name="_Toc518931887"/>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w:t>
                              </w:r>
                              <w:r>
                                <w:fldChar w:fldCharType="end"/>
                              </w:r>
                              <w:r>
                                <w:t>计算机</w:t>
                              </w:r>
                              <w:r>
                                <w:rPr>
                                  <w:rFonts w:hint="eastAsia"/>
                                </w:rPr>
                                <w:t>图形</w:t>
                              </w:r>
                              <w:r w:rsidRPr="003E28D4">
                                <w:rPr>
                                  <w:rStyle w:val="Chara"/>
                                  <w:rFonts w:hint="eastAsia"/>
                                </w:rPr>
                                <w:t>学</w:t>
                              </w:r>
                              <w:r>
                                <w:rPr>
                                  <w:rStyle w:val="Chara"/>
                                  <w:rFonts w:hint="eastAsia"/>
                                </w:rPr>
                                <w:t>主要研究方向</w:t>
                              </w:r>
                              <w:r w:rsidRPr="003E28D4">
                                <w:rPr>
                                  <w:rStyle w:val="Chara"/>
                                  <w:rFonts w:hint="eastAsia"/>
                                </w:rPr>
                                <w:t>。</w:t>
                              </w:r>
                              <w:bookmarkEnd w:id="9"/>
                              <w:bookmarkEnd w:id="1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448" name="图片 448"/>
                          <pic:cNvPicPr>
                            <a:picLocks noChangeAspect="1"/>
                          </pic:cNvPicPr>
                        </pic:nvPicPr>
                        <pic:blipFill>
                          <a:blip r:embed="rId28" cstate="print">
                            <a:extLst>
                              <a:ext uri="{28A0092B-C50C-407E-A947-70E740481C1C}">
                                <a14:useLocalDpi xmlns:a14="http://schemas.microsoft.com/office/drawing/2010/main"/>
                              </a:ext>
                            </a:extLst>
                          </a:blip>
                          <a:stretch>
                            <a:fillRect/>
                          </a:stretch>
                        </pic:blipFill>
                        <pic:spPr>
                          <a:xfrm>
                            <a:off x="0" y="0"/>
                            <a:ext cx="5104765" cy="2778760"/>
                          </a:xfrm>
                          <a:prstGeom prst="rect">
                            <a:avLst/>
                          </a:prstGeom>
                        </pic:spPr>
                      </pic:pic>
                    </wpg:wgp>
                  </a:graphicData>
                </a:graphic>
              </wp:anchor>
            </w:drawing>
          </mc:Choice>
          <mc:Fallback>
            <w:pict>
              <v:group w14:anchorId="36646BF5" id="组合 449" o:spid="_x0000_s1026" style="position:absolute;left:0;text-align:left;margin-left:6.05pt;margin-top:52.1pt;width:401.95pt;height:264pt;z-index:251660288" coordsize="51047,3352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">
                <v:shapetype id="_x0000_t202" coordsize="21600,21600" o:spt="202" path="m,l,21600r21600,l21600,xe">
                  <v:stroke joinstyle="miter"/>
                  <v:path gradientshapeok="t" o:connecttype="rect"/>
                </v:shapetype>
                <v:shape id="文本框 443" o:spid="_x0000_s1027" type="#_x0000_t202" style="position:absolute;left:365;top:28968;width:50216;height:45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rEyOMQA&#10;AADcAAAADwAAAGRycy9kb3ducmV2LnhtbESPzYvCMBTE7wv+D+EJe1nWdFVEukbxEzy4Bz/w/Gie&#10;bbF5KUm09b83grDHYWZ+w0xmranEnZwvLSv46SUgiDOrS84VnI6b7zEIH5A1VpZJwYM8zKadjwmm&#10;2ja8p/sh5CJC2KeooAihTqX0WUEGfc/WxNG7WGcwROlyqR02EW4q2U+SkTRYclwosKZlQdn1cDMK&#10;Rit3a/a8/Fqd1jv8q/P+efE4K/XZbee/IAK14T/8bm+1guFwAK8z8QjI6R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qxMjjEAAAA3AAAAA8AAAAAAAAAAAAAAAAAmAIAAGRycy9k&#10;b3ducmV2LnhtbFBLBQYAAAAABAAEAPUAAACJAwAAAAA=&#10;" stroked="f">
                  <v:textbox inset="0,0,0,0">
                    <w:txbxContent>
                      <w:p w:rsidR="004550CD" w:rsidRPr="00740E91" w:rsidRDefault="004550CD" w:rsidP="00574447">
                        <w:pPr>
                          <w:pStyle w:val="aff"/>
                          <w:spacing w:before="163" w:after="163"/>
                          <w:rPr>
                            <w:rFonts w:eastAsia="宋体"/>
                            <w:sz w:val="24"/>
                            <w:szCs w:val="24"/>
                          </w:rPr>
                        </w:pPr>
                        <w:bookmarkStart w:id="11" w:name="_Toc509779846"/>
                        <w:bookmarkStart w:id="12" w:name="_Toc518931887"/>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w:t>
                        </w:r>
                        <w:r>
                          <w:fldChar w:fldCharType="end"/>
                        </w:r>
                        <w:r>
                          <w:t>计算机</w:t>
                        </w:r>
                        <w:r>
                          <w:rPr>
                            <w:rFonts w:hint="eastAsia"/>
                          </w:rPr>
                          <w:t>图形</w:t>
                        </w:r>
                        <w:r w:rsidRPr="003E28D4">
                          <w:rPr>
                            <w:rStyle w:val="Chara"/>
                            <w:rFonts w:hint="eastAsia"/>
                          </w:rPr>
                          <w:t>学</w:t>
                        </w:r>
                        <w:r>
                          <w:rPr>
                            <w:rStyle w:val="Chara"/>
                            <w:rFonts w:hint="eastAsia"/>
                          </w:rPr>
                          <w:t>主要研究方向</w:t>
                        </w:r>
                        <w:r w:rsidRPr="003E28D4">
                          <w:rPr>
                            <w:rStyle w:val="Chara"/>
                            <w:rFonts w:hint="eastAsia"/>
                          </w:rPr>
                          <w:t>。</w:t>
                        </w:r>
                        <w:bookmarkEnd w:id="11"/>
                        <w:bookmarkEnd w:id="12"/>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图片 448" o:spid="_x0000_s1028" type="#_x0000_t75" style="position:absolute;width:51047;height:2778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MEArfCAAAA3AAAAA8AAABkcnMvZG93bnJldi54bWxET89rwjAUvg/8H8ITvM3UUbZRjSKKIsMd&#10;VsXzo3m20ealSzLt/ntzGOz48f2eLXrbihv5YBwrmIwzEMSV04ZrBcfD5vkdRIjIGlvHpOCXAizm&#10;g6cZFtrd+YtuZaxFCuFQoIImxq6QMlQNWQxj1xEn7uy8xZigr6X2eE/htpUvWfYqLRpODQ12tGqo&#10;upY/VsFufd18m0s0+4/80x8mp/Jt2xmlRsN+OQURqY//4j/3TivI87Q2nUlHQM4f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DBAK3wgAAANwAAAAPAAAAAAAAAAAAAAAAAJ8C&#10;AABkcnMvZG93bnJldi54bWxQSwUGAAAAAAQABAD3AAAAjgMAAAAA&#10;">
                  <v:imagedata r:id="rId29" o:title=""/>
                  <v:path arrowok="t"/>
                </v:shape>
                <w10:wrap type="topAndBottom"/>
              </v:group>
            </w:pict>
          </mc:Fallback>
        </mc:AlternateContent>
      </w:r>
      <w:r>
        <w:rPr>
          <w:rFonts w:hint="eastAsia"/>
        </w:rPr>
        <w:t>近年来随着传感设备的精确化、实时化和低成本化，极大推动了三维</w:t>
      </w:r>
      <w:r w:rsidR="001A4A13">
        <w:rPr>
          <w:rFonts w:hint="eastAsia"/>
        </w:rPr>
        <w:t>模型</w:t>
      </w:r>
      <w:r>
        <w:rPr>
          <w:rFonts w:hint="eastAsia"/>
        </w:rPr>
        <w:t>数据获取的发展和普及。这也为三维建模领域提供了更广阔的发展和更严峻的要求。传统的三维建模主要关注于模型的静态几何结</w:t>
      </w:r>
      <w:r>
        <w:rPr>
          <w:rFonts w:hint="eastAsia"/>
        </w:rPr>
        <w:lastRenderedPageBreak/>
        <w:t>构的获取，而对三维模型的分析与理解等操作都作为单独的课题对模型进行后续的优化操作</w:t>
      </w:r>
      <w:r w:rsidR="00590658">
        <w:rPr>
          <w:rFonts w:hint="eastAsia"/>
        </w:rPr>
        <w:t>，如模型</w:t>
      </w:r>
      <w:r>
        <w:rPr>
          <w:rFonts w:hint="eastAsia"/>
        </w:rPr>
        <w:t>分割</w:t>
      </w:r>
      <w:r w:rsidRPr="00684E92">
        <w:rPr>
          <w:vertAlign w:val="superscript"/>
        </w:rPr>
        <w:fldChar w:fldCharType="begin"/>
      </w:r>
      <w:r w:rsidR="004550CD">
        <w:rPr>
          <w:vertAlign w:val="superscript"/>
        </w:rPr>
        <w:instrText xml:space="preserve"> ADDIN EN.CITE &lt;EndNote&gt;&lt;Cite&gt;&lt;Author&gt;Marsaglia&lt;/Author&gt;&lt;Year&gt;1972&lt;/Year&gt;&lt;RecNum&gt;145&lt;/RecNum&gt;&lt;DisplayText&gt;[1]&lt;/DisplayText&gt;&lt;record&gt;&lt;rec-number&gt;145&lt;/rec-number&gt;&lt;foreign-keys&gt;&lt;key app="EN" db-id="sdawwts99w0wfaepv9r59zaxv00t0d9prrp0"&gt;145&lt;/key&gt;&lt;/foreign-keys&gt;&lt;ref-type name="Journal Article"&gt;17&lt;/ref-type&gt;&lt;contributors&gt;&lt;authors&gt;&lt;author&gt;Marsaglia, George&lt;/author&gt;&lt;/authors&gt;&lt;/contributors&gt;&lt;titles&gt;&lt;title&gt;Choosing a Point from the Surface of a Sphere&lt;/title&gt;&lt;secondary-title&gt;Annals of Mathematical Statistics&lt;/secondary-title&gt;&lt;/titles&gt;&lt;periodical&gt;&lt;full-title&gt;Annals of Mathematical Statistics&lt;/full-title&gt;&lt;/periodical&gt;&lt;pages&gt;645-646&lt;/pages&gt;&lt;volume&gt;43&lt;/volume&gt;&lt;number&gt;2&lt;/number&gt;&lt;dates&gt;&lt;year&gt;1972&lt;/year&gt;&lt;/dates&gt;&lt;urls&gt;&lt;/urls&gt;&lt;/record&gt;&lt;/Cite&gt;&lt;/EndNote&gt;</w:instrText>
      </w:r>
      <w:r w:rsidRPr="00684E92">
        <w:rPr>
          <w:vertAlign w:val="superscript"/>
        </w:rPr>
        <w:fldChar w:fldCharType="separate"/>
      </w:r>
      <w:r w:rsidR="004550CD">
        <w:rPr>
          <w:noProof/>
          <w:vertAlign w:val="superscript"/>
        </w:rPr>
        <w:t>[</w:t>
      </w:r>
      <w:hyperlink w:anchor="_ENREF_1" w:tooltip="Marsaglia, 1972 #145" w:history="1">
        <w:r w:rsidR="004550CD">
          <w:rPr>
            <w:noProof/>
            <w:vertAlign w:val="superscript"/>
          </w:rPr>
          <w:t>1</w:t>
        </w:r>
      </w:hyperlink>
      <w:r w:rsidR="004550CD">
        <w:rPr>
          <w:noProof/>
          <w:vertAlign w:val="superscript"/>
        </w:rPr>
        <w:t>]</w:t>
      </w:r>
      <w:r w:rsidRPr="00684E92">
        <w:rPr>
          <w:vertAlign w:val="superscript"/>
        </w:rPr>
        <w:fldChar w:fldCharType="end"/>
      </w:r>
      <w:r>
        <w:rPr>
          <w:rFonts w:hint="eastAsia"/>
        </w:rPr>
        <w:t>、运动提取</w:t>
      </w:r>
      <w:r w:rsidRPr="00684E92">
        <w:rPr>
          <w:vertAlign w:val="superscript"/>
        </w:rPr>
        <w:fldChar w:fldCharType="begin"/>
      </w:r>
      <w:r w:rsidR="004550CD">
        <w:rPr>
          <w:vertAlign w:val="superscript"/>
        </w:rPr>
        <w:instrText xml:space="preserve"> ADDIN EN.CITE &lt;EndNote&gt;&lt;Cite&gt;&lt;Author&gt;Zhu&lt;/Author&gt;&lt;Year&gt;2012&lt;/Year&gt;&lt;RecNum&gt;96&lt;/RecNum&gt;&lt;DisplayText&gt;[2]&lt;/DisplayText&gt;&lt;record&gt;&lt;rec-number&gt;96&lt;/rec-number&gt;&lt;foreign-keys&gt;&lt;key app="EN" db-id="sdawwts99w0wfaepv9r59zaxv00t0d9prrp0"&gt;96&lt;/key&gt;&lt;/foreign-keys&gt;&lt;ref-type name="Journal Article"&gt;17&lt;/ref-type&gt;&lt;contributors&gt;&lt;authors&gt;&lt;author&gt;Zhu, Lifeng&lt;/author&gt;&lt;author&gt;Xu, Weiwei&lt;/author&gt;&lt;author&gt;Snyder, John&lt;/author&gt;&lt;author&gt;Liu, Yang&lt;/author&gt;&lt;author&gt;Wang, Guoping&lt;/author&gt;&lt;author&gt;Guo, Baining&lt;/author&gt;&lt;/authors&gt;&lt;/contributors&gt;&lt;titles&gt;&lt;title&gt;Motion-guided mechanical toy modeling&lt;/title&gt;&lt;secondary-title&gt;Acm Transactions on Graphics&lt;/secondary-title&gt;&lt;/titles&gt;&lt;periodical&gt;&lt;full-title&gt;Acm Transactions on Graphics&lt;/full-title&gt;&lt;/periodical&gt;&lt;pages&gt;127&lt;/pages&gt;&lt;volume&gt;31&lt;/volume&gt;&lt;number&gt;6&lt;/number&gt;&lt;dates&gt;&lt;year&gt;2012&lt;/year&gt;&lt;/dates&gt;&lt;urls&gt;&lt;/urls&gt;&lt;/record&gt;&lt;/Cite&gt;&lt;/EndNote&gt;</w:instrText>
      </w:r>
      <w:r w:rsidRPr="00684E92">
        <w:rPr>
          <w:vertAlign w:val="superscript"/>
        </w:rPr>
        <w:fldChar w:fldCharType="separate"/>
      </w:r>
      <w:r w:rsidR="004550CD">
        <w:rPr>
          <w:noProof/>
          <w:vertAlign w:val="superscript"/>
        </w:rPr>
        <w:t>[</w:t>
      </w:r>
      <w:hyperlink w:anchor="_ENREF_2" w:tooltip="Zhu, 2012 #96" w:history="1">
        <w:r w:rsidR="004550CD">
          <w:rPr>
            <w:noProof/>
            <w:vertAlign w:val="superscript"/>
          </w:rPr>
          <w:t>2</w:t>
        </w:r>
      </w:hyperlink>
      <w:r w:rsidR="004550CD">
        <w:rPr>
          <w:noProof/>
          <w:vertAlign w:val="superscript"/>
        </w:rPr>
        <w:t>]</w:t>
      </w:r>
      <w:r w:rsidRPr="00684E92">
        <w:rPr>
          <w:vertAlign w:val="superscript"/>
        </w:rPr>
        <w:fldChar w:fldCharType="end"/>
      </w:r>
      <w:r w:rsidR="00301D12" w:rsidRPr="00301D12">
        <w:t>、</w:t>
      </w:r>
      <w:r w:rsidR="00301D12" w:rsidRPr="00301D12">
        <w:rPr>
          <w:rFonts w:hint="eastAsia"/>
        </w:rPr>
        <w:t>模型拆解</w:t>
      </w:r>
      <w:r w:rsidR="004550CD" w:rsidRPr="004550CD">
        <w:rPr>
          <w:vertAlign w:val="superscript"/>
        </w:rPr>
        <w:fldChar w:fldCharType="begin"/>
      </w:r>
      <w:r w:rsidR="004550CD" w:rsidRPr="004550CD">
        <w:rPr>
          <w:vertAlign w:val="superscript"/>
        </w:rPr>
        <w:instrText xml:space="preserve"> ADDIN EN.CITE &lt;EndNote&gt;&lt;Cite&gt;&lt;Author&gt;Tian&lt;/Author&gt;&lt;Year&gt;2018&lt;/Year&gt;&lt;RecNum&gt;186&lt;/RecNum&gt;&lt;DisplayText&gt;[3]&lt;/DisplayText&gt;&lt;record&gt;&lt;rec-number&gt;186&lt;/rec-number&gt;&lt;foreign-keys&gt;&lt;key app="EN" db-id="sdawwts99w0wfaepv9r59zaxv00t0d9prrp0"&gt;186&lt;/key&gt;&lt;/foreign-keys&gt;&lt;ref-type name="Journal Article"&gt;17&lt;/ref-type&gt;&lt;contributors&gt;&lt;authors&gt;&lt;author&gt;Tian, Guangdong&lt;/author&gt;&lt;author&gt;Zhou, MengChu&lt;/author&gt;&lt;author&gt;Li, Peigen&lt;/author&gt;&lt;/authors&gt;&lt;/contributors&gt;&lt;titles&gt;&lt;title&gt;Disassembly sequence planning considering fuzzy component quality and varying operational cost&lt;/title&gt;&lt;secondary-title&gt;IEEE Transactions on Automation Science and Engineering&lt;/secondary-title&gt;&lt;/titles&gt;&lt;periodical&gt;&lt;full-title&gt;IEEE Transactions on Automation Science and Engineering&lt;/full-title&gt;&lt;/periodical&gt;&lt;pages&gt;748-760&lt;/pages&gt;&lt;volume&gt;15&lt;/volume&gt;&lt;number&gt;2&lt;/number&gt;&lt;dates&gt;&lt;year&gt;2018&lt;/year&gt;&lt;/dates&gt;&lt;isbn&gt;1545-5955&lt;/isbn&gt;&lt;urls&gt;&lt;/urls&gt;&lt;/record&gt;&lt;/Cite&gt;&lt;/EndNote&gt;</w:instrText>
      </w:r>
      <w:r w:rsidR="004550CD" w:rsidRPr="004550CD">
        <w:rPr>
          <w:vertAlign w:val="superscript"/>
        </w:rPr>
        <w:fldChar w:fldCharType="separate"/>
      </w:r>
      <w:r w:rsidR="004550CD" w:rsidRPr="004550CD">
        <w:rPr>
          <w:noProof/>
          <w:vertAlign w:val="superscript"/>
        </w:rPr>
        <w:t>[</w:t>
      </w:r>
      <w:hyperlink w:anchor="_ENREF_3" w:tooltip="Tian, 2018 #186" w:history="1">
        <w:r w:rsidR="004550CD" w:rsidRPr="004550CD">
          <w:rPr>
            <w:noProof/>
            <w:vertAlign w:val="superscript"/>
          </w:rPr>
          <w:t>3</w:t>
        </w:r>
      </w:hyperlink>
      <w:r w:rsidR="004550CD" w:rsidRPr="004550CD">
        <w:rPr>
          <w:noProof/>
          <w:vertAlign w:val="superscript"/>
        </w:rPr>
        <w:t>]</w:t>
      </w:r>
      <w:r w:rsidR="004550CD" w:rsidRPr="004550CD">
        <w:rPr>
          <w:vertAlign w:val="superscript"/>
        </w:rPr>
        <w:fldChar w:fldCharType="end"/>
      </w:r>
      <w:r w:rsidR="00301D12">
        <w:rPr>
          <w:rFonts w:hint="eastAsia"/>
        </w:rPr>
        <w:t>、快速</w:t>
      </w:r>
      <w:r w:rsidR="00D93543">
        <w:rPr>
          <w:rFonts w:hint="eastAsia"/>
        </w:rPr>
        <w:t>渲染</w:t>
      </w:r>
      <w:r>
        <w:rPr>
          <w:rFonts w:hint="eastAsia"/>
        </w:rPr>
        <w:t>等相关研究</w:t>
      </w:r>
      <w:bookmarkStart w:id="13" w:name="_GoBack"/>
      <w:bookmarkEnd w:id="13"/>
      <w:r>
        <w:rPr>
          <w:rFonts w:hint="eastAsia"/>
        </w:rPr>
        <w:t>。但为了使建模方法达到“即建即用性”，所建模型就需要富含了更多的语义信息，</w:t>
      </w:r>
      <w:r w:rsidRPr="003D0B40">
        <w:rPr>
          <w:rFonts w:hint="eastAsia"/>
        </w:rPr>
        <w:t>从而使模型具有更广阔的应用领域。</w:t>
      </w:r>
      <w:r>
        <w:rPr>
          <w:rFonts w:hint="eastAsia"/>
        </w:rPr>
        <w:t>所以在建模过程中，要求算法不仅仅提取模型的几何，同时应该挖掘模型更深层次的语义信息。</w:t>
      </w:r>
    </w:p>
    <w:p w:rsidR="00574447" w:rsidRDefault="00574447" w:rsidP="00574447">
      <w:pPr>
        <w:ind w:firstLine="480"/>
      </w:pPr>
      <w:r>
        <w:rPr>
          <w:rFonts w:hint="eastAsia"/>
          <w:noProof/>
        </w:rPr>
        <mc:AlternateContent>
          <mc:Choice Requires="wpg">
            <w:drawing>
              <wp:anchor distT="0" distB="0" distL="114300" distR="114300" simplePos="0" relativeHeight="251659264" behindDoc="0" locked="0" layoutInCell="1" allowOverlap="1" wp14:anchorId="02FE334F" wp14:editId="6D032122">
                <wp:simplePos x="0" y="0"/>
                <wp:positionH relativeFrom="column">
                  <wp:posOffset>486079</wp:posOffset>
                </wp:positionH>
                <wp:positionV relativeFrom="paragraph">
                  <wp:posOffset>2657144</wp:posOffset>
                </wp:positionV>
                <wp:extent cx="4276725" cy="1837055"/>
                <wp:effectExtent l="0" t="0" r="9525" b="0"/>
                <wp:wrapTopAndBottom/>
                <wp:docPr id="447" name="组合 447"/>
                <wp:cNvGraphicFramePr/>
                <a:graphic xmlns:a="http://schemas.openxmlformats.org/drawingml/2006/main">
                  <a:graphicData uri="http://schemas.microsoft.com/office/word/2010/wordprocessingGroup">
                    <wpg:wgp>
                      <wpg:cNvGrpSpPr/>
                      <wpg:grpSpPr>
                        <a:xfrm>
                          <a:off x="0" y="0"/>
                          <a:ext cx="4276725" cy="1837055"/>
                          <a:chOff x="0" y="0"/>
                          <a:chExt cx="4276725" cy="1837055"/>
                        </a:xfrm>
                      </wpg:grpSpPr>
                      <pic:pic xmlns:pic="http://schemas.openxmlformats.org/drawingml/2006/picture">
                        <pic:nvPicPr>
                          <pic:cNvPr id="445" name="图片 445"/>
                          <pic:cNvPicPr>
                            <a:picLocks noChangeAspect="1"/>
                          </pic:cNvPicPr>
                        </pic:nvPicPr>
                        <pic:blipFill>
                          <a:blip r:embed="rId30" cstate="print">
                            <a:extLst>
                              <a:ext uri="{28A0092B-C50C-407E-A947-70E740481C1C}">
                                <a14:useLocalDpi xmlns:a14="http://schemas.microsoft.com/office/drawing/2010/main"/>
                              </a:ext>
                            </a:extLst>
                          </a:blip>
                          <a:stretch>
                            <a:fillRect/>
                          </a:stretch>
                        </pic:blipFill>
                        <pic:spPr>
                          <a:xfrm>
                            <a:off x="0" y="0"/>
                            <a:ext cx="4276725" cy="1363980"/>
                          </a:xfrm>
                          <a:prstGeom prst="rect">
                            <a:avLst/>
                          </a:prstGeom>
                        </pic:spPr>
                      </pic:pic>
                      <wps:wsp>
                        <wps:cNvPr id="446" name="文本框 446"/>
                        <wps:cNvSpPr txBox="1"/>
                        <wps:spPr>
                          <a:xfrm>
                            <a:off x="0" y="1423035"/>
                            <a:ext cx="4276725" cy="414020"/>
                          </a:xfrm>
                          <a:prstGeom prst="rect">
                            <a:avLst/>
                          </a:prstGeom>
                          <a:solidFill>
                            <a:prstClr val="white"/>
                          </a:solidFill>
                          <a:ln>
                            <a:noFill/>
                          </a:ln>
                          <a:effectLst/>
                        </wps:spPr>
                        <wps:txbx>
                          <w:txbxContent>
                            <w:p w:rsidR="004550CD" w:rsidRPr="00C24C04" w:rsidRDefault="004550CD" w:rsidP="00574447">
                              <w:pPr>
                                <w:pStyle w:val="aff"/>
                                <w:spacing w:before="163" w:after="163"/>
                                <w:rPr>
                                  <w:rFonts w:eastAsia="宋体"/>
                                  <w:sz w:val="24"/>
                                  <w:szCs w:val="24"/>
                                </w:rPr>
                              </w:pPr>
                              <w:bookmarkStart w:id="14" w:name="_Toc509779847"/>
                              <w:bookmarkStart w:id="15" w:name="_Toc518931888"/>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2</w:t>
                              </w:r>
                              <w:r>
                                <w:fldChar w:fldCharType="end"/>
                              </w:r>
                              <w:r>
                                <w:t>富含</w:t>
                              </w:r>
                              <w:r>
                                <w:rPr>
                                  <w:rFonts w:hint="eastAsia"/>
                                </w:rPr>
                                <w:t>语义的三维建模过程示意图。</w:t>
                              </w:r>
                              <w:bookmarkEnd w:id="14"/>
                              <w:bookmarkEnd w:id="1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2FE334F" id="组合 447" o:spid="_x0000_s1029" style="position:absolute;left:0;text-align:left;margin-left:38.25pt;margin-top:209.2pt;width:336.75pt;height:144.65pt;z-index:251659264" coordsize="42767,1837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">
                <v:shape id="图片 445" o:spid="_x0000_s1030" type="#_x0000_t75" style="position:absolute;width:42767;height:1363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CfNgPFAAAA3AAAAA8AAABkcnMvZG93bnJldi54bWxEj09rwkAUxO8Fv8PyBG91o8QiaTYigqCH&#10;FvyH7e2RfU2C2bchu4lpP71bKPQ4zMxvmHQ1mFr01LrKsoLZNAJBnFtdcaHgfNo+L0E4j6yxtkwK&#10;vsnBKhs9pZhoe+cD9UdfiABhl6CC0vsmkdLlJRl0U9sQB+/LtgZ9kG0hdYv3ADe1nEfRizRYcVgo&#10;saFNSfnt2BkF/OGcv+7thszlR799yq5b2HelJuNh/QrC0+D/w3/tnVYQxwv4PROOgMwe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wnzYDxQAAANwAAAAPAAAAAAAAAAAAAAAA&#10;AJ8CAABkcnMvZG93bnJldi54bWxQSwUGAAAAAAQABAD3AAAAkQMAAAAA&#10;">
                  <v:imagedata r:id="rId31" o:title=""/>
                  <v:path arrowok="t"/>
                </v:shape>
                <v:shape id="文本框 446" o:spid="_x0000_s1031" type="#_x0000_t202" style="position:absolute;top:14230;width:42767;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BcO3cYA&#10;AADcAAAADwAAAGRycy9kb3ducmV2LnhtbESPQUvDQBSE7wX/w/IEL8Vu1BAkZlNKUVAvpbEXb4/s&#10;azaafRt2N238964g9DjMzDdMtZ7tIE7kQ+9Ywd0qA0HcOt1zp+Dw8XL7CCJEZI2DY1LwQwHW9dWi&#10;wlK7M+/p1MROJAiHEhWYGMdSytAashhWbiRO3tF5izFJ30nt8ZzgdpD3WVZIiz2nBYMjbQ21381k&#10;Fezyz51ZTsfn903+4N8O07b46hqlbq7nzROISHO8hP/br1pBnhfwdyYdAVn/A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iBcO3cYAAADcAAAADwAAAAAAAAAAAAAAAACYAgAAZHJz&#10;L2Rvd25yZXYueG1sUEsFBgAAAAAEAAQA9QAAAIsDAAAAAA==&#10;" stroked="f">
                  <v:textbox style="mso-fit-shape-to-text:t" inset="0,0,0,0">
                    <w:txbxContent>
                      <w:p w:rsidR="004550CD" w:rsidRPr="00C24C04" w:rsidRDefault="004550CD" w:rsidP="00574447">
                        <w:pPr>
                          <w:pStyle w:val="aff"/>
                          <w:spacing w:before="163" w:after="163"/>
                          <w:rPr>
                            <w:rFonts w:eastAsia="宋体"/>
                            <w:sz w:val="24"/>
                            <w:szCs w:val="24"/>
                          </w:rPr>
                        </w:pPr>
                        <w:bookmarkStart w:id="16" w:name="_Toc509779847"/>
                        <w:bookmarkStart w:id="17" w:name="_Toc518931888"/>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2</w:t>
                        </w:r>
                        <w:r>
                          <w:fldChar w:fldCharType="end"/>
                        </w:r>
                        <w:r>
                          <w:t>富含</w:t>
                        </w:r>
                        <w:r>
                          <w:rPr>
                            <w:rFonts w:hint="eastAsia"/>
                          </w:rPr>
                          <w:t>语义的三维建模过程示意图。</w:t>
                        </w:r>
                        <w:bookmarkEnd w:id="16"/>
                        <w:bookmarkEnd w:id="17"/>
                      </w:p>
                    </w:txbxContent>
                  </v:textbox>
                </v:shape>
                <w10:wrap type="topAndBottom"/>
              </v:group>
            </w:pict>
          </mc:Fallback>
        </mc:AlternateContent>
      </w:r>
      <w:r>
        <w:rPr>
          <w:rFonts w:hint="eastAsia"/>
        </w:rPr>
        <w:t>目前，该领域的研究者主要关注新颖的</w:t>
      </w:r>
      <w:r w:rsidRPr="006B4BD5">
        <w:rPr>
          <w:rFonts w:hint="eastAsia"/>
        </w:rPr>
        <w:t>知识</w:t>
      </w:r>
      <w:r>
        <w:rPr>
          <w:rFonts w:hint="eastAsia"/>
        </w:rPr>
        <w:t>驱动和数据驱动三维建模方法。依靠人的先验知识实现三维模型的描述、提取和语义分析，其优点是显示得将人类知识集成到三维建模中，提高了人为操作的建模效率，但对于大规模的建模任务，人为指定的规则往往缺乏大数据的朴实的适应性，并且完善的规则制定也需要完备的领域知识，所以很难广泛应用于建模方法中。数据驱动的三维建模方法是从数据中学习结构和语义的关联，具有很好的泛化能力和相对简单的方法设计，近年来也收到了更多的关注，但完全基于数据驱动的三维建模方法还不成熟，模型数据规模的不足和语义信息定义的不完善，也是其主要面临的瓶颈问题。综上所述，富含语义的三维模型建模的研究在计算机图形学领域具有重要意义，也是学术界公认的主要瓶颈之一。</w:t>
      </w:r>
    </w:p>
    <w:p w:rsidR="00574447" w:rsidRDefault="00574447" w:rsidP="00574447">
      <w:pPr>
        <w:ind w:firstLine="480"/>
      </w:pPr>
      <w:r>
        <w:rPr>
          <w:rFonts w:hint="eastAsia"/>
        </w:rPr>
        <w:t>传统的三维建模方法是通过采集设备获取目标对象的三维数据。但为了使模型富含语义信息而做到“即建即用”的效果，建模过程中需要将三维数据通过形状分析获取语义。在获取语义的过程中，需要基于用户先验知识驱动和数据驱动对数据进行分析，如图</w:t>
      </w:r>
      <w:r>
        <w:rPr>
          <w:rFonts w:hint="eastAsia"/>
        </w:rPr>
        <w:t>1.2</w:t>
      </w:r>
      <w:r>
        <w:rPr>
          <w:rFonts w:hint="eastAsia"/>
        </w:rPr>
        <w:t>所示。一个方便被各个领域所适合应用的模型需要有一套完备的语义信息做支撑，其中高层语义不仅包含模型的三维几何形状，同。时包含形状的模型的分割信息，几何对称性，部件的运动信息等等。目前的研究对模型中的高层语义信息的获取比较重视，因为具有这些高层信息的三维模型可以直接应用于运动仿真，三维渲染，模型识别，</w:t>
      </w:r>
      <w:r>
        <w:rPr>
          <w:rFonts w:hint="eastAsia"/>
        </w:rPr>
        <w:t>3D</w:t>
      </w:r>
      <w:r>
        <w:rPr>
          <w:rFonts w:hint="eastAsia"/>
        </w:rPr>
        <w:t>打印等计算机图形学热点</w:t>
      </w:r>
      <w:r>
        <w:rPr>
          <w:rFonts w:hint="eastAsia"/>
        </w:rPr>
        <w:lastRenderedPageBreak/>
        <w:t>领域。三维模型的低层语义信息，包括几何形状表示，网格拓扑结构等信息。低层语义信息的改进有助于精确地表达三维模型，加快模型的计算效率，优化模型的存储结构等。高层语义和低层语义都是蕴含在三维模型内部，需要在建模过程中提取、处理及分析的重要信息，是使模型做到“即建即用”的数据基础。</w:t>
      </w:r>
    </w:p>
    <w:p w:rsidR="00574447" w:rsidRDefault="00574447" w:rsidP="00574447">
      <w:pPr>
        <w:ind w:firstLine="480"/>
      </w:pPr>
      <w:r>
        <w:rPr>
          <w:rFonts w:hint="eastAsia"/>
        </w:rPr>
        <w:t>针对当前三维建模技术的语义信息获取途径匮乏，本文对于富有语义的三维建模方法进行了深入的研究，提出了一系列获取模型高层和低层语义的三维建模方法和模型优化方法的新技术，实现了所建模型富含精确的几何结构，运动参数，和多分辨率的网格拓扑结构，从而扩展了初建模型的应用范围，将三维建模系统与运动仿真、</w:t>
      </w:r>
      <w:r>
        <w:rPr>
          <w:rFonts w:hint="eastAsia"/>
        </w:rPr>
        <w:t>3D</w:t>
      </w:r>
      <w:r>
        <w:rPr>
          <w:rFonts w:hint="eastAsia"/>
        </w:rPr>
        <w:t>打印、多分辨率渲染、模型存储等计算机图形学中众多应用进行无缝连接，真正做到了“即建即用”的三维建模方法。</w:t>
      </w:r>
    </w:p>
    <w:p w:rsidR="00574447" w:rsidRPr="00AE5D70" w:rsidRDefault="00574447" w:rsidP="00574447">
      <w:pPr>
        <w:ind w:firstLine="480"/>
      </w:pPr>
      <w:r>
        <w:rPr>
          <w:rFonts w:hint="eastAsia"/>
        </w:rPr>
        <w:t>接下来，本文首先回顾计算机图形学领域的三维建模方法及模型优化技术的研究现状，然后指出本文的研究内容及意义，最后介绍本文的章节安排。</w:t>
      </w:r>
    </w:p>
    <w:p w:rsidR="00574447" w:rsidRDefault="00574447" w:rsidP="00574447">
      <w:pPr>
        <w:pStyle w:val="21"/>
      </w:pPr>
      <w:bookmarkStart w:id="18" w:name="_Toc509845268"/>
      <w:r>
        <w:rPr>
          <w:rFonts w:hint="eastAsia"/>
        </w:rPr>
        <w:t>研究现状</w:t>
      </w:r>
      <w:bookmarkEnd w:id="18"/>
    </w:p>
    <w:p w:rsidR="00574447" w:rsidRDefault="00574447" w:rsidP="00574447">
      <w:pPr>
        <w:ind w:firstLine="480"/>
      </w:pPr>
      <w:r>
        <w:rPr>
          <w:rFonts w:hint="eastAsia"/>
        </w:rPr>
        <w:t>三维建模作为计算机图形学中的重要组成部分，受到该领域内研究工作者的广泛关注。无论是商业领域还是研究领域都在三维建模方向展开了深入的研究。根据三维模型采集数据的方式不同，三维建模方法可以分为基于专业软件的，基于扫描设备的，基于图像的和基于交互式的建模方法。这些建模方法因为采集数据方式不同，所以有各自的优缺点，也应用于不同的领域。</w:t>
      </w:r>
    </w:p>
    <w:p w:rsidR="00574447" w:rsidRDefault="00574447" w:rsidP="00574447">
      <w:pPr>
        <w:pStyle w:val="31"/>
      </w:pPr>
      <w:bookmarkStart w:id="19" w:name="_Toc509845269"/>
      <w:r w:rsidRPr="00C32C31">
        <w:rPr>
          <w:rFonts w:hint="eastAsia"/>
        </w:rPr>
        <w:t>基于专业软件的三维建模</w:t>
      </w:r>
      <w:bookmarkEnd w:id="19"/>
    </w:p>
    <w:p w:rsidR="00574447" w:rsidRDefault="00574447" w:rsidP="00574447">
      <w:pPr>
        <w:ind w:firstLine="480"/>
      </w:pPr>
      <w:r w:rsidRPr="00C32C31">
        <w:rPr>
          <w:rFonts w:hint="eastAsia"/>
        </w:rPr>
        <w:t>基于专业软件的三维建模</w:t>
      </w:r>
      <w:r>
        <w:rPr>
          <w:rFonts w:hint="eastAsia"/>
        </w:rPr>
        <w:t>方法是专业用户通过商用建模软件设计出所需要的三维模型。该方法在工业界应用非常广泛，如游戏产业、影视动漫、工业制造、多媒体等。通过专业软件建模是目前最普遍的建模方式，无论是大规模的城市模型，还是工业精细的机械零件，都可以由专业的建模软件来完成。常用的建模软件包括</w:t>
      </w:r>
      <w:r>
        <w:rPr>
          <w:rFonts w:hint="eastAsia"/>
        </w:rPr>
        <w:t>3</w:t>
      </w:r>
      <w:r>
        <w:t>Dmax</w:t>
      </w:r>
      <w:r w:rsidRPr="00872263">
        <w:rPr>
          <w:vertAlign w:val="superscript"/>
        </w:rPr>
        <w:fldChar w:fldCharType="begin"/>
      </w:r>
      <w:r w:rsidR="004550CD">
        <w:rPr>
          <w:vertAlign w:val="superscript"/>
        </w:rPr>
        <w:instrText xml:space="preserve"> ADDIN EN.CITE &lt;EndNote&gt;&lt;Cite ExcludeAuth="1" ExcludeYear="1"&gt;&lt;RecNum&gt;148&lt;/RecNum&gt;&lt;DisplayText&gt;[4]&lt;/DisplayText&gt;&lt;record&gt;&lt;rec-number&gt;148&lt;/rec-number&gt;&lt;foreign-keys&gt;&lt;key app="EN" db-id="sdawwts99w0wfaepv9r59zaxv00t0d9prrp0"&gt;148&lt;/key&gt;&lt;/foreign-keys&gt;&lt;ref-type name="Web Page"&gt;12&lt;/ref-type&gt;&lt;contributors&gt;&lt;/contributors&gt;&lt;titles&gt;&lt;title&gt;&lt;style face="normal" font="default" size="100%"&gt;Autodesk&lt;/style&gt;&lt;style face="normal" font="default" charset="134" size="100%"&gt; 3&lt;/style&gt;&lt;style face="normal" font="default" size="100%"&gt;DS&lt;/style&gt;&lt;style face="normal" font="default" charset="134" size="100%"&gt; &lt;/style&gt;&lt;style face="normal" font="default" size="100%"&gt;Max Software&lt;/style&gt;&lt;style face="normal" font="default" charset="134" size="100%"&gt; &lt;/style&gt;&lt;/title&gt;&lt;/titles&gt;&lt;dates&gt;&lt;/dates&gt;&lt;urls&gt;&lt;related-urls&gt;&lt;url&gt;http://www.autodesk.com/products/3ds-max/overview&lt;/url&gt;&lt;/related-urls&gt;&lt;/urls&gt;&lt;/record&gt;&lt;/Cite&gt;&lt;/EndNote&gt;</w:instrText>
      </w:r>
      <w:r w:rsidRPr="00872263">
        <w:rPr>
          <w:vertAlign w:val="superscript"/>
        </w:rPr>
        <w:fldChar w:fldCharType="separate"/>
      </w:r>
      <w:r w:rsidR="004550CD">
        <w:rPr>
          <w:noProof/>
          <w:vertAlign w:val="superscript"/>
        </w:rPr>
        <w:t>[</w:t>
      </w:r>
      <w:hyperlink w:anchor="_ENREF_4" w:tooltip=",  #148" w:history="1">
        <w:r w:rsidR="004550CD">
          <w:rPr>
            <w:noProof/>
            <w:vertAlign w:val="superscript"/>
          </w:rPr>
          <w:t>4</w:t>
        </w:r>
      </w:hyperlink>
      <w:r w:rsidR="004550CD">
        <w:rPr>
          <w:noProof/>
          <w:vertAlign w:val="superscript"/>
        </w:rPr>
        <w:t>]</w:t>
      </w:r>
      <w:r w:rsidRPr="00872263">
        <w:rPr>
          <w:vertAlign w:val="superscript"/>
        </w:rPr>
        <w:fldChar w:fldCharType="end"/>
      </w:r>
      <w:r>
        <w:t>、</w:t>
      </w:r>
      <w:r>
        <w:rPr>
          <w:rFonts w:hint="eastAsia"/>
        </w:rPr>
        <w:t>Maya</w:t>
      </w:r>
      <w:r w:rsidRPr="00872263">
        <w:rPr>
          <w:vertAlign w:val="superscript"/>
        </w:rPr>
        <w:fldChar w:fldCharType="begin"/>
      </w:r>
      <w:r w:rsidR="004550CD">
        <w:rPr>
          <w:vertAlign w:val="superscript"/>
        </w:rPr>
        <w:instrText xml:space="preserve"> ADDIN EN.CITE &lt;EndNote&gt;&lt;Cite ExcludeAuth="1" ExcludeYear="1"&gt;&lt;RecNum&gt;79&lt;/RecNum&gt;&lt;DisplayText&gt;[5]&lt;/DisplayText&gt;&lt;record&gt;&lt;rec-number&gt;79&lt;/rec-number&gt;&lt;foreign-keys&gt;&lt;key app="EN" db-id="sdawwts99w0wfaepv9r59zaxv00t0d9prrp0"&gt;79&lt;/key&gt;&lt;/foreign-keys&gt;&lt;ref-type name="Web Page"&gt;12&lt;/ref-type&gt;&lt;contributors&gt;&lt;/contributors&gt;&lt;titles&gt;&lt;title&gt;&lt;style face="normal" font="default" size="100%"&gt;Autodesk&lt;/style&gt;&lt;style face="normal" font="default" charset="134" size="100%"&gt; &lt;/style&gt;&lt;style face="normal" font="default" size="100%"&gt;Maya&lt;/style&gt;&lt;style face="normal" font="default" charset="134" size="100%"&gt; &lt;/style&gt;&lt;style face="normal" font="default" size="100%"&gt;Software&lt;/style&gt;&lt;/title&gt;&lt;/titles&gt;&lt;dates&gt;&lt;/dates&gt;&lt;urls&gt;&lt;related-urls&gt;&lt;url&gt;&lt;style face="normal" font="default" size="100%"&gt;http&lt;/style&gt;&lt;style face="normal" font="default" charset="134" size="100%"&gt;://&lt;/style&gt;&lt;style face="normal" font="default" size="100%"&gt;www.autodesk.com/products/maya/overview&lt;/style&gt;&lt;/url&gt;&lt;/related-urls&gt;&lt;/urls&gt;&lt;/record&gt;&lt;/Cite&gt;&lt;/EndNote&gt;</w:instrText>
      </w:r>
      <w:r w:rsidRPr="00872263">
        <w:rPr>
          <w:vertAlign w:val="superscript"/>
        </w:rPr>
        <w:fldChar w:fldCharType="separate"/>
      </w:r>
      <w:r w:rsidR="004550CD">
        <w:rPr>
          <w:noProof/>
          <w:vertAlign w:val="superscript"/>
        </w:rPr>
        <w:t>[</w:t>
      </w:r>
      <w:hyperlink w:anchor="_ENREF_5" w:tooltip=",  #79" w:history="1">
        <w:r w:rsidR="004550CD">
          <w:rPr>
            <w:noProof/>
            <w:vertAlign w:val="superscript"/>
          </w:rPr>
          <w:t>5</w:t>
        </w:r>
      </w:hyperlink>
      <w:r w:rsidR="004550CD">
        <w:rPr>
          <w:noProof/>
          <w:vertAlign w:val="superscript"/>
        </w:rPr>
        <w:t>]</w:t>
      </w:r>
      <w:r w:rsidRPr="00872263">
        <w:rPr>
          <w:vertAlign w:val="superscript"/>
        </w:rPr>
        <w:fldChar w:fldCharType="end"/>
      </w:r>
      <w:r>
        <w:rPr>
          <w:rFonts w:hint="eastAsia"/>
        </w:rPr>
        <w:t>、</w:t>
      </w:r>
      <w:r>
        <w:rPr>
          <w:rFonts w:hint="eastAsia"/>
        </w:rPr>
        <w:t>SolidWorks</w:t>
      </w:r>
      <w:r w:rsidRPr="00872263">
        <w:rPr>
          <w:vertAlign w:val="superscript"/>
        </w:rPr>
        <w:fldChar w:fldCharType="begin"/>
      </w:r>
      <w:r w:rsidR="004550CD">
        <w:rPr>
          <w:vertAlign w:val="superscript"/>
        </w:rPr>
        <w:instrText xml:space="preserve"> ADDIN EN.CITE &lt;EndNote&gt;&lt;Cite ExcludeAuth="1" ExcludeYear="1"&gt;&lt;RecNum&gt;151&lt;/RecNum&gt;&lt;DisplayText&gt;[6]&lt;/DisplayText&gt;&lt;record&gt;&lt;rec-number&gt;151&lt;/rec-number&gt;&lt;foreign-keys&gt;&lt;key app="EN" db-id="sdawwts99w0wfaepv9r59zaxv00t0d9prrp0"&gt;151&lt;/key&gt;&lt;/foreign-keys&gt;&lt;ref-type name="Web Page"&gt;12&lt;/ref-type&gt;&lt;contributors&gt;&lt;/contributors&gt;&lt;titles&gt;&lt;title&gt;Wiki:SolidWorks&lt;/title&gt;&lt;/titles&gt;&lt;dates&gt;&lt;/dates&gt;&lt;urls&gt;&lt;related-urls&gt;&lt;url&gt;https://en.wikipedia.org/wiki/SolidWorks&lt;/url&gt;&lt;/related-urls&gt;&lt;/urls&gt;&lt;/record&gt;&lt;/Cite&gt;&lt;/EndNote&gt;</w:instrText>
      </w:r>
      <w:r w:rsidRPr="00872263">
        <w:rPr>
          <w:vertAlign w:val="superscript"/>
        </w:rPr>
        <w:fldChar w:fldCharType="separate"/>
      </w:r>
      <w:r w:rsidR="004550CD">
        <w:rPr>
          <w:noProof/>
          <w:vertAlign w:val="superscript"/>
        </w:rPr>
        <w:t>[</w:t>
      </w:r>
      <w:hyperlink w:anchor="_ENREF_6" w:tooltip=",  #151" w:history="1">
        <w:r w:rsidR="004550CD">
          <w:rPr>
            <w:noProof/>
            <w:vertAlign w:val="superscript"/>
          </w:rPr>
          <w:t>6</w:t>
        </w:r>
      </w:hyperlink>
      <w:r w:rsidR="004550CD">
        <w:rPr>
          <w:noProof/>
          <w:vertAlign w:val="superscript"/>
        </w:rPr>
        <w:t>]</w:t>
      </w:r>
      <w:r w:rsidRPr="00872263">
        <w:rPr>
          <w:vertAlign w:val="superscript"/>
        </w:rPr>
        <w:fldChar w:fldCharType="end"/>
      </w:r>
      <w:r>
        <w:rPr>
          <w:rFonts w:hint="eastAsia"/>
        </w:rPr>
        <w:t>、</w:t>
      </w:r>
      <w:r>
        <w:rPr>
          <w:rFonts w:hint="eastAsia"/>
        </w:rPr>
        <w:t>AutoCAD</w:t>
      </w:r>
      <w:r w:rsidRPr="00872263">
        <w:rPr>
          <w:vertAlign w:val="superscript"/>
        </w:rPr>
        <w:fldChar w:fldCharType="begin"/>
      </w:r>
      <w:r w:rsidR="004550CD">
        <w:rPr>
          <w:vertAlign w:val="superscript"/>
        </w:rPr>
        <w:instrText xml:space="preserve"> ADDIN EN.CITE &lt;EndNote&gt;&lt;Cite ExcludeAuth="1" ExcludeYear="1"&gt;&lt;RecNum&gt;149&lt;/RecNum&gt;&lt;DisplayText&gt;[7]&lt;/DisplayText&gt;&lt;record&gt;&lt;rec-number&gt;149&lt;/rec-number&gt;&lt;foreign-keys&gt;&lt;key app="EN" db-id="sdawwts99w0wfaepv9r59zaxv00t0d9prrp0"&gt;149&lt;/key&gt;&lt;/foreign-keys&gt;&lt;ref-type name="Web Page"&gt;12&lt;/ref-type&gt;&lt;contributors&gt;&lt;/contributors&gt;&lt;titles&gt;&lt;title&gt;Autodesk AutoCAD Software&lt;/title&gt;&lt;/titles&gt;&lt;dates&gt;&lt;/dates&gt;&lt;urls&gt;&lt;related-urls&gt;&lt;url&gt;http://www.autodesk.com/products/autocad/overview&lt;/url&gt;&lt;/related-urls&gt;&lt;/urls&gt;&lt;/record&gt;&lt;/Cite&gt;&lt;/EndNote&gt;</w:instrText>
      </w:r>
      <w:r w:rsidRPr="00872263">
        <w:rPr>
          <w:vertAlign w:val="superscript"/>
        </w:rPr>
        <w:fldChar w:fldCharType="separate"/>
      </w:r>
      <w:r w:rsidR="004550CD">
        <w:rPr>
          <w:noProof/>
          <w:vertAlign w:val="superscript"/>
        </w:rPr>
        <w:t>[</w:t>
      </w:r>
      <w:hyperlink w:anchor="_ENREF_7" w:tooltip=",  #149" w:history="1">
        <w:r w:rsidR="004550CD">
          <w:rPr>
            <w:noProof/>
            <w:vertAlign w:val="superscript"/>
          </w:rPr>
          <w:t>7</w:t>
        </w:r>
      </w:hyperlink>
      <w:r w:rsidR="004550CD">
        <w:rPr>
          <w:noProof/>
          <w:vertAlign w:val="superscript"/>
        </w:rPr>
        <w:t>]</w:t>
      </w:r>
      <w:r w:rsidRPr="00872263">
        <w:rPr>
          <w:vertAlign w:val="superscript"/>
        </w:rPr>
        <w:fldChar w:fldCharType="end"/>
      </w:r>
      <w:r>
        <w:rPr>
          <w:rFonts w:hint="eastAsia"/>
        </w:rPr>
        <w:t>、</w:t>
      </w:r>
      <w:r>
        <w:rPr>
          <w:rFonts w:hint="eastAsia"/>
        </w:rPr>
        <w:t>Blender</w:t>
      </w:r>
      <w:r w:rsidRPr="00872263">
        <w:rPr>
          <w:vertAlign w:val="superscript"/>
        </w:rPr>
        <w:fldChar w:fldCharType="begin"/>
      </w:r>
      <w:r w:rsidR="004550CD">
        <w:rPr>
          <w:vertAlign w:val="superscript"/>
        </w:rPr>
        <w:instrText xml:space="preserve"> ADDIN EN.CITE &lt;EndNote&gt;&lt;Cite ExcludeAuth="1" ExcludeYear="1"&gt;&lt;RecNum&gt;80&lt;/RecNum&gt;&lt;DisplayText&gt;[8]&lt;/DisplayText&gt;&lt;record&gt;&lt;rec-number&gt;80&lt;/rec-number&gt;&lt;foreign-keys&gt;&lt;key app="EN" db-id="sdawwts99w0wfaepv9r59zaxv00t0d9prrp0"&gt;80&lt;/key&gt;&lt;/foreign-keys&gt;&lt;ref-type name="Web Page"&gt;12&lt;/ref-type&gt;&lt;contributors&gt;&lt;/contributors&gt;&lt;titles&gt;&lt;title&gt;Blender Foundation&lt;/title&gt;&lt;/titles&gt;&lt;dates&gt;&lt;/dates&gt;&lt;urls&gt;&lt;related-urls&gt;&lt;url&gt;https://www.blender.org&lt;/url&gt;&lt;/related-urls&gt;&lt;/urls&gt;&lt;/record&gt;&lt;/Cite&gt;&lt;/EndNote&gt;</w:instrText>
      </w:r>
      <w:r w:rsidRPr="00872263">
        <w:rPr>
          <w:vertAlign w:val="superscript"/>
        </w:rPr>
        <w:fldChar w:fldCharType="separate"/>
      </w:r>
      <w:r w:rsidR="004550CD">
        <w:rPr>
          <w:noProof/>
          <w:vertAlign w:val="superscript"/>
        </w:rPr>
        <w:t>[</w:t>
      </w:r>
      <w:hyperlink w:anchor="_ENREF_8" w:tooltip=",  #80" w:history="1">
        <w:r w:rsidR="004550CD">
          <w:rPr>
            <w:noProof/>
            <w:vertAlign w:val="superscript"/>
          </w:rPr>
          <w:t>8</w:t>
        </w:r>
      </w:hyperlink>
      <w:r w:rsidR="004550CD">
        <w:rPr>
          <w:noProof/>
          <w:vertAlign w:val="superscript"/>
        </w:rPr>
        <w:t>]</w:t>
      </w:r>
      <w:r w:rsidRPr="00872263">
        <w:rPr>
          <w:vertAlign w:val="superscript"/>
        </w:rPr>
        <w:fldChar w:fldCharType="end"/>
      </w:r>
      <w:r>
        <w:rPr>
          <w:rFonts w:hint="eastAsia"/>
        </w:rPr>
        <w:t>、</w:t>
      </w:r>
      <w:r>
        <w:rPr>
          <w:rFonts w:hint="eastAsia"/>
        </w:rPr>
        <w:t>MotionBuilder</w:t>
      </w:r>
      <w:r w:rsidRPr="00872263">
        <w:rPr>
          <w:vertAlign w:val="superscript"/>
        </w:rPr>
        <w:fldChar w:fldCharType="begin"/>
      </w:r>
      <w:r w:rsidR="004550CD">
        <w:rPr>
          <w:vertAlign w:val="superscript"/>
        </w:rPr>
        <w:instrText xml:space="preserve"> ADDIN EN.CITE &lt;EndNote&gt;&lt;Cite ExcludeAuth="1" ExcludeYear="1"&gt;&lt;RecNum&gt;150&lt;/RecNum&gt;&lt;DisplayText&gt;[9]&lt;/DisplayText&gt;&lt;record&gt;&lt;rec-number&gt;150&lt;/rec-number&gt;&lt;foreign-keys&gt;&lt;key app="EN" db-id="sdawwts99w0wfaepv9r59zaxv00t0d9prrp0"&gt;150&lt;/key&gt;&lt;/foreign-keys&gt;&lt;ref-type name="Web Page"&gt;12&lt;/ref-type&gt;&lt;contributors&gt;&lt;/contributors&gt;&lt;titles&gt;&lt;title&gt;Autodes MotionBuilder&lt;/title&gt;&lt;/titles&gt;&lt;dates&gt;&lt;/dates&gt;&lt;urls&gt;&lt;related-urls&gt;&lt;url&gt;http://www.autodesk.com/products/motionbuilder/overview&lt;/url&gt;&lt;/related-urls&gt;&lt;/urls&gt;&lt;/record&gt;&lt;/Cite&gt;&lt;/EndNote&gt;</w:instrText>
      </w:r>
      <w:r w:rsidRPr="00872263">
        <w:rPr>
          <w:vertAlign w:val="superscript"/>
        </w:rPr>
        <w:fldChar w:fldCharType="separate"/>
      </w:r>
      <w:r w:rsidR="004550CD">
        <w:rPr>
          <w:noProof/>
          <w:vertAlign w:val="superscript"/>
        </w:rPr>
        <w:t>[</w:t>
      </w:r>
      <w:hyperlink w:anchor="_ENREF_9" w:tooltip=",  #150" w:history="1">
        <w:r w:rsidR="004550CD">
          <w:rPr>
            <w:noProof/>
            <w:vertAlign w:val="superscript"/>
          </w:rPr>
          <w:t>9</w:t>
        </w:r>
      </w:hyperlink>
      <w:r w:rsidR="004550CD">
        <w:rPr>
          <w:noProof/>
          <w:vertAlign w:val="superscript"/>
        </w:rPr>
        <w:t>]</w:t>
      </w:r>
      <w:r w:rsidRPr="00872263">
        <w:rPr>
          <w:vertAlign w:val="superscript"/>
        </w:rPr>
        <w:fldChar w:fldCharType="end"/>
      </w:r>
      <w:r>
        <w:rPr>
          <w:rFonts w:hint="eastAsia"/>
        </w:rPr>
        <w:t>等。这些专业建模软件为用户提供全面的建模操作工具，用户可以自由调整多个</w:t>
      </w:r>
      <w:r w:rsidRPr="002D4601">
        <w:rPr>
          <w:rFonts w:hint="eastAsia"/>
        </w:rPr>
        <w:t>观察</w:t>
      </w:r>
      <w:r>
        <w:rPr>
          <w:rFonts w:hint="eastAsia"/>
        </w:rPr>
        <w:t>视角，通过离散网格（如三角形网格）或光滑曲面（如</w:t>
      </w:r>
      <w:r>
        <w:rPr>
          <w:rFonts w:hint="eastAsia"/>
        </w:rPr>
        <w:t>Nurbs</w:t>
      </w:r>
      <w:r>
        <w:rPr>
          <w:rFonts w:hint="eastAsia"/>
        </w:rPr>
        <w:t>曲面）表达用户通过鼠标或画板绘制编辑模型的三维表面。专业软件不仅能够绘制出静态模型的几何形状，并且通过设置关键帧，来控制三维物体的运动动画，来完善三维</w:t>
      </w:r>
      <w:r>
        <w:rPr>
          <w:rFonts w:hint="eastAsia"/>
        </w:rPr>
        <w:lastRenderedPageBreak/>
        <w:t>模型的高层运动信息。不仅如此，专业软件同时也包含了对模型低层网格信息的简化、平滑等丰富的优化操作。同时，建模软件也具有专业的渲染功能，其渲染结果直接应用于影视、游戏等产业。</w:t>
      </w:r>
      <w:r>
        <w:rPr>
          <w:rFonts w:hint="eastAsia"/>
        </w:rPr>
        <w:t>SolidWorks</w:t>
      </w:r>
      <w:r w:rsidRPr="00872263">
        <w:rPr>
          <w:vertAlign w:val="superscript"/>
        </w:rPr>
        <w:fldChar w:fldCharType="begin"/>
      </w:r>
      <w:r w:rsidR="004550CD">
        <w:rPr>
          <w:vertAlign w:val="superscript"/>
        </w:rPr>
        <w:instrText xml:space="preserve"> ADDIN EN.CITE &lt;EndNote&gt;&lt;Cite ExcludeAuth="1" ExcludeYear="1"&gt;&lt;RecNum&gt;151&lt;/RecNum&gt;&lt;DisplayText&gt;[6]&lt;/DisplayText&gt;&lt;record&gt;&lt;rec-number&gt;151&lt;/rec-number&gt;&lt;foreign-keys&gt;&lt;key app="EN" db-id="sdawwts99w0wfaepv9r59zaxv00t0d9prrp0"&gt;151&lt;/key&gt;&lt;/foreign-keys&gt;&lt;ref-type name="Web Page"&gt;12&lt;/ref-type&gt;&lt;contributors&gt;&lt;/contributors&gt;&lt;titles&gt;&lt;title&gt;Wiki:SolidWorks&lt;/title&gt;&lt;/titles&gt;&lt;dates&gt;&lt;/dates&gt;&lt;urls&gt;&lt;related-urls&gt;&lt;url&gt;https://en.wikipedia.org/wiki/SolidWorks&lt;/url&gt;&lt;/related-urls&gt;&lt;/urls&gt;&lt;/record&gt;&lt;/Cite&gt;&lt;/EndNote&gt;</w:instrText>
      </w:r>
      <w:r w:rsidRPr="00872263">
        <w:rPr>
          <w:vertAlign w:val="superscript"/>
        </w:rPr>
        <w:fldChar w:fldCharType="separate"/>
      </w:r>
      <w:r w:rsidR="004550CD">
        <w:rPr>
          <w:noProof/>
          <w:vertAlign w:val="superscript"/>
        </w:rPr>
        <w:t>[</w:t>
      </w:r>
      <w:hyperlink w:anchor="_ENREF_6" w:tooltip=",  #151" w:history="1">
        <w:r w:rsidR="004550CD">
          <w:rPr>
            <w:noProof/>
            <w:vertAlign w:val="superscript"/>
          </w:rPr>
          <w:t>6</w:t>
        </w:r>
      </w:hyperlink>
      <w:r w:rsidR="004550CD">
        <w:rPr>
          <w:noProof/>
          <w:vertAlign w:val="superscript"/>
        </w:rPr>
        <w:t>]</w:t>
      </w:r>
      <w:r w:rsidRPr="00872263">
        <w:rPr>
          <w:vertAlign w:val="superscript"/>
        </w:rPr>
        <w:fldChar w:fldCharType="end"/>
      </w:r>
      <w:r>
        <w:rPr>
          <w:rFonts w:hint="eastAsia"/>
        </w:rPr>
        <w:t>、</w:t>
      </w:r>
      <w:r>
        <w:rPr>
          <w:rFonts w:hint="eastAsia"/>
        </w:rPr>
        <w:t>AutoCAD</w:t>
      </w:r>
      <w:r w:rsidRPr="00872263">
        <w:rPr>
          <w:vertAlign w:val="superscript"/>
        </w:rPr>
        <w:fldChar w:fldCharType="begin"/>
      </w:r>
      <w:r w:rsidR="004550CD">
        <w:rPr>
          <w:vertAlign w:val="superscript"/>
        </w:rPr>
        <w:instrText xml:space="preserve"> ADDIN EN.CITE &lt;EndNote&gt;&lt;Cite ExcludeAuth="1" ExcludeYear="1"&gt;&lt;RecNum&gt;149&lt;/RecNum&gt;&lt;DisplayText&gt;[7]&lt;/DisplayText&gt;&lt;record&gt;&lt;rec-number&gt;149&lt;/rec-number&gt;&lt;foreign-keys&gt;&lt;key app="EN" db-id="sdawwts99w0wfaepv9r59zaxv00t0d9prrp0"&gt;149&lt;/key&gt;&lt;/foreign-keys&gt;&lt;ref-type name="Web Page"&gt;12&lt;/ref-type&gt;&lt;contributors&gt;&lt;/contributors&gt;&lt;titles&gt;&lt;title&gt;Autodesk AutoCAD Software&lt;/title&gt;&lt;/titles&gt;&lt;dates&gt;&lt;/dates&gt;&lt;urls&gt;&lt;related-urls&gt;&lt;url&gt;http://www.autodesk.com/products/autocad/overview&lt;/url&gt;&lt;/related-urls&gt;&lt;/urls&gt;&lt;/record&gt;&lt;/Cite&gt;&lt;/EndNote&gt;</w:instrText>
      </w:r>
      <w:r w:rsidRPr="00872263">
        <w:rPr>
          <w:vertAlign w:val="superscript"/>
        </w:rPr>
        <w:fldChar w:fldCharType="separate"/>
      </w:r>
      <w:r w:rsidR="004550CD">
        <w:rPr>
          <w:noProof/>
          <w:vertAlign w:val="superscript"/>
        </w:rPr>
        <w:t>[</w:t>
      </w:r>
      <w:hyperlink w:anchor="_ENREF_7" w:tooltip=",  #149" w:history="1">
        <w:r w:rsidR="004550CD">
          <w:rPr>
            <w:noProof/>
            <w:vertAlign w:val="superscript"/>
          </w:rPr>
          <w:t>7</w:t>
        </w:r>
      </w:hyperlink>
      <w:r w:rsidR="004550CD">
        <w:rPr>
          <w:noProof/>
          <w:vertAlign w:val="superscript"/>
        </w:rPr>
        <w:t>]</w:t>
      </w:r>
      <w:r w:rsidRPr="00872263">
        <w:rPr>
          <w:vertAlign w:val="superscript"/>
        </w:rPr>
        <w:fldChar w:fldCharType="end"/>
      </w:r>
      <w:r>
        <w:rPr>
          <w:rFonts w:hint="eastAsia"/>
        </w:rPr>
        <w:t>等建模软件可以更快、更高效的辅助产品设计师、工程师设计出工业级三维机械模型，其软件集成了众多机械零件、产品设计等标准来辅助用户建立机械零件，并能自动分析运动仿真结果。总的来说，基于专业软件建模是工业界最普遍的建模方法，其优点的是工具众多，模型全面，应用范围广，但其缺点也同样显著：其一，专业的软件服务于专业的用户，想做出精致复杂的三维模型，需要具备专业的三维知识与熟练的软件操作能力，无法直接服务于广大普通用户；其二，普通用户习惯于在二维平面上绘制，直接在三维空间中建模对三维知识要求很高，对于复杂模型的建模往往工作量巨大，进一步提高了专业软件三维建模的门槛。</w:t>
      </w:r>
    </w:p>
    <w:p w:rsidR="00574447" w:rsidRDefault="00574447" w:rsidP="00574447">
      <w:pPr>
        <w:pStyle w:val="31"/>
      </w:pPr>
      <w:bookmarkStart w:id="20" w:name="_Toc509845270"/>
      <w:r>
        <w:rPr>
          <w:rFonts w:hint="eastAsia"/>
          <w:noProof/>
        </w:rPr>
        <mc:AlternateContent>
          <mc:Choice Requires="wpg">
            <w:drawing>
              <wp:anchor distT="0" distB="0" distL="114300" distR="114300" simplePos="0" relativeHeight="251661312" behindDoc="0" locked="0" layoutInCell="1" allowOverlap="1" wp14:anchorId="2C1B017A" wp14:editId="231473EC">
                <wp:simplePos x="0" y="0"/>
                <wp:positionH relativeFrom="column">
                  <wp:posOffset>-3404</wp:posOffset>
                </wp:positionH>
                <wp:positionV relativeFrom="paragraph">
                  <wp:posOffset>1856765</wp:posOffset>
                </wp:positionV>
                <wp:extent cx="5255260" cy="2537469"/>
                <wp:effectExtent l="0" t="0" r="2540" b="0"/>
                <wp:wrapTopAndBottom/>
                <wp:docPr id="452" name="组合 452"/>
                <wp:cNvGraphicFramePr/>
                <a:graphic xmlns:a="http://schemas.openxmlformats.org/drawingml/2006/main">
                  <a:graphicData uri="http://schemas.microsoft.com/office/word/2010/wordprocessingGroup">
                    <wpg:wgp>
                      <wpg:cNvGrpSpPr/>
                      <wpg:grpSpPr>
                        <a:xfrm>
                          <a:off x="0" y="0"/>
                          <a:ext cx="5255260" cy="2537469"/>
                          <a:chOff x="0" y="0"/>
                          <a:chExt cx="5255260" cy="2537469"/>
                        </a:xfrm>
                      </wpg:grpSpPr>
                      <pic:pic xmlns:pic="http://schemas.openxmlformats.org/drawingml/2006/picture">
                        <pic:nvPicPr>
                          <pic:cNvPr id="450" name="图片 450"/>
                          <pic:cNvPicPr>
                            <a:picLocks noChangeAspect="1"/>
                          </pic:cNvPicPr>
                        </pic:nvPicPr>
                        <pic:blipFill>
                          <a:blip r:embed="rId32" cstate="print">
                            <a:extLst>
                              <a:ext uri="{28A0092B-C50C-407E-A947-70E740481C1C}">
                                <a14:useLocalDpi xmlns:a14="http://schemas.microsoft.com/office/drawing/2010/main"/>
                              </a:ext>
                            </a:extLst>
                          </a:blip>
                          <a:stretch>
                            <a:fillRect/>
                          </a:stretch>
                        </pic:blipFill>
                        <pic:spPr>
                          <a:xfrm>
                            <a:off x="182880" y="0"/>
                            <a:ext cx="4892040" cy="1846580"/>
                          </a:xfrm>
                          <a:prstGeom prst="rect">
                            <a:avLst/>
                          </a:prstGeom>
                        </pic:spPr>
                      </pic:pic>
                      <wps:wsp>
                        <wps:cNvPr id="451" name="文本框 451"/>
                        <wps:cNvSpPr txBox="1"/>
                        <wps:spPr>
                          <a:xfrm>
                            <a:off x="0" y="1916439"/>
                            <a:ext cx="5255260" cy="621030"/>
                          </a:xfrm>
                          <a:prstGeom prst="rect">
                            <a:avLst/>
                          </a:prstGeom>
                          <a:solidFill>
                            <a:prstClr val="white"/>
                          </a:solidFill>
                          <a:ln>
                            <a:noFill/>
                          </a:ln>
                          <a:effectLst/>
                        </wps:spPr>
                        <wps:txbx>
                          <w:txbxContent>
                            <w:p w:rsidR="004550CD" w:rsidRPr="00E903BE" w:rsidRDefault="004550CD" w:rsidP="00574447">
                              <w:pPr>
                                <w:pStyle w:val="aff"/>
                                <w:spacing w:before="163" w:after="163"/>
                                <w:rPr>
                                  <w:rFonts w:eastAsia="宋体"/>
                                  <w:sz w:val="24"/>
                                  <w:szCs w:val="24"/>
                                </w:rPr>
                              </w:pPr>
                              <w:bookmarkStart w:id="21" w:name="_Toc509779848"/>
                              <w:bookmarkStart w:id="22" w:name="_Toc518931889"/>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3</w:t>
                              </w:r>
                              <w:r>
                                <w:fldChar w:fldCharType="end"/>
                              </w:r>
                              <w:r>
                                <w:t>扫描</w:t>
                              </w:r>
                              <w:r>
                                <w:rPr>
                                  <w:rFonts w:hint="eastAsia"/>
                                </w:rPr>
                                <w:t>设备图。</w:t>
                              </w:r>
                              <w:r>
                                <w:t>左图</w:t>
                              </w:r>
                              <w:r>
                                <w:rPr>
                                  <w:rFonts w:hint="eastAsia"/>
                                </w:rPr>
                                <w:t>为</w:t>
                              </w:r>
                              <w:r w:rsidRPr="005A6B11">
                                <w:t>MetraSCAN 3D</w:t>
                              </w:r>
                              <w:r>
                                <w:t>手持</w:t>
                              </w:r>
                              <w:r>
                                <w:rPr>
                                  <w:rFonts w:hint="eastAsia"/>
                                </w:rPr>
                                <w:t>高精度扫描设备，</w:t>
                              </w:r>
                              <w:r>
                                <w:t>右图</w:t>
                              </w:r>
                              <w:r>
                                <w:rPr>
                                  <w:rFonts w:hint="eastAsia"/>
                                </w:rPr>
                                <w:t>为</w:t>
                              </w:r>
                              <w:r>
                                <w:rPr>
                                  <w:rFonts w:hint="eastAsia"/>
                                </w:rPr>
                                <w:t>Twinstant</w:t>
                              </w:r>
                              <w:r>
                                <w:t xml:space="preserve"> Mobile</w:t>
                              </w:r>
                              <w:r>
                                <w:t>大型</w:t>
                              </w:r>
                              <w:r>
                                <w:rPr>
                                  <w:rFonts w:hint="eastAsia"/>
                                </w:rPr>
                                <w:t>扫描设备。</w:t>
                              </w:r>
                              <w:bookmarkEnd w:id="21"/>
                              <w:bookmarkEnd w:id="2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2C1B017A" id="组合 452" o:spid="_x0000_s1032" style="position:absolute;left:0;text-align:left;margin-left:-.25pt;margin-top:146.2pt;width:413.8pt;height:199.8pt;z-index:251661312" coordsize="52552,2537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">
                <v:shape id="图片 450" o:spid="_x0000_s1033" type="#_x0000_t75" style="position:absolute;left:1828;width:48921;height:1846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xpmovAAAAA3AAAAA8AAABkcnMvZG93bnJldi54bWxET81qwkAQvhd8h2WE3urGYKWkriItSk+V&#10;aB5gyI5JMDMbdldN3757EDx+fP+rzci9upEPnRMD81kGiqR2tpPGQHXavX2AChHFYu+EDPxRgM16&#10;8rLCwrq7lHQ7xkalEAkFGmhjHAqtQ90SY5i5gSRxZ+cZY4K+0dbjPYVzr/MsW2rGTlJDiwN9tVRf&#10;jlc28Jt/e1dl2111uHY986Xc51wa8zodt5+gIo3xKX64f6yBxXuan86kI6DX/wA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HGmai8AAAADcAAAADwAAAAAAAAAAAAAAAACfAgAA&#10;ZHJzL2Rvd25yZXYueG1sUEsFBgAAAAAEAAQA9wAAAIwDAAAAAA==&#10;">
                  <v:imagedata r:id="rId33" o:title=""/>
                  <v:path arrowok="t"/>
                </v:shape>
                <v:shape id="文本框 451" o:spid="_x0000_s1034" type="#_x0000_t202" style="position:absolute;top:19164;width:52552;height:6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icAdMcA&#10;AADcAAAADwAAAGRycy9kb3ducmV2LnhtbESPQWsCMRSE70L/Q3iFXqRmrVspW6OItKC9iFsvvT02&#10;z822m5clyer23zdCweMwM98wi9VgW3EmHxrHCqaTDARx5XTDtYLj5/vjC4gQkTW2jknBLwVYLe9G&#10;Cyy0u/CBzmWsRYJwKFCBibErpAyVIYth4jri5J2ctxiT9LXUHi8Jblv5lGVzabHhtGCwo42h6qfs&#10;rYJ9/rU34/709rHOZ3537Dfz77pU6uF+WL+CiDTEW/i/vdUK8ucpXM+kIyCXf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IInAHTHAAAA3AAAAA8AAAAAAAAAAAAAAAAAmAIAAGRy&#10;cy9kb3ducmV2LnhtbFBLBQYAAAAABAAEAPUAAACMAwAAAAA=&#10;" stroked="f">
                  <v:textbox style="mso-fit-shape-to-text:t" inset="0,0,0,0">
                    <w:txbxContent>
                      <w:p w:rsidR="004550CD" w:rsidRPr="00E903BE" w:rsidRDefault="004550CD" w:rsidP="00574447">
                        <w:pPr>
                          <w:pStyle w:val="aff"/>
                          <w:spacing w:before="163" w:after="163"/>
                          <w:rPr>
                            <w:rFonts w:eastAsia="宋体"/>
                            <w:sz w:val="24"/>
                            <w:szCs w:val="24"/>
                          </w:rPr>
                        </w:pPr>
                        <w:bookmarkStart w:id="23" w:name="_Toc509779848"/>
                        <w:bookmarkStart w:id="24" w:name="_Toc518931889"/>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3</w:t>
                        </w:r>
                        <w:r>
                          <w:fldChar w:fldCharType="end"/>
                        </w:r>
                        <w:r>
                          <w:t>扫描</w:t>
                        </w:r>
                        <w:r>
                          <w:rPr>
                            <w:rFonts w:hint="eastAsia"/>
                          </w:rPr>
                          <w:t>设备图。</w:t>
                        </w:r>
                        <w:r>
                          <w:t>左图</w:t>
                        </w:r>
                        <w:r>
                          <w:rPr>
                            <w:rFonts w:hint="eastAsia"/>
                          </w:rPr>
                          <w:t>为</w:t>
                        </w:r>
                        <w:r w:rsidRPr="005A6B11">
                          <w:t>MetraSCAN 3D</w:t>
                        </w:r>
                        <w:r>
                          <w:t>手持</w:t>
                        </w:r>
                        <w:r>
                          <w:rPr>
                            <w:rFonts w:hint="eastAsia"/>
                          </w:rPr>
                          <w:t>高精度扫描设备，</w:t>
                        </w:r>
                        <w:r>
                          <w:t>右图</w:t>
                        </w:r>
                        <w:r>
                          <w:rPr>
                            <w:rFonts w:hint="eastAsia"/>
                          </w:rPr>
                          <w:t>为</w:t>
                        </w:r>
                        <w:r>
                          <w:rPr>
                            <w:rFonts w:hint="eastAsia"/>
                          </w:rPr>
                          <w:t>Twinstant</w:t>
                        </w:r>
                        <w:r>
                          <w:t xml:space="preserve"> Mobile</w:t>
                        </w:r>
                        <w:r>
                          <w:t>大型</w:t>
                        </w:r>
                        <w:r>
                          <w:rPr>
                            <w:rFonts w:hint="eastAsia"/>
                          </w:rPr>
                          <w:t>扫描设备。</w:t>
                        </w:r>
                        <w:bookmarkEnd w:id="23"/>
                        <w:bookmarkEnd w:id="24"/>
                      </w:p>
                    </w:txbxContent>
                  </v:textbox>
                </v:shape>
                <w10:wrap type="topAndBottom"/>
              </v:group>
            </w:pict>
          </mc:Fallback>
        </mc:AlternateContent>
      </w:r>
      <w:r w:rsidRPr="001E1BCE">
        <w:rPr>
          <w:rFonts w:hint="eastAsia"/>
        </w:rPr>
        <w:t>基于扫描设备的建模</w:t>
      </w:r>
      <w:bookmarkEnd w:id="20"/>
    </w:p>
    <w:p w:rsidR="00574447" w:rsidRDefault="00574447" w:rsidP="00574447">
      <w:pPr>
        <w:ind w:firstLine="480"/>
      </w:pPr>
      <w:r>
        <w:rPr>
          <w:rFonts w:hint="eastAsia"/>
        </w:rPr>
        <w:t>给予扫描设备的建模方法通过设备扫描采集真实世界中的场景物体的表面三维信息，结合后续的三维重建算法可以得到完整的三维模型。通常为了重建出完整的三维模型表面信息，需要三维扫描设备对该物体从多个视角进行连续扫描，通过密集的多视角信息重建处物体的稠密三维点云信息。三维扫描仪根据其扫描精度、范围、距离、原理的不同，其价格也差别非常大。例如</w:t>
      </w:r>
      <w:r>
        <w:rPr>
          <w:rFonts w:hint="eastAsia"/>
        </w:rPr>
        <w:t>MetraSCAN</w:t>
      </w:r>
      <w:r>
        <w:t xml:space="preserve"> 3</w:t>
      </w:r>
      <w:r>
        <w:rPr>
          <w:rFonts w:hint="eastAsia"/>
        </w:rPr>
        <w:t>D</w:t>
      </w:r>
      <w:r>
        <w:rPr>
          <w:rFonts w:hint="eastAsia"/>
        </w:rPr>
        <w:t>是</w:t>
      </w:r>
      <w:r>
        <w:rPr>
          <w:rFonts w:hint="eastAsia"/>
        </w:rPr>
        <w:t>Creaform</w:t>
      </w:r>
      <w:r>
        <w:rPr>
          <w:rFonts w:hint="eastAsia"/>
        </w:rPr>
        <w:t>公司推出的便携式光学</w:t>
      </w:r>
      <w:r>
        <w:rPr>
          <w:rFonts w:hint="eastAsia"/>
        </w:rPr>
        <w:t>CMM</w:t>
      </w:r>
      <w:r>
        <w:rPr>
          <w:rFonts w:hint="eastAsia"/>
        </w:rPr>
        <w:t>（</w:t>
      </w:r>
      <w:r w:rsidRPr="009A07E0">
        <w:t>Coordinate Measuring Machine</w:t>
      </w:r>
      <w:r>
        <w:t>）</w:t>
      </w:r>
      <w:r>
        <w:t>3</w:t>
      </w:r>
      <w:r>
        <w:rPr>
          <w:rFonts w:hint="eastAsia"/>
        </w:rPr>
        <w:t>D</w:t>
      </w:r>
      <w:r>
        <w:rPr>
          <w:rFonts w:hint="eastAsia"/>
        </w:rPr>
        <w:t>扫描仪，如图</w:t>
      </w:r>
      <w:r>
        <w:rPr>
          <w:rFonts w:hint="eastAsia"/>
        </w:rPr>
        <w:t>1.3</w:t>
      </w:r>
      <w:r>
        <w:rPr>
          <w:rFonts w:hint="eastAsia"/>
        </w:rPr>
        <w:t>左图所示，该设备通过光学坐标测量系统扫描物体的三维信息。其测量物体的范围介于</w:t>
      </w:r>
      <w:r>
        <w:rPr>
          <w:rFonts w:hint="eastAsia"/>
        </w:rPr>
        <w:t>1</w:t>
      </w:r>
      <w:r>
        <w:rPr>
          <w:rFonts w:hint="eastAsia"/>
        </w:rPr>
        <w:t>米至</w:t>
      </w:r>
      <w:r>
        <w:rPr>
          <w:rFonts w:hint="eastAsia"/>
        </w:rPr>
        <w:t>3.5</w:t>
      </w:r>
      <w:r>
        <w:rPr>
          <w:rFonts w:hint="eastAsia"/>
        </w:rPr>
        <w:t>米，精度最高可达到</w:t>
      </w:r>
      <w:r>
        <w:rPr>
          <w:rFonts w:hint="eastAsia"/>
        </w:rPr>
        <w:t>0.064</w:t>
      </w:r>
      <w:r>
        <w:rPr>
          <w:rFonts w:hint="eastAsia"/>
        </w:rPr>
        <w:t>毫米，但其</w:t>
      </w:r>
      <w:r>
        <w:rPr>
          <w:rFonts w:hint="eastAsia"/>
        </w:rPr>
        <w:lastRenderedPageBreak/>
        <w:t>价格非常昂贵。由于多个光学扫描设备在数据采集时会相互干扰和扫描距离的限制，大型的扫描设备通常采用结构光和</w:t>
      </w:r>
      <w:r>
        <w:rPr>
          <w:rFonts w:hint="eastAsia"/>
        </w:rPr>
        <w:t>RGB</w:t>
      </w:r>
      <w:r>
        <w:rPr>
          <w:rFonts w:hint="eastAsia"/>
        </w:rPr>
        <w:t>相机结合的技术，多台扫描仪</w:t>
      </w:r>
      <w:r w:rsidRPr="00E44854">
        <w:rPr>
          <w:rFonts w:hint="eastAsia"/>
        </w:rPr>
        <w:t>同时</w:t>
      </w:r>
      <w:r>
        <w:rPr>
          <w:rFonts w:hint="eastAsia"/>
        </w:rPr>
        <w:t>进行数据采集，如</w:t>
      </w:r>
      <w:r>
        <w:rPr>
          <w:rFonts w:hint="eastAsia"/>
        </w:rPr>
        <w:t>Twinstant</w:t>
      </w:r>
      <w:r>
        <w:t xml:space="preserve"> </w:t>
      </w:r>
      <w:r>
        <w:rPr>
          <w:rFonts w:hint="eastAsia"/>
        </w:rPr>
        <w:t>Mobile</w:t>
      </w:r>
      <w:r>
        <w:rPr>
          <w:rFonts w:hint="eastAsia"/>
        </w:rPr>
        <w:t>扫描设备，如图</w:t>
      </w:r>
      <w:r>
        <w:rPr>
          <w:rFonts w:hint="eastAsia"/>
        </w:rPr>
        <w:t>1.3</w:t>
      </w:r>
      <w:r>
        <w:rPr>
          <w:rFonts w:hint="eastAsia"/>
        </w:rPr>
        <w:t>右图所示。其扫描最大高度</w:t>
      </w:r>
      <w:r>
        <w:rPr>
          <w:rFonts w:hint="eastAsia"/>
        </w:rPr>
        <w:t>2.18</w:t>
      </w:r>
      <w:r>
        <w:rPr>
          <w:rFonts w:hint="eastAsia"/>
        </w:rPr>
        <w:t>米，精度为</w:t>
      </w:r>
      <w:r>
        <w:rPr>
          <w:rFonts w:hint="eastAsia"/>
        </w:rPr>
        <w:t>0.7</w:t>
      </w:r>
      <w:r>
        <w:rPr>
          <w:rFonts w:hint="eastAsia"/>
        </w:rPr>
        <w:t>毫米。该设备体积庞大，建模流程和配置复杂，价格昂贵，只能用于工业领域内的专业建模。目前民用级别的也越来越普遍，如微软公司发布的</w:t>
      </w:r>
      <w:r>
        <w:rPr>
          <w:rFonts w:hint="eastAsia"/>
        </w:rPr>
        <w:t>Kinect</w:t>
      </w:r>
      <w:r>
        <w:t xml:space="preserve"> 2.0</w:t>
      </w:r>
      <w:r>
        <w:rPr>
          <w:rFonts w:hint="eastAsia"/>
        </w:rPr>
        <w:t>设备，该设备采用结构光扫描方式，扫描范围为</w:t>
      </w:r>
      <w:r>
        <w:rPr>
          <w:rFonts w:hint="eastAsia"/>
        </w:rPr>
        <w:t>0.8</w:t>
      </w:r>
      <w:r>
        <w:rPr>
          <w:rFonts w:hint="eastAsia"/>
        </w:rPr>
        <w:t>米至</w:t>
      </w:r>
      <w:r>
        <w:rPr>
          <w:rFonts w:hint="eastAsia"/>
        </w:rPr>
        <w:t>4.0</w:t>
      </w:r>
      <w:r>
        <w:rPr>
          <w:rFonts w:hint="eastAsia"/>
        </w:rPr>
        <w:t>米，精度为厘米级别，由于其低精度和低帧率的原因，通过反复扫描物体才能得到物体的稠密点云数据，且粗糙的点云数据也限制了该设备的应用范围。总的来说，高精度、大场景的三维扫描设备的价格非常昂贵，只能应用于专业的建模领域，难以应用于普通用户，而低成本的扫描设备，精度低、扫描场景小，很难得到广泛应用。</w:t>
      </w:r>
    </w:p>
    <w:p w:rsidR="00574447" w:rsidRDefault="00574447" w:rsidP="00574447">
      <w:pPr>
        <w:pStyle w:val="31"/>
      </w:pPr>
      <w:bookmarkStart w:id="25" w:name="_Toc509845271"/>
      <w:r w:rsidRPr="00BB2C1A">
        <w:rPr>
          <w:rFonts w:hint="eastAsia"/>
        </w:rPr>
        <w:t>基于图像的三维建模</w:t>
      </w:r>
      <w:bookmarkEnd w:id="25"/>
    </w:p>
    <w:p w:rsidR="00574447" w:rsidRDefault="00574447" w:rsidP="00574447">
      <w:pPr>
        <w:ind w:firstLine="480"/>
      </w:pPr>
      <w:r>
        <w:rPr>
          <w:rFonts w:hint="eastAsia"/>
        </w:rPr>
        <w:t>基于图像的三维建模方法根据输入图像个数不同分为基于多视角图像建模和基于单视角图像建模。基于多视角图像建模是通过若干个不同视角对真实物体进行拍照，通过多张图像间的对应特征点匹配</w:t>
      </w:r>
      <w:r w:rsidRPr="00734D96">
        <w:rPr>
          <w:vertAlign w:val="superscript"/>
        </w:rPr>
        <w:fldChar w:fldCharType="begin"/>
      </w:r>
      <w:r w:rsidR="004550CD">
        <w:rPr>
          <w:vertAlign w:val="superscript"/>
        </w:rPr>
        <w:instrText xml:space="preserve"> ADDIN EN.CITE &lt;EndNote&gt;&lt;Cite&gt;&lt;Author&gt;Luo&lt;/Author&gt;&lt;Year&gt;2013&lt;/Year&gt;&lt;RecNum&gt;152&lt;/RecNum&gt;&lt;DisplayText&gt;[10]&lt;/DisplayText&gt;&lt;record&gt;&lt;rec-number&gt;152&lt;/rec-number&gt;&lt;foreign-keys&gt;&lt;key app="EN" db-id="sdawwts99w0wfaepv9r59zaxv00t0d9prrp0"&gt;152&lt;/key&gt;&lt;/foreign-keys&gt;&lt;ref-type name="Journal Article"&gt;17&lt;/ref-type&gt;&lt;contributors&gt;&lt;authors&gt;&lt;author&gt;Luo, Juan&lt;/author&gt;&lt;author&gt;Gwun, Oubong&lt;/author&gt;&lt;/authors&gt;&lt;/contributors&gt;&lt;titles&gt;&lt;title&gt;A Comparison of SIFT, PCA-SIFT and SURF&lt;/title&gt;&lt;secondary-title&gt;International Journal of Image Processing&lt;/secondary-title&gt;&lt;/titles&gt;&lt;periodical&gt;&lt;full-title&gt;International Journal of Image Processing&lt;/full-title&gt;&lt;/periodical&gt;&lt;pages&gt;143-152&lt;/pages&gt;&lt;volume&gt;3&lt;/volume&gt;&lt;number&gt;4&lt;/number&gt;&lt;dates&gt;&lt;year&gt;2013&lt;/year&gt;&lt;/dates&gt;&lt;urls&gt;&lt;/urls&gt;&lt;/record&gt;&lt;/Cite&gt;&lt;/EndNote&gt;</w:instrText>
      </w:r>
      <w:r w:rsidRPr="00734D96">
        <w:rPr>
          <w:vertAlign w:val="superscript"/>
        </w:rPr>
        <w:fldChar w:fldCharType="separate"/>
      </w:r>
      <w:r w:rsidR="004550CD">
        <w:rPr>
          <w:noProof/>
          <w:vertAlign w:val="superscript"/>
        </w:rPr>
        <w:t>[</w:t>
      </w:r>
      <w:hyperlink w:anchor="_ENREF_10" w:tooltip="Luo, 2013 #152" w:history="1">
        <w:r w:rsidR="004550CD">
          <w:rPr>
            <w:noProof/>
            <w:vertAlign w:val="superscript"/>
          </w:rPr>
          <w:t>10</w:t>
        </w:r>
      </w:hyperlink>
      <w:r w:rsidR="004550CD">
        <w:rPr>
          <w:noProof/>
          <w:vertAlign w:val="superscript"/>
        </w:rPr>
        <w:t>]</w:t>
      </w:r>
      <w:r w:rsidRPr="00734D96">
        <w:rPr>
          <w:vertAlign w:val="superscript"/>
        </w:rPr>
        <w:fldChar w:fldCharType="end"/>
      </w:r>
      <w:r>
        <w:rPr>
          <w:rFonts w:hint="eastAsia"/>
        </w:rPr>
        <w:t>和照相机的参数信息</w:t>
      </w:r>
      <w:r w:rsidRPr="00734D96">
        <w:rPr>
          <w:vertAlign w:val="superscript"/>
        </w:rPr>
        <w:fldChar w:fldCharType="begin"/>
      </w:r>
      <w:r w:rsidR="004550CD">
        <w:rPr>
          <w:vertAlign w:val="superscript"/>
        </w:rPr>
        <w:instrText xml:space="preserve"> ADDIN EN.CITE &lt;EndNote&gt;&lt;Cite&gt;&lt;Author&gt;Zhang&lt;/Author&gt;&lt;Year&gt;2000&lt;/Year&gt;&lt;RecNum&gt;57&lt;/RecNum&gt;&lt;DisplayText&gt;[11]&lt;/DisplayText&gt;&lt;record&gt;&lt;rec-number&gt;57&lt;/rec-number&gt;&lt;foreign-keys&gt;&lt;key app="EN" db-id="sdawwts99w0wfaepv9r59zaxv00t0d9prrp0"&gt;57&lt;/key&gt;&lt;/foreign-keys&gt;&lt;ref-type name="Journal Article"&gt;17&lt;/ref-type&gt;&lt;contributors&gt;&lt;authors&gt;&lt;author&gt;Zhang, Zhengyou&lt;/author&gt;&lt;/authors&gt;&lt;/contributors&gt;&lt;titles&gt;&lt;title&gt;A flexible new technique for camera calibration&lt;/title&gt;&lt;secondary-title&gt;IEEE Transactions on Pattern Analysis &amp;amp; Machine Intelligence&lt;/secondary-title&gt;&lt;/titles&gt;&lt;periodical&gt;&lt;full-title&gt;IEEE Transactions on Pattern Analysis &amp;amp; Machine Intelligence&lt;/full-title&gt;&lt;/periodical&gt;&lt;pages&gt;1330-1334&lt;/pages&gt;&lt;volume&gt;22&lt;/volume&gt;&lt;number&gt;11&lt;/number&gt;&lt;dates&gt;&lt;year&gt;2000&lt;/year&gt;&lt;/dates&gt;&lt;urls&gt;&lt;/urls&gt;&lt;/record&gt;&lt;/Cite&gt;&lt;/EndNote&gt;</w:instrText>
      </w:r>
      <w:r w:rsidRPr="00734D96">
        <w:rPr>
          <w:vertAlign w:val="superscript"/>
        </w:rPr>
        <w:fldChar w:fldCharType="separate"/>
      </w:r>
      <w:r w:rsidR="004550CD">
        <w:rPr>
          <w:noProof/>
          <w:vertAlign w:val="superscript"/>
        </w:rPr>
        <w:t>[</w:t>
      </w:r>
      <w:hyperlink w:anchor="_ENREF_11" w:tooltip="Zhang, 2000 #57" w:history="1">
        <w:r w:rsidR="004550CD">
          <w:rPr>
            <w:noProof/>
            <w:vertAlign w:val="superscript"/>
          </w:rPr>
          <w:t>11</w:t>
        </w:r>
      </w:hyperlink>
      <w:r w:rsidR="004550CD">
        <w:rPr>
          <w:noProof/>
          <w:vertAlign w:val="superscript"/>
        </w:rPr>
        <w:t>]</w:t>
      </w:r>
      <w:r w:rsidRPr="00734D96">
        <w:rPr>
          <w:vertAlign w:val="superscript"/>
        </w:rPr>
        <w:fldChar w:fldCharType="end"/>
      </w:r>
      <w:r>
        <w:rPr>
          <w:rFonts w:hint="eastAsia"/>
        </w:rPr>
        <w:t>，根据立体视觉原理</w:t>
      </w:r>
      <w:r w:rsidRPr="00734D96">
        <w:rPr>
          <w:vertAlign w:val="superscript"/>
        </w:rPr>
        <w:fldChar w:fldCharType="begin"/>
      </w:r>
      <w:r w:rsidR="004550CD">
        <w:rPr>
          <w:vertAlign w:val="superscript"/>
        </w:rPr>
        <w:instrText xml:space="preserve"> ADDIN EN.CITE &lt;EndNote&gt;&lt;Cite&gt;&lt;Author&gt;Hartley&lt;/Author&gt;&lt;Year&gt;2000&lt;/Year&gt;&lt;RecNum&gt;54&lt;/RecNum&gt;&lt;DisplayText&gt;[12]&lt;/DisplayText&gt;&lt;record&gt;&lt;rec-number&gt;54&lt;/rec-number&gt;&lt;foreign-keys&gt;&lt;key app="EN" db-id="sdawwts99w0wfaepv9r59zaxv00t0d9prrp0"&gt;54&lt;/key&gt;&lt;/foreign-keys&gt;&lt;ref-type name="Conference Proceedings"&gt;10&lt;/ref-type&gt;&lt;contributors&gt;&lt;authors&gt;&lt;author&gt;Hartley, Richard&lt;/author&gt;&lt;author&gt;Zisserman, Andrew&lt;/author&gt;&lt;/authors&gt;&lt;/contributors&gt;&lt;titles&gt;&lt;title&gt;Multiple view geometry in computer vision&lt;/title&gt;&lt;/titles&gt;&lt;pages&gt;1865 - 1872&lt;/pages&gt;&lt;dates&gt;&lt;year&gt;2000&lt;/year&gt;&lt;/dates&gt;&lt;urls&gt;&lt;/urls&gt;&lt;/record&gt;&lt;/Cite&gt;&lt;/EndNote&gt;</w:instrText>
      </w:r>
      <w:r w:rsidRPr="00734D96">
        <w:rPr>
          <w:vertAlign w:val="superscript"/>
        </w:rPr>
        <w:fldChar w:fldCharType="separate"/>
      </w:r>
      <w:r w:rsidR="004550CD">
        <w:rPr>
          <w:noProof/>
          <w:vertAlign w:val="superscript"/>
        </w:rPr>
        <w:t>[</w:t>
      </w:r>
      <w:hyperlink w:anchor="_ENREF_12" w:tooltip="Hartley, 2000 #54" w:history="1">
        <w:r w:rsidR="004550CD">
          <w:rPr>
            <w:noProof/>
            <w:vertAlign w:val="superscript"/>
          </w:rPr>
          <w:t>12</w:t>
        </w:r>
      </w:hyperlink>
      <w:r w:rsidR="004550CD">
        <w:rPr>
          <w:noProof/>
          <w:vertAlign w:val="superscript"/>
        </w:rPr>
        <w:t>]</w:t>
      </w:r>
      <w:r w:rsidRPr="00734D96">
        <w:rPr>
          <w:vertAlign w:val="superscript"/>
        </w:rPr>
        <w:fldChar w:fldCharType="end"/>
      </w:r>
      <w:r>
        <w:rPr>
          <w:rFonts w:hint="eastAsia"/>
        </w:rPr>
        <w:t>，确定匹配点在空间中的三维坐标，从而得到三维模型的点云信息。而基于单视角图像建模的研究仅从单张二维图像和深度信息中获取模型数据信息，往往三维数据不完整，通常采用数据驱动的方式</w:t>
      </w:r>
      <w:r w:rsidRPr="008D4737">
        <w:rPr>
          <w:vertAlign w:val="superscript"/>
        </w:rPr>
        <w:fldChar w:fldCharType="begin"/>
      </w:r>
      <w:r w:rsidR="004550CD">
        <w:rPr>
          <w:vertAlign w:val="superscript"/>
        </w:rPr>
        <w:instrText xml:space="preserve"> ADDIN EN.CITE &lt;EndNote&gt;&lt;Cite&gt;&lt;Author&gt;Rock&lt;/Author&gt;&lt;Year&gt;2015&lt;/Year&gt;&lt;RecNum&gt;153&lt;/RecNum&gt;&lt;DisplayText&gt;[13]&lt;/DisplayText&gt;&lt;record&gt;&lt;rec-number&gt;153&lt;/rec-number&gt;&lt;foreign-keys&gt;&lt;key app="EN" db-id="sdawwts99w0wfaepv9r59zaxv00t0d9prrp0"&gt;153&lt;/key&gt;&lt;/foreign-keys&gt;&lt;ref-type name="Conference Proceedings"&gt;10&lt;/ref-type&gt;&lt;contributors&gt;&lt;authors&gt;&lt;author&gt;Rock, Jason&lt;/author&gt;&lt;author&gt;Gupta, Tanmay&lt;/author&gt;&lt;author&gt;Thorsen, Justin&lt;/author&gt;&lt;author&gt;Gwak, Jun Young&lt;/author&gt;&lt;author&gt;Shin, Daeyun&lt;/author&gt;&lt;author&gt;Hoiem, Derek&lt;/author&gt;&lt;/authors&gt;&lt;/contributors&gt;&lt;titles&gt;&lt;title&gt;Completing 3D object shape from one depth image&lt;/title&gt;&lt;secondary-title&gt;Computer Vision and Pattern Recognition&lt;/secondary-title&gt;&lt;/titles&gt;&lt;pages&gt;2484-2493&lt;/pages&gt;&lt;dates&gt;&lt;year&gt;2015&lt;/year&gt;&lt;/dates&gt;&lt;urls&gt;&lt;/urls&gt;&lt;/record&gt;&lt;/Cite&gt;&lt;/EndNote&gt;</w:instrText>
      </w:r>
      <w:r w:rsidRPr="008D4737">
        <w:rPr>
          <w:vertAlign w:val="superscript"/>
        </w:rPr>
        <w:fldChar w:fldCharType="separate"/>
      </w:r>
      <w:r w:rsidR="004550CD">
        <w:rPr>
          <w:noProof/>
          <w:vertAlign w:val="superscript"/>
        </w:rPr>
        <w:t>[</w:t>
      </w:r>
      <w:hyperlink w:anchor="_ENREF_13" w:tooltip="Rock, 2015 #153" w:history="1">
        <w:r w:rsidR="004550CD">
          <w:rPr>
            <w:noProof/>
            <w:vertAlign w:val="superscript"/>
          </w:rPr>
          <w:t>13</w:t>
        </w:r>
      </w:hyperlink>
      <w:r w:rsidR="004550CD">
        <w:rPr>
          <w:noProof/>
          <w:vertAlign w:val="superscript"/>
        </w:rPr>
        <w:t>]</w:t>
      </w:r>
      <w:r w:rsidRPr="008D4737">
        <w:rPr>
          <w:vertAlign w:val="superscript"/>
        </w:rPr>
        <w:fldChar w:fldCharType="end"/>
      </w:r>
      <w:r>
        <w:rPr>
          <w:rFonts w:hint="eastAsia"/>
        </w:rPr>
        <w:t>在已有的数据库中寻找相匹配的模型信息来完善所建模型。</w:t>
      </w:r>
    </w:p>
    <w:p w:rsidR="00574447" w:rsidRDefault="00574447" w:rsidP="00574447">
      <w:pPr>
        <w:ind w:firstLine="480"/>
      </w:pPr>
      <w:r>
        <w:rPr>
          <w:rFonts w:hint="eastAsia"/>
          <w:noProof/>
        </w:rPr>
        <mc:AlternateContent>
          <mc:Choice Requires="wps">
            <w:drawing>
              <wp:anchor distT="0" distB="0" distL="114300" distR="114300" simplePos="0" relativeHeight="251663360" behindDoc="0" locked="0" layoutInCell="1" allowOverlap="1" wp14:anchorId="62AFECF7" wp14:editId="12229D78">
                <wp:simplePos x="0" y="0"/>
                <wp:positionH relativeFrom="column">
                  <wp:align>center</wp:align>
                </wp:positionH>
                <wp:positionV relativeFrom="paragraph">
                  <wp:posOffset>2495550</wp:posOffset>
                </wp:positionV>
                <wp:extent cx="5252085" cy="622800"/>
                <wp:effectExtent l="0" t="0" r="1270" b="7620"/>
                <wp:wrapTopAndBottom/>
                <wp:docPr id="454" name="文本框 454"/>
                <wp:cNvGraphicFramePr/>
                <a:graphic xmlns:a="http://schemas.openxmlformats.org/drawingml/2006/main">
                  <a:graphicData uri="http://schemas.microsoft.com/office/word/2010/wordprocessingShape">
                    <wps:wsp>
                      <wps:cNvSpPr txBox="1"/>
                      <wps:spPr>
                        <a:xfrm>
                          <a:off x="0" y="0"/>
                          <a:ext cx="5252085" cy="622800"/>
                        </a:xfrm>
                        <a:prstGeom prst="rect">
                          <a:avLst/>
                        </a:prstGeom>
                        <a:solidFill>
                          <a:prstClr val="white"/>
                        </a:solidFill>
                        <a:ln>
                          <a:noFill/>
                        </a:ln>
                        <a:effectLst/>
                      </wps:spPr>
                      <wps:txbx>
                        <w:txbxContent>
                          <w:p w:rsidR="004550CD" w:rsidRPr="00C57E36" w:rsidRDefault="004550CD" w:rsidP="00574447">
                            <w:pPr>
                              <w:pStyle w:val="aff"/>
                              <w:spacing w:before="163" w:after="163"/>
                              <w:rPr>
                                <w:rFonts w:eastAsia="宋体"/>
                                <w:sz w:val="24"/>
                                <w:szCs w:val="24"/>
                              </w:rPr>
                            </w:pPr>
                            <w:bookmarkStart w:id="26" w:name="_Toc509779849"/>
                            <w:bookmarkStart w:id="27" w:name="_Toc518931890"/>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4</w:t>
                            </w:r>
                            <w:r>
                              <w:fldChar w:fldCharType="end"/>
                            </w:r>
                            <w:r>
                              <w:t>基于</w:t>
                            </w:r>
                            <w:r>
                              <w:rPr>
                                <w:rFonts w:hint="eastAsia"/>
                              </w:rPr>
                              <w:t>多视角图像建模方法。</w:t>
                            </w:r>
                            <w:r>
                              <w:t>左图</w:t>
                            </w:r>
                            <w:r>
                              <w:rPr>
                                <w:rFonts w:hint="eastAsia"/>
                              </w:rPr>
                              <w:t>为基于</w:t>
                            </w:r>
                            <w:r>
                              <w:rPr>
                                <w:rFonts w:hint="eastAsia"/>
                              </w:rPr>
                              <w:t>SfM</w:t>
                            </w:r>
                            <w:r>
                              <w:t>的建模</w:t>
                            </w:r>
                            <w:r>
                              <w:rPr>
                                <w:rFonts w:hint="eastAsia"/>
                              </w:rPr>
                              <w:t>方法，</w:t>
                            </w:r>
                            <w:r>
                              <w:t>右图</w:t>
                            </w:r>
                            <w:r>
                              <w:rPr>
                                <w:rFonts w:hint="eastAsia"/>
                              </w:rPr>
                              <w:t>为基于</w:t>
                            </w:r>
                            <w:r>
                              <w:rPr>
                                <w:rFonts w:hint="eastAsia"/>
                              </w:rPr>
                              <w:t>SLAM</w:t>
                            </w:r>
                            <w:r>
                              <w:t>的建模</w:t>
                            </w:r>
                            <w:r>
                              <w:rPr>
                                <w:rFonts w:hint="eastAsia"/>
                              </w:rPr>
                              <w:t>方法。</w:t>
                            </w:r>
                            <w:bookmarkEnd w:id="26"/>
                            <w:bookmarkEnd w:id="2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100000</wp14:pctWidth>
                </wp14:sizeRelH>
                <wp14:sizeRelV relativeFrom="margin">
                  <wp14:pctHeight>0</wp14:pctHeight>
                </wp14:sizeRelV>
              </wp:anchor>
            </w:drawing>
          </mc:Choice>
          <mc:Fallback>
            <w:pict>
              <v:shape w14:anchorId="62AFECF7" id="文本框 454" o:spid="_x0000_s1035" type="#_x0000_t202" style="position:absolute;left:0;text-align:left;margin-left:0;margin-top:196.5pt;width:413.55pt;height:49.05pt;z-index:251663360;visibility:visible;mso-wrap-style:square;mso-width-percent:1000;mso-height-percent:0;mso-wrap-distance-left:9pt;mso-wrap-distance-top:0;mso-wrap-distance-right:9pt;mso-wrap-distance-bottom:0;mso-position-horizontal:center;mso-position-horizontal-relative:text;mso-position-vertical:absolute;mso-position-vertical-relative:text;mso-width-percent:10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" stroked="f">
                <v:textbox style="mso-fit-shape-to-text:t" inset="0,0,0,0">
                  <w:txbxContent>
                    <w:p w:rsidR="004550CD" w:rsidRPr="00C57E36" w:rsidRDefault="004550CD" w:rsidP="00574447">
                      <w:pPr>
                        <w:pStyle w:val="aff"/>
                        <w:spacing w:before="163" w:after="163"/>
                        <w:rPr>
                          <w:rFonts w:eastAsia="宋体"/>
                          <w:sz w:val="24"/>
                          <w:szCs w:val="24"/>
                        </w:rPr>
                      </w:pPr>
                      <w:bookmarkStart w:id="28" w:name="_Toc509779849"/>
                      <w:bookmarkStart w:id="29" w:name="_Toc518931890"/>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4</w:t>
                      </w:r>
                      <w:r>
                        <w:fldChar w:fldCharType="end"/>
                      </w:r>
                      <w:r>
                        <w:t>基于</w:t>
                      </w:r>
                      <w:r>
                        <w:rPr>
                          <w:rFonts w:hint="eastAsia"/>
                        </w:rPr>
                        <w:t>多视角图像建模方法。</w:t>
                      </w:r>
                      <w:r>
                        <w:t>左图</w:t>
                      </w:r>
                      <w:r>
                        <w:rPr>
                          <w:rFonts w:hint="eastAsia"/>
                        </w:rPr>
                        <w:t>为基于</w:t>
                      </w:r>
                      <w:r>
                        <w:rPr>
                          <w:rFonts w:hint="eastAsia"/>
                        </w:rPr>
                        <w:t>SfM</w:t>
                      </w:r>
                      <w:r>
                        <w:t>的建模</w:t>
                      </w:r>
                      <w:r>
                        <w:rPr>
                          <w:rFonts w:hint="eastAsia"/>
                        </w:rPr>
                        <w:t>方法，</w:t>
                      </w:r>
                      <w:r>
                        <w:t>右图</w:t>
                      </w:r>
                      <w:r>
                        <w:rPr>
                          <w:rFonts w:hint="eastAsia"/>
                        </w:rPr>
                        <w:t>为基于</w:t>
                      </w:r>
                      <w:r>
                        <w:rPr>
                          <w:rFonts w:hint="eastAsia"/>
                        </w:rPr>
                        <w:t>SLAM</w:t>
                      </w:r>
                      <w:r>
                        <w:t>的建模</w:t>
                      </w:r>
                      <w:r>
                        <w:rPr>
                          <w:rFonts w:hint="eastAsia"/>
                        </w:rPr>
                        <w:t>方法。</w:t>
                      </w:r>
                      <w:bookmarkEnd w:id="28"/>
                      <w:bookmarkEnd w:id="29"/>
                    </w:p>
                  </w:txbxContent>
                </v:textbox>
                <w10:wrap type="topAndBottom"/>
              </v:shape>
            </w:pict>
          </mc:Fallback>
        </mc:AlternateContent>
      </w:r>
      <w:r>
        <w:rPr>
          <w:rFonts w:hint="eastAsia"/>
          <w:noProof/>
        </w:rPr>
        <w:drawing>
          <wp:anchor distT="0" distB="0" distL="114300" distR="114300" simplePos="0" relativeHeight="251662336" behindDoc="0" locked="0" layoutInCell="1" allowOverlap="1" wp14:anchorId="54FFC0FC" wp14:editId="729B6CD2">
            <wp:simplePos x="0" y="0"/>
            <wp:positionH relativeFrom="column">
              <wp:posOffset>186792</wp:posOffset>
            </wp:positionH>
            <wp:positionV relativeFrom="paragraph">
              <wp:posOffset>820852</wp:posOffset>
            </wp:positionV>
            <wp:extent cx="4885055" cy="1623060"/>
            <wp:effectExtent l="0" t="0" r="0" b="0"/>
            <wp:wrapTopAndBottom/>
            <wp:docPr id="453" name="图片 4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3" name="图片 453"/>
                    <pic:cNvPicPr>
                      <a:picLocks noChangeAspect="1"/>
                    </pic:cNvPicPr>
                  </pic:nvPicPr>
                  <pic:blipFill>
                    <a:blip r:embed="rId34" cstate="print">
                      <a:extLst>
                        <a:ext uri="{28A0092B-C50C-407E-A947-70E740481C1C}">
                          <a14:useLocalDpi xmlns:a14="http://schemas.microsoft.com/office/drawing/2010/main"/>
                        </a:ext>
                      </a:extLst>
                    </a:blip>
                    <a:stretch>
                      <a:fillRect/>
                    </a:stretch>
                  </pic:blipFill>
                  <pic:spPr>
                    <a:xfrm>
                      <a:off x="0" y="0"/>
                      <a:ext cx="4885055" cy="1623060"/>
                    </a:xfrm>
                    <a:prstGeom prst="rect">
                      <a:avLst/>
                    </a:prstGeom>
                  </pic:spPr>
                </pic:pic>
              </a:graphicData>
            </a:graphic>
            <wp14:sizeRelH relativeFrom="margin">
              <wp14:pctWidth>0</wp14:pctWidth>
            </wp14:sizeRelH>
          </wp:anchor>
        </w:drawing>
      </w:r>
      <w:r>
        <w:rPr>
          <w:rFonts w:hint="eastAsia"/>
        </w:rPr>
        <w:t>目前基于多视角建模方法主要有两种主流路线，其一，为基于</w:t>
      </w:r>
      <w:r w:rsidRPr="00433F58">
        <w:rPr>
          <w:rFonts w:hint="eastAsia"/>
        </w:rPr>
        <w:t>运动恢复结构</w:t>
      </w:r>
      <w:r w:rsidRPr="005A6261">
        <w:rPr>
          <w:vertAlign w:val="superscript"/>
        </w:rPr>
        <w:fldChar w:fldCharType="begin"/>
      </w:r>
      <w:r w:rsidR="004550CD">
        <w:rPr>
          <w:vertAlign w:val="superscript"/>
        </w:rPr>
        <w:instrText xml:space="preserve"> ADDIN EN.CITE &lt;EndNote&gt;&lt;Cite&gt;&lt;Author&gt;Snavely&lt;/Author&gt;&lt;Year&gt;2006&lt;/Year&gt;&lt;RecNum&gt;63&lt;/RecNum&gt;&lt;DisplayText&gt;[14]&lt;/DisplayText&gt;&lt;record&gt;&lt;rec-number&gt;63&lt;/rec-number&gt;&lt;foreign-keys&gt;&lt;key app="EN" db-id="sdawwts99w0wfaepv9r59zaxv00t0d9prrp0"&gt;63&lt;/key&gt;&lt;/foreign-keys&gt;&lt;ref-type name="Journal Article"&gt;17&lt;/ref-type&gt;&lt;contributors&gt;&lt;authors&gt;&lt;author&gt;Snavely, Noah&lt;/author&gt;&lt;author&gt;Seitz, Steven M.&lt;/author&gt;&lt;author&gt;Szeliski, Richard&lt;/author&gt;&lt;/authors&gt;&lt;/contributors&gt;&lt;titles&gt;&lt;title&gt;Photo Tourism: Exploring Photo Collections In 3D&lt;/title&gt;&lt;secondary-title&gt;Acm Transactions on Graphics&lt;/secondary-title&gt;&lt;/titles&gt;&lt;periodical&gt;&lt;full-title&gt;Acm Transactions on Graphics&lt;/full-title&gt;&lt;/periodical&gt;&lt;pages&gt;págs. 835-846&lt;/pages&gt;&lt;volume&gt;25&lt;/volume&gt;&lt;number&gt;3&lt;/number&gt;&lt;dates&gt;&lt;year&gt;2006&lt;/year&gt;&lt;/dates&gt;&lt;urls&gt;&lt;/urls&gt;&lt;/record&gt;&lt;/Cite&gt;&lt;/EndNote&gt;</w:instrText>
      </w:r>
      <w:r w:rsidRPr="005A6261">
        <w:rPr>
          <w:vertAlign w:val="superscript"/>
        </w:rPr>
        <w:fldChar w:fldCharType="separate"/>
      </w:r>
      <w:r w:rsidR="004550CD">
        <w:rPr>
          <w:noProof/>
          <w:vertAlign w:val="superscript"/>
        </w:rPr>
        <w:t>[</w:t>
      </w:r>
      <w:hyperlink w:anchor="_ENREF_14" w:tooltip="Snavely, 2006 #63" w:history="1">
        <w:r w:rsidR="004550CD">
          <w:rPr>
            <w:noProof/>
            <w:vertAlign w:val="superscript"/>
          </w:rPr>
          <w:t>14</w:t>
        </w:r>
      </w:hyperlink>
      <w:r w:rsidR="004550CD">
        <w:rPr>
          <w:noProof/>
          <w:vertAlign w:val="superscript"/>
        </w:rPr>
        <w:t>]</w:t>
      </w:r>
      <w:r w:rsidRPr="005A6261">
        <w:rPr>
          <w:vertAlign w:val="superscript"/>
        </w:rPr>
        <w:fldChar w:fldCharType="end"/>
      </w:r>
      <w:r>
        <w:rPr>
          <w:rFonts w:hint="eastAsia"/>
        </w:rPr>
        <w:t>（</w:t>
      </w:r>
      <w:r>
        <w:rPr>
          <w:rFonts w:hint="eastAsia"/>
        </w:rPr>
        <w:t>Structure</w:t>
      </w:r>
      <w:r>
        <w:t xml:space="preserve"> </w:t>
      </w:r>
      <w:r>
        <w:rPr>
          <w:rFonts w:hint="eastAsia"/>
        </w:rPr>
        <w:t>from</w:t>
      </w:r>
      <w:r>
        <w:t xml:space="preserve"> </w:t>
      </w:r>
      <w:r>
        <w:rPr>
          <w:rFonts w:hint="eastAsia"/>
        </w:rPr>
        <w:t>Motion</w:t>
      </w:r>
      <w:r>
        <w:rPr>
          <w:rFonts w:hint="eastAsia"/>
        </w:rPr>
        <w:t>，</w:t>
      </w:r>
      <w:r>
        <w:rPr>
          <w:rFonts w:hint="eastAsia"/>
        </w:rPr>
        <w:t>SfM</w:t>
      </w:r>
      <w:r>
        <w:rPr>
          <w:rFonts w:hint="eastAsia"/>
        </w:rPr>
        <w:t>）的技术路线，该方法通常被用于从多视角图像中重建出三维模型的点云数据，如图</w:t>
      </w:r>
      <w:r>
        <w:rPr>
          <w:rFonts w:hint="eastAsia"/>
        </w:rPr>
        <w:t>1.4</w:t>
      </w:r>
      <w:r>
        <w:rPr>
          <w:rFonts w:hint="eastAsia"/>
        </w:rPr>
        <w:t>左图所示。其二，为基于</w:t>
      </w:r>
      <w:r w:rsidRPr="00433F58">
        <w:rPr>
          <w:rFonts w:hint="eastAsia"/>
        </w:rPr>
        <w:t>同时定位与地</w:t>
      </w:r>
      <w:r w:rsidRPr="00433F58">
        <w:rPr>
          <w:rFonts w:hint="eastAsia"/>
        </w:rPr>
        <w:lastRenderedPageBreak/>
        <w:t>图构建</w:t>
      </w:r>
      <w:r w:rsidRPr="005A6261">
        <w:rPr>
          <w:vertAlign w:val="superscript"/>
        </w:rPr>
        <w:fldChar w:fldCharType="begin"/>
      </w:r>
      <w:r w:rsidR="004550CD">
        <w:rPr>
          <w:vertAlign w:val="superscript"/>
        </w:rPr>
        <w:instrText xml:space="preserve"> ADDIN EN.CITE &lt;EndNote&gt;&lt;Cite&gt;&lt;Author&gt;Endres&lt;/Author&gt;&lt;Year&gt;2012&lt;/Year&gt;&lt;RecNum&gt;155&lt;/RecNum&gt;&lt;DisplayText&gt;[15]&lt;/DisplayText&gt;&lt;record&gt;&lt;rec-number&gt;155&lt;/rec-number&gt;&lt;foreign-keys&gt;&lt;key app="EN" db-id="sdawwts99w0wfaepv9r59zaxv00t0d9prrp0"&gt;155&lt;/key&gt;&lt;/foreign-keys&gt;&lt;ref-type name="Conference Proceedings"&gt;10&lt;/ref-type&gt;&lt;contributors&gt;&lt;authors&gt;&lt;author&gt;Endres, Felix&lt;/author&gt;&lt;author&gt;Hess, Jürgen&lt;/author&gt;&lt;author&gt;Engelhard, Nikolas&lt;/author&gt;&lt;author&gt;Sturm, Jürgen&lt;/author&gt;&lt;author&gt;Cremers, Daniel&lt;/author&gt;&lt;author&gt;Burgard, Wolfram&lt;/author&gt;&lt;/authors&gt;&lt;/contributors&gt;&lt;titles&gt;&lt;title&gt;An evaluation of the RGB-D SLAM system&lt;/title&gt;&lt;secondary-title&gt;IEEE International Conference on Robotics and Automation&lt;/secondary-title&gt;&lt;/titles&gt;&lt;pages&gt;1691-1696&lt;/pages&gt;&lt;dates&gt;&lt;year&gt;2012&lt;/year&gt;&lt;/dates&gt;&lt;urls&gt;&lt;/urls&gt;&lt;/record&gt;&lt;/Cite&gt;&lt;/EndNote&gt;</w:instrText>
      </w:r>
      <w:r w:rsidRPr="005A6261">
        <w:rPr>
          <w:vertAlign w:val="superscript"/>
        </w:rPr>
        <w:fldChar w:fldCharType="separate"/>
      </w:r>
      <w:r w:rsidR="004550CD">
        <w:rPr>
          <w:noProof/>
          <w:vertAlign w:val="superscript"/>
        </w:rPr>
        <w:t>[</w:t>
      </w:r>
      <w:hyperlink w:anchor="_ENREF_15" w:tooltip="Endres, 2012 #155" w:history="1">
        <w:r w:rsidR="004550CD">
          <w:rPr>
            <w:noProof/>
            <w:vertAlign w:val="superscript"/>
          </w:rPr>
          <w:t>15</w:t>
        </w:r>
      </w:hyperlink>
      <w:r w:rsidR="004550CD">
        <w:rPr>
          <w:noProof/>
          <w:vertAlign w:val="superscript"/>
        </w:rPr>
        <w:t>]</w:t>
      </w:r>
      <w:r w:rsidRPr="005A6261">
        <w:rPr>
          <w:vertAlign w:val="superscript"/>
        </w:rPr>
        <w:fldChar w:fldCharType="end"/>
      </w:r>
      <w:r>
        <w:rPr>
          <w:rFonts w:hint="eastAsia"/>
        </w:rPr>
        <w:t>（</w:t>
      </w:r>
      <w:r>
        <w:t>Simultaneous Localization A</w:t>
      </w:r>
      <w:r w:rsidRPr="00A50B6F">
        <w:t>nd Mapping</w:t>
      </w:r>
      <w:r>
        <w:t>，</w:t>
      </w:r>
      <w:r>
        <w:rPr>
          <w:rFonts w:hint="eastAsia"/>
        </w:rPr>
        <w:t>SLAM</w:t>
      </w:r>
      <w:r>
        <w:rPr>
          <w:rFonts w:hint="eastAsia"/>
        </w:rPr>
        <w:t>）的技术路线，该方法主要面向大规模室外场景通过视频序列的实时三维重建，如图</w:t>
      </w:r>
      <w:r>
        <w:rPr>
          <w:rFonts w:hint="eastAsia"/>
        </w:rPr>
        <w:t>1.4</w:t>
      </w:r>
      <w:r>
        <w:rPr>
          <w:rFonts w:hint="eastAsia"/>
        </w:rPr>
        <w:t>右图所示。</w:t>
      </w:r>
      <w:r>
        <w:rPr>
          <w:rFonts w:hint="eastAsia"/>
        </w:rPr>
        <w:t>SfM</w:t>
      </w:r>
      <w:r>
        <w:rPr>
          <w:rFonts w:hint="eastAsia"/>
        </w:rPr>
        <w:t>的基本流程为检测每张图像的特征点，然后在多张图像间对特征点进行匹配</w:t>
      </w:r>
      <w:r w:rsidRPr="005A6261">
        <w:rPr>
          <w:vertAlign w:val="superscript"/>
        </w:rPr>
        <w:fldChar w:fldCharType="begin"/>
      </w:r>
      <w:r w:rsidR="004550CD">
        <w:rPr>
          <w:vertAlign w:val="superscript"/>
        </w:rPr>
        <w:instrText xml:space="preserve"> ADDIN EN.CITE &lt;EndNote&gt;&lt;Cite&gt;&lt;Author&gt;Lowe&lt;/Author&gt;&lt;Year&gt;2004&lt;/Year&gt;&lt;RecNum&gt;110&lt;/RecNum&gt;&lt;DisplayText&gt;[16, 17]&lt;/DisplayText&gt;&lt;record&gt;&lt;rec-number&gt;110&lt;/rec-number&gt;&lt;foreign-keys&gt;&lt;key app="EN" db-id="sdawwts99w0wfaepv9r59zaxv00t0d9prrp0"&gt;110&lt;/key&gt;&lt;/foreign-keys&gt;&lt;ref-type name="Journal Article"&gt;17&lt;/ref-type&gt;&lt;contributors&gt;&lt;authors&gt;&lt;author&gt;Lowe, David G.&lt;/author&gt;&lt;/authors&gt;&lt;/contributors&gt;&lt;titles&gt;&lt;title&gt;Distinctive Image Features from Scale-Invariant Keypoints&lt;/title&gt;&lt;secondary-title&gt;International Journal of Computer Vision&lt;/secondary-title&gt;&lt;/titles&gt;&lt;periodical&gt;&lt;full-title&gt;International Journal of Computer Vision&lt;/full-title&gt;&lt;/periodical&gt;&lt;pages&gt;91-110&lt;/pages&gt;&lt;volume&gt;60&lt;/volume&gt;&lt;number&gt;2&lt;/number&gt;&lt;dates&gt;&lt;year&gt;2004&lt;/year&gt;&lt;/dates&gt;&lt;urls&gt;&lt;/urls&gt;&lt;/record&gt;&lt;/Cite&gt;&lt;Cite&gt;&lt;Author&gt;Tomasi&lt;/Author&gt;&lt;Year&gt;1991&lt;/Year&gt;&lt;RecNum&gt;158&lt;/RecNum&gt;&lt;record&gt;&lt;rec-number&gt;158&lt;/rec-number&gt;&lt;foreign-keys&gt;&lt;key app="EN" db-id="sdawwts99w0wfaepv9r59zaxv00t0d9prrp0"&gt;158&lt;/key&gt;&lt;/foreign-keys&gt;&lt;ref-type name="Journal Article"&gt;17&lt;/ref-type&gt;&lt;contributors&gt;&lt;authors&gt;&lt;author&gt;Tomasi, C&lt;/author&gt;&lt;/authors&gt;&lt;/contributors&gt;&lt;titles&gt;&lt;title&gt;Detection and tracking of point features&lt;/title&gt;&lt;secondary-title&gt;Technical Report&lt;/secondary-title&gt;&lt;/titles&gt;&lt;periodical&gt;&lt;full-title&gt;Technical Report&lt;/full-title&gt;&lt;/periodical&gt;&lt;pages&gt;9795-9802&lt;/pages&gt;&lt;volume&gt;91&lt;/volume&gt;&lt;number&gt;21&lt;/number&gt;&lt;dates&gt;&lt;year&gt;1991&lt;/year&gt;&lt;/dates&gt;&lt;urls&gt;&lt;/urls&gt;&lt;/record&gt;&lt;/Cite&gt;&lt;/EndNote&gt;</w:instrText>
      </w:r>
      <w:r w:rsidRPr="005A6261">
        <w:rPr>
          <w:vertAlign w:val="superscript"/>
        </w:rPr>
        <w:fldChar w:fldCharType="separate"/>
      </w:r>
      <w:r w:rsidR="004550CD">
        <w:rPr>
          <w:noProof/>
          <w:vertAlign w:val="superscript"/>
        </w:rPr>
        <w:t>[</w:t>
      </w:r>
      <w:hyperlink w:anchor="_ENREF_16" w:tooltip="Lowe, 2004 #110" w:history="1">
        <w:r w:rsidR="004550CD">
          <w:rPr>
            <w:noProof/>
            <w:vertAlign w:val="superscript"/>
          </w:rPr>
          <w:t>16</w:t>
        </w:r>
      </w:hyperlink>
      <w:r w:rsidR="004550CD">
        <w:rPr>
          <w:noProof/>
          <w:vertAlign w:val="superscript"/>
        </w:rPr>
        <w:t xml:space="preserve">, </w:t>
      </w:r>
      <w:hyperlink w:anchor="_ENREF_17" w:tooltip="Tomasi, 1991 #158" w:history="1">
        <w:r w:rsidR="004550CD">
          <w:rPr>
            <w:noProof/>
            <w:vertAlign w:val="superscript"/>
          </w:rPr>
          <w:t>17</w:t>
        </w:r>
      </w:hyperlink>
      <w:r w:rsidR="004550CD">
        <w:rPr>
          <w:noProof/>
          <w:vertAlign w:val="superscript"/>
        </w:rPr>
        <w:t>]</w:t>
      </w:r>
      <w:r w:rsidRPr="005A6261">
        <w:rPr>
          <w:vertAlign w:val="superscript"/>
        </w:rPr>
        <w:fldChar w:fldCharType="end"/>
      </w:r>
      <w:r>
        <w:rPr>
          <w:rFonts w:hint="eastAsia"/>
        </w:rPr>
        <w:t>，使用</w:t>
      </w:r>
      <w:r>
        <w:rPr>
          <w:rFonts w:hint="eastAsia"/>
        </w:rPr>
        <w:t>RANSAC</w:t>
      </w:r>
      <w:r w:rsidRPr="00A645D1">
        <w:rPr>
          <w:rFonts w:hint="eastAsia"/>
        </w:rPr>
        <w:t>（</w:t>
      </w:r>
      <w:r w:rsidRPr="00A645D1">
        <w:rPr>
          <w:rFonts w:hint="eastAsia"/>
        </w:rPr>
        <w:t>RANdom Sample Consensus</w:t>
      </w:r>
      <w:r w:rsidRPr="00A645D1">
        <w:rPr>
          <w:rFonts w:hint="eastAsia"/>
        </w:rPr>
        <w:t>）</w:t>
      </w:r>
      <w:r>
        <w:rPr>
          <w:rFonts w:hint="eastAsia"/>
        </w:rPr>
        <w:t>方法</w:t>
      </w:r>
      <w:r w:rsidRPr="005A6261">
        <w:rPr>
          <w:vertAlign w:val="superscript"/>
        </w:rPr>
        <w:fldChar w:fldCharType="begin"/>
      </w:r>
      <w:r w:rsidR="004550CD">
        <w:rPr>
          <w:vertAlign w:val="superscript"/>
        </w:rPr>
        <w:instrText xml:space="preserve"> ADDIN EN.CITE &lt;EndNote&gt;&lt;Cite&gt;&lt;Author&gt;Fischler&lt;/Author&gt;&lt;Year&gt;1987&lt;/Year&gt;&lt;RecNum&gt;159&lt;/RecNum&gt;&lt;DisplayText&gt;[18]&lt;/DisplayText&gt;&lt;record&gt;&lt;rec-number&gt;159&lt;/rec-number&gt;&lt;foreign-keys&gt;&lt;key app="EN" db-id="sdawwts99w0wfaepv9r59zaxv00t0d9prrp0"&gt;159&lt;/key&gt;&lt;/foreign-keys&gt;&lt;ref-type name="Journal Article"&gt;17&lt;/ref-type&gt;&lt;contributors&gt;&lt;authors&gt;&lt;author&gt;Fischler, Martin A.&lt;/author&gt;&lt;author&gt;Bolles, Robert C.&lt;/author&gt;&lt;/authors&gt;&lt;/contributors&gt;&lt;titles&gt;&lt;title&gt;Random Sample Consensus: A Paradigm for Model Fitting with Applications to Image Analysis and Automated Cartography&lt;/title&gt;&lt;secondary-title&gt;Readings in Computer Vision&lt;/secondary-title&gt;&lt;/titles&gt;&lt;periodical&gt;&lt;full-title&gt;Readings in Computer Vision&lt;/full-title&gt;&lt;/periodical&gt;&lt;pages&gt;726-740&lt;/pages&gt;&lt;volume&gt;24&lt;/volume&gt;&lt;number&gt;6&lt;/number&gt;&lt;dates&gt;&lt;year&gt;1987&lt;/year&gt;&lt;/dates&gt;&lt;urls&gt;&lt;/urls&gt;&lt;/record&gt;&lt;/Cite&gt;&lt;/EndNote&gt;</w:instrText>
      </w:r>
      <w:r w:rsidRPr="005A6261">
        <w:rPr>
          <w:vertAlign w:val="superscript"/>
        </w:rPr>
        <w:fldChar w:fldCharType="separate"/>
      </w:r>
      <w:r w:rsidR="004550CD">
        <w:rPr>
          <w:noProof/>
          <w:vertAlign w:val="superscript"/>
        </w:rPr>
        <w:t>[</w:t>
      </w:r>
      <w:hyperlink w:anchor="_ENREF_18" w:tooltip="Fischler, 1987 #159" w:history="1">
        <w:r w:rsidR="004550CD">
          <w:rPr>
            <w:noProof/>
            <w:vertAlign w:val="superscript"/>
          </w:rPr>
          <w:t>18</w:t>
        </w:r>
      </w:hyperlink>
      <w:r w:rsidR="004550CD">
        <w:rPr>
          <w:noProof/>
          <w:vertAlign w:val="superscript"/>
        </w:rPr>
        <w:t>]</w:t>
      </w:r>
      <w:r w:rsidRPr="005A6261">
        <w:rPr>
          <w:vertAlign w:val="superscript"/>
        </w:rPr>
        <w:fldChar w:fldCharType="end"/>
      </w:r>
      <w:r>
        <w:rPr>
          <w:rFonts w:hint="eastAsia"/>
        </w:rPr>
        <w:t>得到照相机矩阵参数，最后通过迭代增量的</w:t>
      </w:r>
      <w:r>
        <w:rPr>
          <w:rFonts w:hint="eastAsia"/>
        </w:rPr>
        <w:t>SfM</w:t>
      </w:r>
      <w:r>
        <w:rPr>
          <w:rFonts w:hint="eastAsia"/>
        </w:rPr>
        <w:t>方法重建出三维模型的点云信息。</w:t>
      </w:r>
      <w:r>
        <w:rPr>
          <w:rFonts w:hint="eastAsia"/>
        </w:rPr>
        <w:t>SfM</w:t>
      </w:r>
      <w:r>
        <w:rPr>
          <w:rFonts w:hint="eastAsia"/>
        </w:rPr>
        <w:t>针对小场景物体广泛采用</w:t>
      </w:r>
      <w:r>
        <w:rPr>
          <w:rFonts w:hint="eastAsia"/>
        </w:rPr>
        <w:t>KLT</w:t>
      </w:r>
      <w:r>
        <w:rPr>
          <w:rFonts w:hint="eastAsia"/>
        </w:rPr>
        <w:t>追踪器</w:t>
      </w:r>
      <w:r w:rsidRPr="00272E0E">
        <w:rPr>
          <w:vertAlign w:val="superscript"/>
        </w:rPr>
        <w:fldChar w:fldCharType="begin"/>
      </w:r>
      <w:r w:rsidR="004550CD">
        <w:rPr>
          <w:vertAlign w:val="superscript"/>
        </w:rPr>
        <w:instrText xml:space="preserve"> ADDIN EN.CITE &lt;EndNote&gt;&lt;Cite&gt;&lt;Author&gt;Tomasi&lt;/Author&gt;&lt;Year&gt;1991&lt;/Year&gt;&lt;RecNum&gt;158&lt;/RecNum&gt;&lt;DisplayText&gt;[17, 19]&lt;/DisplayText&gt;&lt;record&gt;&lt;rec-number&gt;158&lt;/rec-number&gt;&lt;foreign-keys&gt;&lt;key app="EN" db-id="sdawwts99w0wfaepv9r59zaxv00t0d9prrp0"&gt;158&lt;/key&gt;&lt;/foreign-keys&gt;&lt;ref-type name="Journal Article"&gt;17&lt;/ref-type&gt;&lt;contributors&gt;&lt;authors&gt;&lt;author&gt;Tomasi, C&lt;/author&gt;&lt;/authors&gt;&lt;/contributors&gt;&lt;titles&gt;&lt;title&gt;Detection and tracking of point features&lt;/title&gt;&lt;secondary-title&gt;Technical Report&lt;/secondary-title&gt;&lt;/titles&gt;&lt;periodical&gt;&lt;full-title&gt;Technical Report&lt;/full-title&gt;&lt;/periodical&gt;&lt;pages&gt;9795-9802&lt;/pages&gt;&lt;volume&gt;91&lt;/volume&gt;&lt;number&gt;21&lt;/number&gt;&lt;dates&gt;&lt;year&gt;1991&lt;/year&gt;&lt;/dates&gt;&lt;urls&gt;&lt;/urls&gt;&lt;/record&gt;&lt;/Cite&gt;&lt;Cite&gt;&lt;Author&gt;Lucas&lt;/Author&gt;&lt;Year&gt;1981&lt;/Year&gt;&lt;RecNum&gt;160&lt;/RecNum&gt;&lt;record&gt;&lt;rec-number&gt;160&lt;/rec-number&gt;&lt;foreign-keys&gt;&lt;key app="EN" db-id="sdawwts99w0wfaepv9r59zaxv00t0d9prrp0"&gt;160&lt;/key&gt;&lt;/foreign-keys&gt;&lt;ref-type name="Conference Proceedings"&gt;10&lt;/ref-type&gt;&lt;contributors&gt;&lt;authors&gt;&lt;author&gt;Lucas, Bruce D.&lt;/author&gt;&lt;author&gt;Kanade, Takeo&lt;/author&gt;&lt;/authors&gt;&lt;/contributors&gt;&lt;titles&gt;&lt;title&gt;An iterative image registration technique with an application to stereo vision&lt;/title&gt;&lt;secondary-title&gt;International Joint Conference on Artificial Intelligence&lt;/secondary-title&gt;&lt;/titles&gt;&lt;pages&gt;674-679&lt;/pages&gt;&lt;dates&gt;&lt;year&gt;1981&lt;/year&gt;&lt;/dates&gt;&lt;urls&gt;&lt;/urls&gt;&lt;/record&gt;&lt;/Cite&gt;&lt;/EndNote&gt;</w:instrText>
      </w:r>
      <w:r w:rsidRPr="00272E0E">
        <w:rPr>
          <w:vertAlign w:val="superscript"/>
        </w:rPr>
        <w:fldChar w:fldCharType="separate"/>
      </w:r>
      <w:r w:rsidR="004550CD">
        <w:rPr>
          <w:noProof/>
          <w:vertAlign w:val="superscript"/>
        </w:rPr>
        <w:t>[</w:t>
      </w:r>
      <w:hyperlink w:anchor="_ENREF_17" w:tooltip="Tomasi, 1991 #158" w:history="1">
        <w:r w:rsidR="004550CD">
          <w:rPr>
            <w:noProof/>
            <w:vertAlign w:val="superscript"/>
          </w:rPr>
          <w:t>17</w:t>
        </w:r>
      </w:hyperlink>
      <w:r w:rsidR="004550CD">
        <w:rPr>
          <w:noProof/>
          <w:vertAlign w:val="superscript"/>
        </w:rPr>
        <w:t xml:space="preserve">, </w:t>
      </w:r>
      <w:hyperlink w:anchor="_ENREF_19" w:tooltip="Lucas, 1981 #160" w:history="1">
        <w:r w:rsidR="004550CD">
          <w:rPr>
            <w:noProof/>
            <w:vertAlign w:val="superscript"/>
          </w:rPr>
          <w:t>19</w:t>
        </w:r>
      </w:hyperlink>
      <w:r w:rsidR="004550CD">
        <w:rPr>
          <w:noProof/>
          <w:vertAlign w:val="superscript"/>
        </w:rPr>
        <w:t>]</w:t>
      </w:r>
      <w:r w:rsidRPr="00272E0E">
        <w:rPr>
          <w:vertAlign w:val="superscript"/>
        </w:rPr>
        <w:fldChar w:fldCharType="end"/>
      </w:r>
      <w:r>
        <w:rPr>
          <w:rFonts w:hint="eastAsia"/>
        </w:rPr>
        <w:t>对特征进行匹配，一些方法采用图像局部的像素块</w:t>
      </w:r>
      <w:r w:rsidRPr="00272E0E">
        <w:rPr>
          <w:vertAlign w:val="superscript"/>
        </w:rPr>
        <w:fldChar w:fldCharType="begin"/>
      </w:r>
      <w:r w:rsidR="004550CD">
        <w:rPr>
          <w:vertAlign w:val="superscript"/>
        </w:rPr>
        <w:instrText xml:space="preserve"> ADDIN EN.CITE &lt;EndNote&gt;&lt;Cite&gt;&lt;Author&gt;Scaramuzza&lt;/Author&gt;&lt;Year&gt;2011&lt;/Year&gt;&lt;RecNum&gt;161&lt;/RecNum&gt;&lt;DisplayText&gt;[20, 21]&lt;/DisplayText&gt;&lt;record&gt;&lt;rec-number&gt;161&lt;/rec-number&gt;&lt;foreign-keys&gt;&lt;key app="EN" db-id="sdawwts99w0wfaepv9r59zaxv00t0d9prrp0"&gt;161&lt;/key&gt;&lt;/foreign-keys&gt;&lt;ref-type name="Journal Article"&gt;17&lt;/ref-type&gt;&lt;contributors&gt;&lt;authors&gt;&lt;author&gt;Scaramuzza, D&lt;/author&gt;&lt;author&gt;Fraundorfer, F&lt;/author&gt;&lt;/authors&gt;&lt;/contributors&gt;&lt;titles&gt;&lt;title&gt;Visual Odometry [Tutorial]&lt;/title&gt;&lt;secondary-title&gt;Robotics &amp;amp; Automation Magazine IEEE&lt;/secondary-title&gt;&lt;/titles&gt;&lt;periodical&gt;&lt;full-title&gt;Robotics &amp;amp; Automation Magazine IEEE&lt;/full-title&gt;&lt;/periodical&gt;&lt;pages&gt;80-92&lt;/pages&gt;&lt;volume&gt;18&lt;/volume&gt;&lt;number&gt;4&lt;/number&gt;&lt;dates&gt;&lt;year&gt;2011&lt;/year&gt;&lt;/dates&gt;&lt;urls&gt;&lt;/urls&gt;&lt;/record&gt;&lt;/Cite&gt;&lt;Cite&gt;&lt;Author&gt;Royer&lt;/Author&gt;&lt;Year&gt;2007&lt;/Year&gt;&lt;RecNum&gt;162&lt;/RecNum&gt;&lt;record&gt;&lt;rec-number&gt;162&lt;/rec-number&gt;&lt;foreign-keys&gt;&lt;key app="EN" db-id="sdawwts99w0wfaepv9r59zaxv00t0d9prrp0"&gt;162&lt;/key&gt;&lt;/foreign-keys&gt;&lt;ref-type name="Journal Article"&gt;17&lt;/ref-type&gt;&lt;contributors&gt;&lt;authors&gt;&lt;author&gt;Royer, Eric&lt;/author&gt;&lt;author&gt;Lhuillier, Maxime&lt;/author&gt;&lt;author&gt;Dhome, Michel&lt;/author&gt;&lt;author&gt;Lavest, Jean Marc&lt;/author&gt;&lt;/authors&gt;&lt;/contributors&gt;&lt;titles&gt;&lt;title&gt;Monocular Vision for Mobile Robot Localization and Autonomous Navigation&lt;/title&gt;&lt;secondary-title&gt;International Journal of Computer Vision&lt;/secondary-title&gt;&lt;/titles&gt;&lt;periodical&gt;&lt;full-title&gt;International Journal of Computer Vision&lt;/full-title&gt;&lt;/periodical&gt;&lt;pages&gt;237-260&lt;/pages&gt;&lt;volume&gt;74&lt;/volume&gt;&lt;number&gt;3&lt;/number&gt;&lt;dates&gt;&lt;year&gt;2007&lt;/year&gt;&lt;/dates&gt;&lt;urls&gt;&lt;/urls&gt;&lt;/record&gt;&lt;/Cite&gt;&lt;/EndNote&gt;</w:instrText>
      </w:r>
      <w:r w:rsidRPr="00272E0E">
        <w:rPr>
          <w:vertAlign w:val="superscript"/>
        </w:rPr>
        <w:fldChar w:fldCharType="separate"/>
      </w:r>
      <w:r w:rsidR="004550CD">
        <w:rPr>
          <w:noProof/>
          <w:vertAlign w:val="superscript"/>
        </w:rPr>
        <w:t>[</w:t>
      </w:r>
      <w:hyperlink w:anchor="_ENREF_20" w:tooltip="Scaramuzza, 2011 #161" w:history="1">
        <w:r w:rsidR="004550CD">
          <w:rPr>
            <w:noProof/>
            <w:vertAlign w:val="superscript"/>
          </w:rPr>
          <w:t>20</w:t>
        </w:r>
      </w:hyperlink>
      <w:r w:rsidR="004550CD">
        <w:rPr>
          <w:noProof/>
          <w:vertAlign w:val="superscript"/>
        </w:rPr>
        <w:t xml:space="preserve">, </w:t>
      </w:r>
      <w:hyperlink w:anchor="_ENREF_21" w:tooltip="Royer, 2007 #162" w:history="1">
        <w:r w:rsidR="004550CD">
          <w:rPr>
            <w:noProof/>
            <w:vertAlign w:val="superscript"/>
          </w:rPr>
          <w:t>21</w:t>
        </w:r>
      </w:hyperlink>
      <w:r w:rsidR="004550CD">
        <w:rPr>
          <w:noProof/>
          <w:vertAlign w:val="superscript"/>
        </w:rPr>
        <w:t>]</w:t>
      </w:r>
      <w:r w:rsidRPr="00272E0E">
        <w:rPr>
          <w:vertAlign w:val="superscript"/>
        </w:rPr>
        <w:fldChar w:fldCharType="end"/>
      </w:r>
      <w:r>
        <w:rPr>
          <w:rFonts w:hint="eastAsia"/>
        </w:rPr>
        <w:t>作为图像特征或者其他的图像特征描述符号</w:t>
      </w:r>
      <w:r w:rsidRPr="00272E0E">
        <w:rPr>
          <w:vertAlign w:val="superscript"/>
        </w:rPr>
        <w:fldChar w:fldCharType="begin">
          <w:fldData xml:space="preserve">PEVuZE5vdGU+PENpdGU+PEF1dGhvcj5NaWtvbGFqY3p5azwvQXV0aG9yPjxZZWFyPjIwMDU8L1ll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</w:fldData>
        </w:fldChar>
      </w:r>
      <w:r w:rsidR="004550CD">
        <w:rPr>
          <w:vertAlign w:val="superscript"/>
        </w:rPr>
        <w:instrText xml:space="preserve"> ADDIN EN.CITE </w:instrText>
      </w:r>
      <w:r w:rsidR="004550CD">
        <w:rPr>
          <w:vertAlign w:val="superscript"/>
        </w:rPr>
        <w:fldChar w:fldCharType="begin">
          <w:fldData xml:space="preserve">PEVuZE5vdGU+PENpdGU+PEF1dGhvcj5NaWtvbGFqY3p5azwvQXV0aG9yPjxZZWFyPjIwMDU8L1ll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</w:fldData>
        </w:fldChar>
      </w:r>
      <w:r w:rsidR="004550CD">
        <w:rPr>
          <w:vertAlign w:val="superscript"/>
        </w:rPr>
        <w:instrText xml:space="preserve"> ADDIN EN.CITE.DATA </w:instrText>
      </w:r>
      <w:r w:rsidR="004550CD">
        <w:rPr>
          <w:vertAlign w:val="superscript"/>
        </w:rPr>
      </w:r>
      <w:r w:rsidR="004550CD">
        <w:rPr>
          <w:vertAlign w:val="superscript"/>
        </w:rPr>
        <w:fldChar w:fldCharType="end"/>
      </w:r>
      <w:r w:rsidRPr="00272E0E">
        <w:rPr>
          <w:vertAlign w:val="superscript"/>
        </w:rPr>
        <w:fldChar w:fldCharType="separate"/>
      </w:r>
      <w:r w:rsidR="004550CD">
        <w:rPr>
          <w:noProof/>
          <w:vertAlign w:val="superscript"/>
        </w:rPr>
        <w:t>[</w:t>
      </w:r>
      <w:hyperlink w:anchor="_ENREF_22" w:tooltip="Mikolajczyk, 2005 #163" w:history="1">
        <w:r w:rsidR="004550CD">
          <w:rPr>
            <w:noProof/>
            <w:vertAlign w:val="superscript"/>
          </w:rPr>
          <w:t>22-25</w:t>
        </w:r>
      </w:hyperlink>
      <w:r w:rsidR="004550CD">
        <w:rPr>
          <w:noProof/>
          <w:vertAlign w:val="superscript"/>
        </w:rPr>
        <w:t>]</w:t>
      </w:r>
      <w:r w:rsidRPr="00272E0E">
        <w:rPr>
          <w:vertAlign w:val="superscript"/>
        </w:rPr>
        <w:fldChar w:fldCharType="end"/>
      </w:r>
      <w:r>
        <w:rPr>
          <w:rFonts w:hint="eastAsia"/>
        </w:rPr>
        <w:t>。对于大场景的多视角图像数据，</w:t>
      </w:r>
      <w:r>
        <w:rPr>
          <w:rFonts w:hint="eastAsia"/>
        </w:rPr>
        <w:t>SfM</w:t>
      </w:r>
      <w:r>
        <w:rPr>
          <w:rFonts w:hint="eastAsia"/>
        </w:rPr>
        <w:t>方法可以高效地处理百万级别的图像</w:t>
      </w:r>
      <w:r w:rsidRPr="00BA068E">
        <w:rPr>
          <w:vertAlign w:val="superscript"/>
        </w:rPr>
        <w:fldChar w:fldCharType="begin"/>
      </w:r>
      <w:r w:rsidR="004550CD">
        <w:rPr>
          <w:vertAlign w:val="superscript"/>
        </w:rPr>
        <w:instrText xml:space="preserve"> ADDIN EN.CITE &lt;EndNote&gt;&lt;Cite&gt;&lt;Author&gt;Frahm&lt;/Author&gt;&lt;Year&gt;2010&lt;/Year&gt;&lt;RecNum&gt;167&lt;/RecNum&gt;&lt;DisplayText&gt;[26]&lt;/DisplayText&gt;&lt;record&gt;&lt;rec-number&gt;167&lt;/rec-number&gt;&lt;foreign-keys&gt;&lt;key app="EN" db-id="sdawwts99w0wfaepv9r59zaxv00t0d9prrp0"&gt;167&lt;/key&gt;&lt;/foreign-keys&gt;&lt;ref-type name="Conference Proceedings"&gt;10&lt;/ref-type&gt;&lt;contributors&gt;&lt;authors&gt;&lt;author&gt;Frahm, Jan Michael&lt;/author&gt;&lt;author&gt;Fite-Georgel, Pierre&lt;/author&gt;&lt;author&gt;Gallup, David&lt;/author&gt;&lt;author&gt;Johnson, Tim&lt;/author&gt;&lt;author&gt;Raguram, Rahul&lt;/author&gt;&lt;author&gt;Wu, Changchang&lt;/author&gt;&lt;author&gt;Jen, Yi Hung&lt;/author&gt;&lt;author&gt;Dunn, Enrique&lt;/author&gt;&lt;author&gt;Clipp, Brian&lt;/author&gt;&lt;author&gt;Lazebnik, Svetlana&lt;/author&gt;&lt;/authors&gt;&lt;/contributors&gt;&lt;titles&gt;&lt;title&gt;Building Rome on a cloudless day&lt;/title&gt;&lt;secondary-title&gt;European Conference on Computer Vision&lt;/secondary-title&gt;&lt;/titles&gt;&lt;pages&gt;368-381&lt;/pages&gt;&lt;dates&gt;&lt;year&gt;2010&lt;/year&gt;&lt;/dates&gt;&lt;urls&gt;&lt;/urls&gt;&lt;/record&gt;&lt;/Cite&gt;&lt;/EndNote&gt;</w:instrText>
      </w:r>
      <w:r w:rsidRPr="00BA068E">
        <w:rPr>
          <w:vertAlign w:val="superscript"/>
        </w:rPr>
        <w:fldChar w:fldCharType="separate"/>
      </w:r>
      <w:r w:rsidR="004550CD">
        <w:rPr>
          <w:noProof/>
          <w:vertAlign w:val="superscript"/>
        </w:rPr>
        <w:t>[</w:t>
      </w:r>
      <w:hyperlink w:anchor="_ENREF_26" w:tooltip="Frahm, 2010 #167" w:history="1">
        <w:r w:rsidR="004550CD">
          <w:rPr>
            <w:noProof/>
            <w:vertAlign w:val="superscript"/>
          </w:rPr>
          <w:t>26</w:t>
        </w:r>
      </w:hyperlink>
      <w:r w:rsidR="004550CD">
        <w:rPr>
          <w:noProof/>
          <w:vertAlign w:val="superscript"/>
        </w:rPr>
        <w:t>]</w:t>
      </w:r>
      <w:r w:rsidRPr="00BA068E">
        <w:rPr>
          <w:vertAlign w:val="superscript"/>
        </w:rPr>
        <w:fldChar w:fldCharType="end"/>
      </w:r>
      <w:r>
        <w:t>，</w:t>
      </w:r>
      <w:r>
        <w:rPr>
          <w:rFonts w:hint="eastAsia"/>
        </w:rPr>
        <w:t>其主要的处理思路包括：分块处理</w:t>
      </w:r>
      <w:r w:rsidRPr="00BA068E">
        <w:rPr>
          <w:vertAlign w:val="superscript"/>
        </w:rPr>
        <w:fldChar w:fldCharType="begin"/>
      </w:r>
      <w:r w:rsidR="004550CD">
        <w:rPr>
          <w:vertAlign w:val="superscript"/>
        </w:rPr>
        <w:instrText xml:space="preserve"> ADDIN EN.CITE &lt;EndNote&gt;&lt;Cite&gt;&lt;Author&gt;Steedly&lt;/Author&gt;&lt;Year&gt;2003&lt;/Year&gt;&lt;RecNum&gt;168&lt;/RecNum&gt;&lt;DisplayText&gt;[27]&lt;/DisplayText&gt;&lt;record&gt;&lt;rec-number&gt;168&lt;/rec-number&gt;&lt;foreign-keys&gt;&lt;key app="EN" db-id="sdawwts99w0wfaepv9r59zaxv00t0d9prrp0"&gt;168&lt;/key&gt;&lt;/foreign-keys&gt;&lt;ref-type name="Conference Proceedings"&gt;10&lt;/ref-type&gt;&lt;contributors&gt;&lt;authors&gt;&lt;author&gt;Steedly, D.&lt;/author&gt;&lt;author&gt;Essa, I.&lt;/author&gt;&lt;author&gt;Dellaert, F.&lt;/author&gt;&lt;/authors&gt;&lt;/contributors&gt;&lt;titles&gt;&lt;title&gt;Spectral partitioning for structure from motion&lt;/title&gt;&lt;secondary-title&gt;IEEE International Conference on Computer Vision&lt;/secondary-title&gt;&lt;/titles&gt;&lt;pages&gt;996&lt;/pages&gt;&lt;dates&gt;&lt;year&gt;2003&lt;/year&gt;&lt;/dates&gt;&lt;urls&gt;&lt;/urls&gt;&lt;/record&gt;&lt;/Cite&gt;&lt;/EndNote&gt;</w:instrText>
      </w:r>
      <w:r w:rsidRPr="00BA068E">
        <w:rPr>
          <w:vertAlign w:val="superscript"/>
        </w:rPr>
        <w:fldChar w:fldCharType="separate"/>
      </w:r>
      <w:r w:rsidR="004550CD">
        <w:rPr>
          <w:noProof/>
          <w:vertAlign w:val="superscript"/>
        </w:rPr>
        <w:t>[</w:t>
      </w:r>
      <w:hyperlink w:anchor="_ENREF_27" w:tooltip="Steedly, 2003 #168" w:history="1">
        <w:r w:rsidR="004550CD">
          <w:rPr>
            <w:noProof/>
            <w:vertAlign w:val="superscript"/>
          </w:rPr>
          <w:t>27</w:t>
        </w:r>
      </w:hyperlink>
      <w:r w:rsidR="004550CD">
        <w:rPr>
          <w:noProof/>
          <w:vertAlign w:val="superscript"/>
        </w:rPr>
        <w:t>]</w:t>
      </w:r>
      <w:r w:rsidRPr="00BA068E">
        <w:rPr>
          <w:vertAlign w:val="superscript"/>
        </w:rPr>
        <w:fldChar w:fldCharType="end"/>
      </w:r>
      <w:r>
        <w:rPr>
          <w:rFonts w:hint="eastAsia"/>
        </w:rPr>
        <w:t>，多层次处理</w:t>
      </w:r>
      <w:r w:rsidRPr="00BA068E">
        <w:rPr>
          <w:vertAlign w:val="superscript"/>
        </w:rPr>
        <w:fldChar w:fldCharType="begin"/>
      </w:r>
      <w:r w:rsidR="004550CD">
        <w:rPr>
          <w:vertAlign w:val="superscript"/>
        </w:rPr>
        <w:instrText xml:space="preserve"> ADDIN EN.CITE &lt;EndNote&gt;&lt;Cite&gt;&lt;Author&gt;Burgard&lt;/Author&gt;&lt;Year&gt;2007&lt;/Year&gt;&lt;RecNum&gt;169&lt;/RecNum&gt;&lt;DisplayText&gt;[28]&lt;/DisplayText&gt;&lt;record&gt;&lt;rec-number&gt;169&lt;/rec-number&gt;&lt;foreign-keys&gt;&lt;key app="EN" db-id="sdawwts99w0wfaepv9r59zaxv00t0d9prrp0"&gt;169&lt;/key&gt;&lt;/foreign-keys&gt;&lt;ref-type name="Conference Proceedings"&gt;10&lt;/ref-type&gt;&lt;contributors&gt;&lt;authors&gt;&lt;author&gt;Burgard, Wolfram&lt;/author&gt;&lt;author&gt;Brock, Oliver&lt;/author&gt;&lt;author&gt;Stachniss, Cyrill&lt;/author&gt;&lt;/authors&gt;&lt;/contributors&gt;&lt;titles&gt;&lt;title&gt;Mapping Large Loops with a Single Hand-Held Camera&lt;/title&gt;&lt;secondary-title&gt;Robotics: Science &amp;amp; Systems Iii, June, Georgia Institute of Technology, Atlanta, Georgia, Usa&lt;/secondary-title&gt;&lt;/titles&gt;&lt;pages&gt;297-304&lt;/pages&gt;&lt;dates&gt;&lt;year&gt;2007&lt;/year&gt;&lt;/dates&gt;&lt;urls&gt;&lt;/urls&gt;&lt;/record&gt;&lt;/Cite&gt;&lt;/EndNote&gt;</w:instrText>
      </w:r>
      <w:r w:rsidRPr="00BA068E">
        <w:rPr>
          <w:vertAlign w:val="superscript"/>
        </w:rPr>
        <w:fldChar w:fldCharType="separate"/>
      </w:r>
      <w:r w:rsidR="004550CD">
        <w:rPr>
          <w:noProof/>
          <w:vertAlign w:val="superscript"/>
        </w:rPr>
        <w:t>[</w:t>
      </w:r>
      <w:hyperlink w:anchor="_ENREF_28" w:tooltip="Burgard, 2007 #169" w:history="1">
        <w:r w:rsidR="004550CD">
          <w:rPr>
            <w:noProof/>
            <w:vertAlign w:val="superscript"/>
          </w:rPr>
          <w:t>28</w:t>
        </w:r>
      </w:hyperlink>
      <w:r w:rsidR="004550CD">
        <w:rPr>
          <w:noProof/>
          <w:vertAlign w:val="superscript"/>
        </w:rPr>
        <w:t>]</w:t>
      </w:r>
      <w:r w:rsidRPr="00BA068E">
        <w:rPr>
          <w:vertAlign w:val="superscript"/>
        </w:rPr>
        <w:fldChar w:fldCharType="end"/>
      </w:r>
      <w:r>
        <w:rPr>
          <w:rFonts w:hint="eastAsia"/>
        </w:rPr>
        <w:t>，离线处理</w:t>
      </w:r>
      <w:r w:rsidRPr="00BA068E">
        <w:rPr>
          <w:vertAlign w:val="superscript"/>
        </w:rPr>
        <w:fldChar w:fldCharType="begin"/>
      </w:r>
      <w:r w:rsidR="004550CD">
        <w:rPr>
          <w:vertAlign w:val="superscript"/>
        </w:rPr>
        <w:instrText xml:space="preserve"> ADDIN EN.CITE &lt;EndNote&gt;&lt;Cite&gt;&lt;Author&gt;Ni&lt;/Author&gt;&lt;Year&gt;2007&lt;/Year&gt;&lt;RecNum&gt;170&lt;/RecNum&gt;&lt;DisplayText&gt;[29]&lt;/DisplayText&gt;&lt;record&gt;&lt;rec-number&gt;170&lt;/rec-number&gt;&lt;foreign-keys&gt;&lt;key app="EN" db-id="sdawwts99w0wfaepv9r59zaxv00t0d9prrp0"&gt;170&lt;/key&gt;&lt;/foreign-keys&gt;&lt;ref-type name="Conference Proceedings"&gt;10&lt;/ref-type&gt;&lt;contributors&gt;&lt;authors&gt;&lt;author&gt;Ni, Kai&lt;/author&gt;&lt;author&gt;Steedly, D&lt;/author&gt;&lt;author&gt;Dellaert, F&lt;/author&gt;&lt;/authors&gt;&lt;/contributors&gt;&lt;titles&gt;&lt;title&gt;Out-of-Core Bundle Adjustment for Large-Scale 3D Reconstruction&lt;/title&gt;&lt;secondary-title&gt;IEEE International Conference on Computer Vision&lt;/secondary-title&gt;&lt;/titles&gt;&lt;pages&gt;1-8&lt;/pages&gt;&lt;dates&gt;&lt;year&gt;2007&lt;/year&gt;&lt;/dates&gt;&lt;urls&gt;&lt;/urls&gt;&lt;/record&gt;&lt;/Cite&gt;&lt;/EndNote&gt;</w:instrText>
      </w:r>
      <w:r w:rsidRPr="00BA068E">
        <w:rPr>
          <w:vertAlign w:val="superscript"/>
        </w:rPr>
        <w:fldChar w:fldCharType="separate"/>
      </w:r>
      <w:r w:rsidR="004550CD">
        <w:rPr>
          <w:noProof/>
          <w:vertAlign w:val="superscript"/>
        </w:rPr>
        <w:t>[</w:t>
      </w:r>
      <w:hyperlink w:anchor="_ENREF_29" w:tooltip="Ni, 2007 #170" w:history="1">
        <w:r w:rsidR="004550CD">
          <w:rPr>
            <w:noProof/>
            <w:vertAlign w:val="superscript"/>
          </w:rPr>
          <w:t>29</w:t>
        </w:r>
      </w:hyperlink>
      <w:r w:rsidR="004550CD">
        <w:rPr>
          <w:noProof/>
          <w:vertAlign w:val="superscript"/>
        </w:rPr>
        <w:t>]</w:t>
      </w:r>
      <w:r w:rsidRPr="00BA068E">
        <w:rPr>
          <w:vertAlign w:val="superscript"/>
        </w:rPr>
        <w:fldChar w:fldCharType="end"/>
      </w:r>
      <w:r>
        <w:rPr>
          <w:rFonts w:hint="eastAsia"/>
        </w:rPr>
        <w:t>，结构化处理</w:t>
      </w:r>
      <w:r w:rsidRPr="00BA068E">
        <w:rPr>
          <w:vertAlign w:val="superscript"/>
        </w:rPr>
        <w:fldChar w:fldCharType="begin"/>
      </w:r>
      <w:r w:rsidR="004550CD">
        <w:rPr>
          <w:vertAlign w:val="superscript"/>
        </w:rPr>
        <w:instrText xml:space="preserve"> ADDIN EN.CITE &lt;EndNote&gt;&lt;Cite&gt;&lt;Author&gt;Snavely&lt;/Author&gt;&lt;Year&gt;2008&lt;/Year&gt;&lt;RecNum&gt;171&lt;/RecNum&gt;&lt;DisplayText&gt;[30]&lt;/DisplayText&gt;&lt;record&gt;&lt;rec-number&gt;171&lt;/rec-number&gt;&lt;foreign-keys&gt;&lt;key app="EN" db-id="sdawwts99w0wfaepv9r59zaxv00t0d9prrp0"&gt;171&lt;/key&gt;&lt;/foreign-keys&gt;&lt;ref-type name="Journal Article"&gt;17&lt;/ref-type&gt;&lt;contributors&gt;&lt;authors&gt;&lt;author&gt;Snavely, Noah&lt;/author&gt;&lt;author&gt;Seitz, Steven M.&lt;/author&gt;&lt;author&gt;Szeliski, Richard&lt;/author&gt;&lt;/authors&gt;&lt;/contributors&gt;&lt;titles&gt;&lt;title&gt;Skeletal graphs for efficient structure from motion&lt;/title&gt;&lt;/titles&gt;&lt;pages&gt;1--8&lt;/pages&gt;&lt;volume&gt;1&lt;/volume&gt;&lt;dates&gt;&lt;year&gt;2008&lt;/year&gt;&lt;/dates&gt;&lt;urls&gt;&lt;/urls&gt;&lt;/record&gt;&lt;/Cite&gt;&lt;/EndNote&gt;</w:instrText>
      </w:r>
      <w:r w:rsidRPr="00BA068E">
        <w:rPr>
          <w:vertAlign w:val="superscript"/>
        </w:rPr>
        <w:fldChar w:fldCharType="separate"/>
      </w:r>
      <w:r w:rsidR="004550CD">
        <w:rPr>
          <w:noProof/>
          <w:vertAlign w:val="superscript"/>
        </w:rPr>
        <w:t>[</w:t>
      </w:r>
      <w:hyperlink w:anchor="_ENREF_30" w:tooltip="Snavely, 2008 #171" w:history="1">
        <w:r w:rsidR="004550CD">
          <w:rPr>
            <w:noProof/>
            <w:vertAlign w:val="superscript"/>
          </w:rPr>
          <w:t>30</w:t>
        </w:r>
      </w:hyperlink>
      <w:r w:rsidR="004550CD">
        <w:rPr>
          <w:noProof/>
          <w:vertAlign w:val="superscript"/>
        </w:rPr>
        <w:t>]</w:t>
      </w:r>
      <w:r w:rsidRPr="00BA068E">
        <w:rPr>
          <w:vertAlign w:val="superscript"/>
        </w:rPr>
        <w:fldChar w:fldCharType="end"/>
      </w:r>
      <w:r>
        <w:rPr>
          <w:rFonts w:hint="eastAsia"/>
        </w:rPr>
        <w:t>等。对于实时建模方面，</w:t>
      </w:r>
      <w:r>
        <w:rPr>
          <w:rFonts w:hint="eastAsia"/>
        </w:rPr>
        <w:t>SLAM</w:t>
      </w:r>
      <w:r>
        <w:rPr>
          <w:rFonts w:hint="eastAsia"/>
        </w:rPr>
        <w:t>技术是指自身方位的定位，即计算采集设备在空间中的位置及朝向，并同时构建三维环境的地图，即重建出周围环境的三维点云数据。</w:t>
      </w:r>
      <w:r>
        <w:rPr>
          <w:rFonts w:hint="eastAsia"/>
        </w:rPr>
        <w:t>Klein</w:t>
      </w:r>
      <w:r>
        <w:fldChar w:fldCharType="begin"/>
      </w:r>
      <w:r w:rsidR="004550CD">
        <w:instrText xml:space="preserve"> ADDIN EN.CITE &lt;EndNote&gt;&lt;Cite&gt;&lt;Author&gt;Klein&lt;/Author&gt;&lt;Year&gt;2007&lt;/Year&gt;&lt;RecNum&gt;172&lt;/RecNum&gt;&lt;DisplayText&gt;[31]&lt;/DisplayText&gt;&lt;record&gt;&lt;rec-number&gt;172&lt;/rec-number&gt;&lt;foreign-keys&gt;&lt;key app="EN" db-id="sdawwts99w0wfaepv9r59zaxv00t0d9prrp0"&gt;172&lt;/key&gt;&lt;/foreign-keys&gt;&lt;ref-type name="Conference Proceedings"&gt;10&lt;/ref-type&gt;&lt;contributors&gt;&lt;authors&gt;&lt;author&gt;Klein, Georg&lt;/author&gt;&lt;author&gt;Murray, David&lt;/author&gt;&lt;/authors&gt;&lt;/contributors&gt;&lt;titles&gt;&lt;title&gt;Parallel Tracking and Mapping for Small AR Workspaces&lt;/title&gt;&lt;secondary-title&gt;IEEE and ACM International Symposium on Mixed and Augmented Reality&lt;/secondary-title&gt;&lt;/titles&gt;&lt;pages&gt;1-10&lt;/pages&gt;&lt;dates&gt;&lt;year&gt;2007&lt;/year&gt;&lt;/dates&gt;&lt;urls&gt;&lt;/urls&gt;&lt;/record&gt;&lt;/Cite&gt;&lt;/EndNote&gt;</w:instrText>
      </w:r>
      <w:r>
        <w:fldChar w:fldCharType="separate"/>
      </w:r>
      <w:r w:rsidR="004550CD">
        <w:rPr>
          <w:noProof/>
        </w:rPr>
        <w:t>[</w:t>
      </w:r>
      <w:hyperlink w:anchor="_ENREF_31" w:tooltip="Klein, 2007 #172" w:history="1">
        <w:r w:rsidR="004550CD">
          <w:rPr>
            <w:noProof/>
          </w:rPr>
          <w:t>31</w:t>
        </w:r>
      </w:hyperlink>
      <w:r w:rsidR="004550CD">
        <w:rPr>
          <w:noProof/>
        </w:rPr>
        <w:t>]</w:t>
      </w:r>
      <w:r>
        <w:fldChar w:fldCharType="end"/>
      </w:r>
      <w:r>
        <w:rPr>
          <w:rFonts w:hint="eastAsia"/>
        </w:rPr>
        <w:t>等人提出了并行跟踪和建图的构架，</w:t>
      </w:r>
      <w:r w:rsidRPr="00141369">
        <w:t>Mur-Artal</w:t>
      </w:r>
      <w:r>
        <w:rPr>
          <w:rFonts w:hint="eastAsia"/>
        </w:rPr>
        <w:t>等人</w:t>
      </w:r>
      <w:r>
        <w:fldChar w:fldCharType="begin"/>
      </w:r>
      <w:r w:rsidR="004550CD">
        <w:instrText xml:space="preserve"> ADDIN EN.CITE &lt;EndNote&gt;&lt;Cite&gt;&lt;Author&gt;Mur-Artal&lt;/Author&gt;&lt;Year&gt;2017&lt;/Year&gt;&lt;RecNum&gt;176&lt;/RecNum&gt;&lt;DisplayText&gt;[32]&lt;/DisplayText&gt;&lt;record&gt;&lt;rec-number&gt;176&lt;/rec-number&gt;&lt;foreign-keys&gt;&lt;key app="EN" db-id="sdawwts99w0wfaepv9r59zaxv00t0d9prrp0"&gt;176&lt;/key&gt;&lt;/foreign-keys&gt;&lt;ref-type name="Journal Article"&gt;17&lt;/ref-type&gt;&lt;contributors&gt;&lt;authors&gt;&lt;author&gt;Mur-Artal, Raúl&lt;/author&gt;&lt;author&gt;Montiel, J. M. M.&lt;/author&gt;&lt;author&gt;Tardós, Juan D.&lt;/author&gt;&lt;/authors&gt;&lt;/contributors&gt;&lt;titles&gt;&lt;title&gt;ORB-SLAM: A Versatile and Accurate Monocular SLAM System&lt;/title&gt;&lt;secondary-title&gt;IEEE Transactions on Robotics&lt;/secondary-title&gt;&lt;/titles&gt;&lt;periodical&gt;&lt;full-title&gt;IEEE Transactions on Robotics&lt;/full-title&gt;&lt;/periodical&gt;&lt;pages&gt;1147-1163&lt;/pages&gt;&lt;volume&gt;31&lt;/volume&gt;&lt;number&gt;5&lt;/number&gt;&lt;dates&gt;&lt;year&gt;2017&lt;/year&gt;&lt;/dates&gt;&lt;urls&gt;&lt;/urls&gt;&lt;/record&gt;&lt;/Cite&gt;&lt;/EndNote&gt;</w:instrText>
      </w:r>
      <w:r>
        <w:fldChar w:fldCharType="separate"/>
      </w:r>
      <w:r w:rsidR="004550CD">
        <w:rPr>
          <w:noProof/>
        </w:rPr>
        <w:t>[</w:t>
      </w:r>
      <w:hyperlink w:anchor="_ENREF_32" w:tooltip="Mur-Artal, 2017 #176" w:history="1">
        <w:r w:rsidR="004550CD">
          <w:rPr>
            <w:noProof/>
          </w:rPr>
          <w:t>32</w:t>
        </w:r>
      </w:hyperlink>
      <w:r w:rsidR="004550CD">
        <w:rPr>
          <w:noProof/>
        </w:rPr>
        <w:t>]</w:t>
      </w:r>
      <w:r>
        <w:fldChar w:fldCharType="end"/>
      </w:r>
      <w:r>
        <w:rPr>
          <w:rFonts w:hint="eastAsia"/>
        </w:rPr>
        <w:t>能够在大尺度场景下实时运行，</w:t>
      </w:r>
      <w:r>
        <w:rPr>
          <w:rFonts w:hint="eastAsia"/>
        </w:rPr>
        <w:t>RDSLAM</w:t>
      </w:r>
      <w:r>
        <w:fldChar w:fldCharType="begin"/>
      </w:r>
      <w:r w:rsidR="004550CD">
        <w:instrText xml:space="preserve"> ADDIN EN.CITE &lt;EndNote&gt;&lt;Cite&gt;&lt;Author&gt;Tan&lt;/Author&gt;&lt;Year&gt;2013&lt;/Year&gt;&lt;RecNum&gt;174&lt;/RecNum&gt;&lt;DisplayText&gt;[33]&lt;/DisplayText&gt;&lt;record&gt;&lt;rec-number&gt;174&lt;/rec-number&gt;&lt;foreign-keys&gt;&lt;key app="EN" db-id="sdawwts99w0wfaepv9r59zaxv00t0d9prrp0"&gt;174&lt;/key&gt;&lt;/foreign-keys&gt;&lt;ref-type name="Conference Proceedings"&gt;10&lt;/ref-type&gt;&lt;contributors&gt;&lt;authors&gt;&lt;author&gt;Tan, Wei&lt;/author&gt;&lt;author&gt;Liu, Haomin&lt;/author&gt;&lt;author&gt;Dong, Zilong&lt;/author&gt;&lt;author&gt;Zhang, Guofeng&lt;/author&gt;&lt;author&gt;Bao, Hujun&lt;/author&gt;&lt;/authors&gt;&lt;/contributors&gt;&lt;titles&gt;&lt;title&gt;Robust monocular SLAM in dynamic environments&lt;/title&gt;&lt;secondary-title&gt;IEEE International Symposium on Mixed and Augmented Reality&lt;/secondary-title&gt;&lt;/titles&gt;&lt;pages&gt;209-218&lt;/pages&gt;&lt;dates&gt;&lt;year&gt;2013&lt;/year&gt;&lt;/dates&gt;&lt;urls&gt;&lt;/urls&gt;&lt;/record&gt;&lt;/Cite&gt;&lt;/EndNote&gt;</w:instrText>
      </w:r>
      <w:r>
        <w:fldChar w:fldCharType="separate"/>
      </w:r>
      <w:r w:rsidR="004550CD">
        <w:rPr>
          <w:noProof/>
        </w:rPr>
        <w:t>[</w:t>
      </w:r>
      <w:hyperlink w:anchor="_ENREF_33" w:tooltip="Tan, 2013 #174" w:history="1">
        <w:r w:rsidR="004550CD">
          <w:rPr>
            <w:noProof/>
          </w:rPr>
          <w:t>33</w:t>
        </w:r>
      </w:hyperlink>
      <w:r w:rsidR="004550CD">
        <w:rPr>
          <w:noProof/>
        </w:rPr>
        <w:t>]</w:t>
      </w:r>
      <w:r>
        <w:fldChar w:fldCharType="end"/>
      </w:r>
      <w:r>
        <w:rPr>
          <w:rFonts w:hint="eastAsia"/>
        </w:rPr>
        <w:t>能够在动态场景下稳定工作，</w:t>
      </w:r>
      <w:r>
        <w:rPr>
          <w:rFonts w:hint="eastAsia"/>
        </w:rPr>
        <w:t>RKSLAM</w:t>
      </w:r>
      <w:r>
        <w:fldChar w:fldCharType="begin"/>
      </w:r>
      <w:r w:rsidR="004550CD">
        <w:instrText xml:space="preserve"> ADDIN EN.CITE &lt;EndNote&gt;&lt;Cite&gt;&lt;Author&gt;Liu&lt;/Author&gt;&lt;Year&gt;2017&lt;/Year&gt;&lt;RecNum&gt;173&lt;/RecNum&gt;&lt;DisplayText&gt;[34]&lt;/DisplayText&gt;&lt;record&gt;&lt;rec-number&gt;173&lt;/rec-number&gt;&lt;foreign-keys&gt;&lt;key app="EN" db-id="sdawwts99w0wfaepv9r59zaxv00t0d9prrp0"&gt;173&lt;/key&gt;&lt;/foreign-keys&gt;&lt;ref-type name="Conference Proceedings"&gt;10&lt;/ref-type&gt;&lt;contributors&gt;&lt;authors&gt;&lt;author&gt;Liu, Haomin&lt;/author&gt;&lt;author&gt;Zhang, Guofeng&lt;/author&gt;&lt;author&gt;Bao, Hujun&lt;/author&gt;&lt;/authors&gt;&lt;/contributors&gt;&lt;titles&gt;&lt;title&gt;Robust Keyframe-Based Monocular SLAM for Augmented Reality&lt;/title&gt;&lt;secondary-title&gt;IEEE International Symposium on Mixed and Augmented Reality&lt;/secondary-title&gt;&lt;/titles&gt;&lt;pages&gt;1-10&lt;/pages&gt;&lt;dates&gt;&lt;year&gt;2017&lt;/year&gt;&lt;/dates&gt;&lt;urls&gt;&lt;/urls&gt;&lt;/record&gt;&lt;/Cite&gt;&lt;/EndNote&gt;</w:instrText>
      </w:r>
      <w:r>
        <w:fldChar w:fldCharType="separate"/>
      </w:r>
      <w:r w:rsidR="004550CD">
        <w:rPr>
          <w:noProof/>
        </w:rPr>
        <w:t>[</w:t>
      </w:r>
      <w:hyperlink w:anchor="_ENREF_34" w:tooltip="Liu, 2017 #173" w:history="1">
        <w:r w:rsidR="004550CD">
          <w:rPr>
            <w:noProof/>
          </w:rPr>
          <w:t>34</w:t>
        </w:r>
      </w:hyperlink>
      <w:r w:rsidR="004550CD">
        <w:rPr>
          <w:noProof/>
        </w:rPr>
        <w:t>]</w:t>
      </w:r>
      <w:r>
        <w:fldChar w:fldCharType="end"/>
      </w:r>
      <w:r>
        <w:rPr>
          <w:rFonts w:hint="eastAsia"/>
        </w:rPr>
        <w:t>可以实时运行在移动设备上。</w:t>
      </w:r>
    </w:p>
    <w:p w:rsidR="00574447" w:rsidRDefault="00574447" w:rsidP="00574447">
      <w:pPr>
        <w:ind w:firstLine="480"/>
      </w:pPr>
      <w:r>
        <w:rPr>
          <w:rFonts w:hint="eastAsia"/>
        </w:rPr>
        <w:t>基于多视角图像的建模方法在重建大规模场景时不需要用户操作，则可以重建出精确的三维场景信息，这是该建模方法的最大优势。但是该方法对于输入的视频或照片要求较高，为了提高重建精度和成功率，则需要稳定和缓慢地移动采集设备进行场景拍摄，一旦重建失败，则需要重新采集数据。</w:t>
      </w:r>
    </w:p>
    <w:p w:rsidR="00574447" w:rsidRDefault="00574447" w:rsidP="00574447">
      <w:pPr>
        <w:pStyle w:val="31"/>
      </w:pPr>
      <w:bookmarkStart w:id="30" w:name="_Toc509845272"/>
      <w:r>
        <w:rPr>
          <w:rFonts w:hint="eastAsia"/>
          <w:noProof/>
        </w:rPr>
        <w:drawing>
          <wp:anchor distT="0" distB="0" distL="114300" distR="114300" simplePos="0" relativeHeight="251665408" behindDoc="0" locked="0" layoutInCell="1" allowOverlap="1" wp14:anchorId="4FAA95FF" wp14:editId="5E492C14">
            <wp:simplePos x="0" y="0"/>
            <wp:positionH relativeFrom="column">
              <wp:align>center</wp:align>
            </wp:positionH>
            <wp:positionV relativeFrom="paragraph">
              <wp:posOffset>1477162</wp:posOffset>
            </wp:positionV>
            <wp:extent cx="5256000" cy="1371600"/>
            <wp:effectExtent l="0" t="0" r="1905" b="0"/>
            <wp:wrapTopAndBottom/>
            <wp:docPr id="458" name="图片 4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8" name="交互式建模.png"/>
                    <pic:cNvPicPr/>
                  </pic:nvPicPr>
                  <pic:blipFill>
                    <a:blip r:embed="rId35" cstate="print">
                      <a:extLst>
                        <a:ext uri="{28A0092B-C50C-407E-A947-70E740481C1C}">
                          <a14:useLocalDpi xmlns:a14="http://schemas.microsoft.com/office/drawing/2010/main"/>
                        </a:ext>
                      </a:extLst>
                    </a:blip>
                    <a:stretch>
                      <a:fillRect/>
                    </a:stretch>
                  </pic:blipFill>
                  <pic:spPr>
                    <a:xfrm>
                      <a:off x="0" y="0"/>
                      <a:ext cx="5256000" cy="1371600"/>
                    </a:xfrm>
                    <a:prstGeom prst="rect">
                      <a:avLst/>
                    </a:prstGeom>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64384" behindDoc="0" locked="0" layoutInCell="1" allowOverlap="1" wp14:anchorId="382CF04E" wp14:editId="2F0BAF89">
                <wp:simplePos x="0" y="0"/>
                <wp:positionH relativeFrom="column">
                  <wp:posOffset>-635</wp:posOffset>
                </wp:positionH>
                <wp:positionV relativeFrom="paragraph">
                  <wp:posOffset>2850515</wp:posOffset>
                </wp:positionV>
                <wp:extent cx="5255895" cy="635"/>
                <wp:effectExtent l="0" t="0" r="0" b="0"/>
                <wp:wrapTopAndBottom/>
                <wp:docPr id="457" name="文本框 457"/>
                <wp:cNvGraphicFramePr/>
                <a:graphic xmlns:a="http://schemas.openxmlformats.org/drawingml/2006/main">
                  <a:graphicData uri="http://schemas.microsoft.com/office/word/2010/wordprocessingShape">
                    <wps:wsp>
                      <wps:cNvSpPr txBox="1"/>
                      <wps:spPr>
                        <a:xfrm>
                          <a:off x="0" y="0"/>
                          <a:ext cx="5255895" cy="635"/>
                        </a:xfrm>
                        <a:prstGeom prst="rect">
                          <a:avLst/>
                        </a:prstGeom>
                        <a:solidFill>
                          <a:prstClr val="white"/>
                        </a:solidFill>
                        <a:ln>
                          <a:noFill/>
                        </a:ln>
                        <a:effectLst/>
                      </wps:spPr>
                      <wps:txbx>
                        <w:txbxContent>
                          <w:p w:rsidR="004550CD" w:rsidRPr="00110F03" w:rsidRDefault="004550CD" w:rsidP="00574447">
                            <w:pPr>
                              <w:pStyle w:val="aff"/>
                              <w:spacing w:before="163" w:after="163"/>
                              <w:rPr>
                                <w:rFonts w:eastAsia="宋体"/>
                                <w:sz w:val="24"/>
                                <w:szCs w:val="24"/>
                              </w:rPr>
                            </w:pPr>
                            <w:bookmarkStart w:id="31" w:name="_Toc509779850"/>
                            <w:bookmarkStart w:id="32" w:name="_Toc518931891"/>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5</w:t>
                            </w:r>
                            <w:r>
                              <w:fldChar w:fldCharType="end"/>
                            </w:r>
                            <w:r>
                              <w:t>基于</w:t>
                            </w:r>
                            <w:r>
                              <w:rPr>
                                <w:rFonts w:hint="eastAsia"/>
                              </w:rPr>
                              <w:t>交互式的三维建模方法。</w:t>
                            </w:r>
                            <w:bookmarkEnd w:id="31"/>
                            <w:bookmarkEnd w:id="3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82CF04E" id="文本框 457" o:spid="_x0000_s1036" type="#_x0000_t202" style="position:absolute;left:0;text-align:left;margin-left:-.05pt;margin-top:224.45pt;width:413.85pt;height:.05pt;z-index:251664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" stroked="f">
                <v:textbox style="mso-fit-shape-to-text:t" inset="0,0,0,0">
                  <w:txbxContent>
                    <w:p w:rsidR="004550CD" w:rsidRPr="00110F03" w:rsidRDefault="004550CD" w:rsidP="00574447">
                      <w:pPr>
                        <w:pStyle w:val="aff"/>
                        <w:spacing w:before="163" w:after="163"/>
                        <w:rPr>
                          <w:rFonts w:eastAsia="宋体"/>
                          <w:sz w:val="24"/>
                          <w:szCs w:val="24"/>
                        </w:rPr>
                      </w:pPr>
                      <w:bookmarkStart w:id="33" w:name="_Toc509779850"/>
                      <w:bookmarkStart w:id="34" w:name="_Toc518931891"/>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5</w:t>
                      </w:r>
                      <w:r>
                        <w:fldChar w:fldCharType="end"/>
                      </w:r>
                      <w:r>
                        <w:t>基于</w:t>
                      </w:r>
                      <w:r>
                        <w:rPr>
                          <w:rFonts w:hint="eastAsia"/>
                        </w:rPr>
                        <w:t>交互式的三维建模方法。</w:t>
                      </w:r>
                      <w:bookmarkEnd w:id="33"/>
                      <w:bookmarkEnd w:id="34"/>
                    </w:p>
                  </w:txbxContent>
                </v:textbox>
                <w10:wrap type="topAndBottom"/>
              </v:shape>
            </w:pict>
          </mc:Fallback>
        </mc:AlternateContent>
      </w:r>
      <w:r w:rsidRPr="00F50262">
        <w:rPr>
          <w:rFonts w:hint="eastAsia"/>
        </w:rPr>
        <w:t>基于交互式的三维建模</w:t>
      </w:r>
      <w:bookmarkEnd w:id="30"/>
    </w:p>
    <w:p w:rsidR="00574447" w:rsidRDefault="00574447" w:rsidP="00574447">
      <w:pPr>
        <w:ind w:firstLine="480"/>
      </w:pPr>
      <w:r>
        <w:rPr>
          <w:rFonts w:hint="eastAsia"/>
        </w:rPr>
        <w:t>基于交互式的三维建模方法是</w:t>
      </w:r>
      <w:r w:rsidRPr="00B2010D">
        <w:rPr>
          <w:rFonts w:hint="eastAsia"/>
        </w:rPr>
        <w:t>通过</w:t>
      </w:r>
      <w:r>
        <w:rPr>
          <w:rFonts w:hint="eastAsia"/>
        </w:rPr>
        <w:t>用户绘制二维草图生成三维模型。如文献</w:t>
      </w:r>
      <w:r>
        <w:fldChar w:fldCharType="begin">
          <w:fldData xml:space="preserve">PEVuZE5vdGU+PENpdGU+PEF1dGhvcj5JZ2FyYXNoaTwvQXV0aG9yPjxZZWFyPjE5OTk8L1llYXI+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</w:fldData>
        </w:fldChar>
      </w:r>
      <w:r w:rsidR="004550CD">
        <w:instrText xml:space="preserve"> ADDIN EN.CITE </w:instrText>
      </w:r>
      <w:r w:rsidR="004550CD">
        <w:fldChar w:fldCharType="begin">
          <w:fldData xml:space="preserve">PEVuZE5vdGU+PENpdGU+PEF1dGhvcj5JZ2FyYXNoaTwvQXV0aG9yPjxZZWFyPjE5OTk8L1llYXI+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</w:fldData>
        </w:fldChar>
      </w:r>
      <w:r w:rsidR="004550CD">
        <w:instrText xml:space="preserve"> ADDIN EN.CITE.DATA </w:instrText>
      </w:r>
      <w:r w:rsidR="004550CD">
        <w:fldChar w:fldCharType="end"/>
      </w:r>
      <w:r>
        <w:fldChar w:fldCharType="separate"/>
      </w:r>
      <w:r w:rsidR="004550CD">
        <w:rPr>
          <w:noProof/>
        </w:rPr>
        <w:t>[</w:t>
      </w:r>
      <w:hyperlink w:anchor="_ENREF_35" w:tooltip="Igarashi, 1999 #66" w:history="1">
        <w:r w:rsidR="004550CD">
          <w:rPr>
            <w:noProof/>
          </w:rPr>
          <w:t>35-39</w:t>
        </w:r>
      </w:hyperlink>
      <w:r w:rsidR="004550CD">
        <w:rPr>
          <w:noProof/>
        </w:rPr>
        <w:t>]</w:t>
      </w:r>
      <w:r>
        <w:fldChar w:fldCharType="end"/>
      </w:r>
      <w:r>
        <w:rPr>
          <w:rFonts w:hint="eastAsia"/>
        </w:rPr>
        <w:t>中开发了通过草图直接重建三维模型系统，该建模方法不仅能重建简单的单个物体，同时能构造出合理的三维多边形表面、曲面甚至复杂的大型建筑。</w:t>
      </w:r>
      <w:r>
        <w:rPr>
          <w:rFonts w:hint="eastAsia"/>
        </w:rPr>
        <w:lastRenderedPageBreak/>
        <w:t>交互式建模方法也可以和图像信息相结合，如修饰基于图像的建模结果或直接在二维图像上绘制草图。</w:t>
      </w:r>
      <w:r>
        <w:rPr>
          <w:rFonts w:hint="eastAsia"/>
        </w:rPr>
        <w:t>Jiang</w:t>
      </w:r>
      <w:r>
        <w:fldChar w:fldCharType="begin"/>
      </w:r>
      <w:r w:rsidR="004550CD">
        <w:instrText xml:space="preserve"> ADDIN EN.CITE &lt;EndNote&gt;&lt;Cite&gt;&lt;Author&gt;Jiang&lt;/Author&gt;&lt;Year&gt;2009&lt;/Year&gt;&lt;RecNum&gt;177&lt;/RecNum&gt;&lt;DisplayText&gt;[40]&lt;/DisplayText&gt;&lt;record&gt;&lt;rec-number&gt;177&lt;/rec-number&gt;&lt;foreign-keys&gt;&lt;key app="EN" db-id="sdawwts99w0wfaepv9r59zaxv00t0d9prrp0"&gt;177&lt;/key&gt;&lt;/foreign-keys&gt;&lt;ref-type name="Conference Proceedings"&gt;10&lt;/ref-type&gt;&lt;contributors&gt;&lt;authors&gt;&lt;author&gt;Jiang, Nianjuan&lt;/author&gt;&lt;author&gt;Tan, Ping&lt;/author&gt;&lt;author&gt;Cheong, Loong Fah&lt;/author&gt;&lt;/authors&gt;&lt;/contributors&gt;&lt;titles&gt;&lt;title&gt;Symmetric architecture modeling with a single image&lt;/title&gt;&lt;secondary-title&gt;ACM SIGGRAPH Asia&lt;/secondary-title&gt;&lt;/titles&gt;&lt;pages&gt;113&lt;/pages&gt;&lt;dates&gt;&lt;year&gt;2009&lt;/year&gt;&lt;/dates&gt;&lt;urls&gt;&lt;/urls&gt;&lt;/record&gt;&lt;/Cite&gt;&lt;/EndNote&gt;</w:instrText>
      </w:r>
      <w:r>
        <w:fldChar w:fldCharType="separate"/>
      </w:r>
      <w:r w:rsidR="004550CD">
        <w:rPr>
          <w:noProof/>
        </w:rPr>
        <w:t>[</w:t>
      </w:r>
      <w:hyperlink w:anchor="_ENREF_40" w:tooltip="Jiang, 2009 #177" w:history="1">
        <w:r w:rsidR="004550CD">
          <w:rPr>
            <w:noProof/>
          </w:rPr>
          <w:t>40</w:t>
        </w:r>
      </w:hyperlink>
      <w:r w:rsidR="004550CD">
        <w:rPr>
          <w:noProof/>
        </w:rPr>
        <w:t>]</w:t>
      </w:r>
      <w:r>
        <w:fldChar w:fldCharType="end"/>
      </w:r>
      <w:r>
        <w:rPr>
          <w:rFonts w:hint="eastAsia"/>
        </w:rPr>
        <w:t>等人和</w:t>
      </w:r>
      <w:r>
        <w:rPr>
          <w:rFonts w:hint="eastAsia"/>
        </w:rPr>
        <w:t>Arikan</w:t>
      </w:r>
      <w:r>
        <w:fldChar w:fldCharType="begin"/>
      </w:r>
      <w:r w:rsidR="004550CD">
        <w:instrText xml:space="preserve"> ADDIN EN.CITE &lt;EndNote&gt;&lt;Cite&gt;&lt;Author&gt;Arikan&lt;/Author&gt;&lt;Year&gt;2013&lt;/Year&gt;&lt;RecNum&gt;178&lt;/RecNum&gt;&lt;DisplayText&gt;[41]&lt;/DisplayText&gt;&lt;record&gt;&lt;rec-number&gt;178&lt;/rec-number&gt;&lt;foreign-keys&gt;&lt;key app="EN" db-id="sdawwts99w0wfaepv9r59zaxv00t0d9prrp0"&gt;178&lt;/key&gt;&lt;/foreign-keys&gt;&lt;ref-type name="Journal Article"&gt;17&lt;/ref-type&gt;&lt;contributors&gt;&lt;authors&gt;&lt;author&gt;Arikan, Murat&lt;/author&gt;&lt;author&gt;Wimmer, Michael&lt;/author&gt;&lt;author&gt;Maierhofer, Stefan&lt;/author&gt;&lt;/authors&gt;&lt;/contributors&gt;&lt;titles&gt;&lt;title&gt;O-snap:Optimization-based snapping for modeling architecture&lt;/title&gt;&lt;secondary-title&gt;Acm Transactions on Graphics&lt;/secondary-title&gt;&lt;/titles&gt;&lt;periodical&gt;&lt;full-title&gt;Acm Transactions on Graphics&lt;/full-title&gt;&lt;/periodical&gt;&lt;pages&gt;1-15&lt;/pages&gt;&lt;volume&gt;32&lt;/volume&gt;&lt;number&gt;1&lt;/number&gt;&lt;dates&gt;&lt;year&gt;2013&lt;/year&gt;&lt;/dates&gt;&lt;urls&gt;&lt;/urls&gt;&lt;/record&gt;&lt;/Cite&gt;&lt;/EndNote&gt;</w:instrText>
      </w:r>
      <w:r>
        <w:fldChar w:fldCharType="separate"/>
      </w:r>
      <w:r w:rsidR="004550CD">
        <w:rPr>
          <w:noProof/>
        </w:rPr>
        <w:t>[</w:t>
      </w:r>
      <w:hyperlink w:anchor="_ENREF_41" w:tooltip="Arikan, 2013 #178" w:history="1">
        <w:r w:rsidR="004550CD">
          <w:rPr>
            <w:noProof/>
          </w:rPr>
          <w:t>41</w:t>
        </w:r>
      </w:hyperlink>
      <w:r w:rsidR="004550CD">
        <w:rPr>
          <w:noProof/>
        </w:rPr>
        <w:t>]</w:t>
      </w:r>
      <w:r>
        <w:fldChar w:fldCharType="end"/>
      </w:r>
      <w:r>
        <w:rPr>
          <w:rFonts w:hint="eastAsia"/>
        </w:rPr>
        <w:t>等人通过用户手动交互改进从图像中提取的三维模型，如图</w:t>
      </w:r>
      <w:r>
        <w:rPr>
          <w:rFonts w:hint="eastAsia"/>
        </w:rPr>
        <w:t>1.5</w:t>
      </w:r>
      <w:r>
        <w:rPr>
          <w:rFonts w:hint="eastAsia"/>
        </w:rPr>
        <w:t>右图所示。</w:t>
      </w:r>
      <w:r>
        <w:rPr>
          <w:rFonts w:hint="eastAsia"/>
        </w:rPr>
        <w:t>Olsen</w:t>
      </w:r>
      <w:r>
        <w:fldChar w:fldCharType="begin"/>
      </w:r>
      <w:r w:rsidR="004550CD">
        <w:instrText xml:space="preserve"> ADDIN EN.CITE &lt;EndNote&gt;&lt;Cite&gt;&lt;Author&gt;Olsen&lt;/Author&gt;&lt;Year&gt;2010&lt;/Year&gt;&lt;RecNum&gt;179&lt;/RecNum&gt;&lt;DisplayText&gt;[42]&lt;/DisplayText&gt;&lt;record&gt;&lt;rec-number&gt;179&lt;/rec-number&gt;&lt;foreign-keys&gt;&lt;key app="EN" db-id="sdawwts99w0wfaepv9r59zaxv00t0d9prrp0"&gt;179&lt;/key&gt;&lt;/foreign-keys&gt;&lt;ref-type name="Journal Article"&gt;17&lt;/ref-type&gt;&lt;contributors&gt;&lt;authors&gt;&lt;author&gt;Olsen, Luke&lt;/author&gt;&lt;author&gt;Samavati, Faramarz F&lt;/author&gt;&lt;/authors&gt;&lt;/contributors&gt;&lt;titles&gt;&lt;title&gt;Image-assisted modeling from sketches&lt;/title&gt;&lt;/titles&gt;&lt;pages&gt;225-232&lt;/pages&gt;&lt;dates&gt;&lt;year&gt;2010&lt;/year&gt;&lt;/dates&gt;&lt;urls&gt;&lt;/urls&gt;&lt;/record&gt;&lt;/Cite&gt;&lt;/EndNote&gt;</w:instrText>
      </w:r>
      <w:r>
        <w:fldChar w:fldCharType="separate"/>
      </w:r>
      <w:r w:rsidR="004550CD">
        <w:rPr>
          <w:noProof/>
        </w:rPr>
        <w:t>[</w:t>
      </w:r>
      <w:hyperlink w:anchor="_ENREF_42" w:tooltip="Olsen, 2010 #179" w:history="1">
        <w:r w:rsidR="004550CD">
          <w:rPr>
            <w:noProof/>
          </w:rPr>
          <w:t>42</w:t>
        </w:r>
      </w:hyperlink>
      <w:r w:rsidR="004550CD">
        <w:rPr>
          <w:noProof/>
        </w:rPr>
        <w:t>]</w:t>
      </w:r>
      <w:r>
        <w:fldChar w:fldCharType="end"/>
      </w:r>
      <w:r>
        <w:rPr>
          <w:rFonts w:hint="eastAsia"/>
        </w:rPr>
        <w:t>等人通过用户在图像中绘制出模型的边界、特征等信息，挤压或膨胀出模型的三维形状。</w:t>
      </w:r>
      <w:r>
        <w:rPr>
          <w:rFonts w:hint="eastAsia"/>
        </w:rPr>
        <w:t>Andre</w:t>
      </w:r>
      <w:r>
        <w:fldChar w:fldCharType="begin"/>
      </w:r>
      <w:r w:rsidR="004550CD">
        <w:instrText xml:space="preserve"> ADDIN EN.CITE &lt;EndNote&gt;&lt;Cite&gt;&lt;Author&gt;Andre&lt;/Author&gt;&lt;Year&gt;2011&lt;/Year&gt;&lt;RecNum&gt;180&lt;/RecNum&gt;&lt;DisplayText&gt;[43]&lt;/DisplayText&gt;&lt;record&gt;&lt;rec-number&gt;180&lt;/rec-number&gt;&lt;foreign-keys&gt;&lt;key app="EN" db-id="sdawwts99w0wfaepv9r59zaxv00t0d9prrp0"&gt;180&lt;/key&gt;&lt;/foreign-keys&gt;&lt;ref-type name="Conference Proceedings"&gt;10&lt;/ref-type&gt;&lt;contributors&gt;&lt;authors&gt;&lt;author&gt;Andre, Alexis&lt;/author&gt;&lt;author&gt;Saito, Suguru&lt;/author&gt;&lt;/authors&gt;&lt;/contributors&gt;&lt;titles&gt;&lt;title&gt;Single-view sketch based modeling&lt;/title&gt;&lt;secondary-title&gt;Eighth Eurographics Symposium on Sketch-Based Interfaces and Modeling&lt;/secondary-title&gt;&lt;/titles&gt;&lt;pages&gt;133-140&lt;/pages&gt;&lt;dates&gt;&lt;year&gt;2011&lt;/year&gt;&lt;/dates&gt;&lt;urls&gt;&lt;/urls&gt;&lt;/record&gt;&lt;/Cite&gt;&lt;/EndNote&gt;</w:instrText>
      </w:r>
      <w:r>
        <w:fldChar w:fldCharType="separate"/>
      </w:r>
      <w:r w:rsidR="004550CD">
        <w:rPr>
          <w:noProof/>
        </w:rPr>
        <w:t>[</w:t>
      </w:r>
      <w:hyperlink w:anchor="_ENREF_43" w:tooltip="Andre, 2011 #180" w:history="1">
        <w:r w:rsidR="004550CD">
          <w:rPr>
            <w:noProof/>
          </w:rPr>
          <w:t>43</w:t>
        </w:r>
      </w:hyperlink>
      <w:r w:rsidR="004550CD">
        <w:rPr>
          <w:noProof/>
        </w:rPr>
        <w:t>]</w:t>
      </w:r>
      <w:r>
        <w:fldChar w:fldCharType="end"/>
      </w:r>
      <w:r>
        <w:rPr>
          <w:rFonts w:hint="eastAsia"/>
        </w:rPr>
        <w:t>等人提出了一种基于交互式的复杂模型的建模系统，用户可以将复杂物体拆分开，逐步绘制出物体的所有细节。</w:t>
      </w:r>
      <w:r>
        <w:rPr>
          <w:rFonts w:hint="eastAsia"/>
        </w:rPr>
        <w:t>Oh</w:t>
      </w:r>
      <w:r>
        <w:fldChar w:fldCharType="begin"/>
      </w:r>
      <w:r w:rsidR="004550CD">
        <w:instrText xml:space="preserve"> ADDIN EN.CITE &lt;EndNote&gt;&lt;Cite&gt;&lt;Author&gt;Oh&lt;/Author&gt;&lt;Year&gt;2001&lt;/Year&gt;&lt;RecNum&gt;181&lt;/RecNum&gt;&lt;DisplayText&gt;[44]&lt;/DisplayText&gt;&lt;record&gt;&lt;rec-number&gt;181&lt;/rec-number&gt;&lt;foreign-keys&gt;&lt;key app="EN" db-id="sdawwts99w0wfaepv9r59zaxv00t0d9prrp0"&gt;181&lt;/key&gt;&lt;/foreign-keys&gt;&lt;ref-type name="Conference Proceedings"&gt;10&lt;/ref-type&gt;&lt;contributors&gt;&lt;authors&gt;&lt;author&gt;Oh, Byong Mok&lt;/author&gt;&lt;author&gt;Chen, Max&lt;/author&gt;&lt;author&gt;Dorsey, Julie&lt;/author&gt;&lt;/authors&gt;&lt;/contributors&gt;&lt;titles&gt;&lt;title&gt;Image-based modeling and photo editing&lt;/title&gt;&lt;secondary-title&gt;ACM Siggraph’01. ACM&lt;/secondary-title&gt;&lt;/titles&gt;&lt;pages&gt;433-442&lt;/pages&gt;&lt;dates&gt;&lt;year&gt;2001&lt;/year&gt;&lt;/dates&gt;&lt;urls&gt;&lt;/urls&gt;&lt;/record&gt;&lt;/Cite&gt;&lt;/EndNote&gt;</w:instrText>
      </w:r>
      <w:r>
        <w:fldChar w:fldCharType="separate"/>
      </w:r>
      <w:r w:rsidR="004550CD">
        <w:rPr>
          <w:noProof/>
        </w:rPr>
        <w:t>[44</w:t>
      </w:r>
      <w:hyperlink w:anchor="_ENREF_44" w:tooltip="Oh, 2001 #181" w:history="1">
        <w:r w:rsidR="004550CD" w:rsidRPr="004550CD">
          <w:rPr>
            <w:rStyle w:val="af0"/>
          </w:rPr>
          <w:t>_ENREF_44</w:t>
        </w:r>
      </w:hyperlink>
      <w:r w:rsidR="004550CD">
        <w:rPr>
          <w:noProof/>
        </w:rPr>
        <w:t>]</w:t>
      </w:r>
      <w:r>
        <w:fldChar w:fldCharType="end"/>
      </w:r>
      <w:r>
        <w:rPr>
          <w:rFonts w:hint="eastAsia"/>
        </w:rPr>
        <w:t>等人通过用户在模型照片中标出深度和图层信息，辅助系统从图像中提取三维模型，如图</w:t>
      </w:r>
      <w:r>
        <w:rPr>
          <w:rFonts w:hint="eastAsia"/>
        </w:rPr>
        <w:t>1.5</w:t>
      </w:r>
      <w:r>
        <w:rPr>
          <w:rFonts w:hint="eastAsia"/>
        </w:rPr>
        <w:t>左图所示。</w:t>
      </w:r>
      <w:r>
        <w:rPr>
          <w:rFonts w:hint="eastAsia"/>
        </w:rPr>
        <w:t>Chen</w:t>
      </w:r>
      <w:r>
        <w:fldChar w:fldCharType="begin"/>
      </w:r>
      <w:r w:rsidR="004550CD">
        <w:instrText xml:space="preserve"> ADDIN EN.CITE &lt;EndNote&gt;&lt;Cite&gt;&lt;Author&gt;Chen&lt;/Author&gt;&lt;Year&gt;2013&lt;/Year&gt;&lt;RecNum&gt;52&lt;/RecNum&gt;&lt;DisplayText&gt;[45]&lt;/DisplayText&gt;&lt;record&gt;&lt;rec-number&gt;52&lt;/rec-number&gt;&lt;foreign-keys&gt;&lt;key app="EN" db-id="sdawwts99w0wfaepv9r59zaxv00t0d9prrp0"&gt;52&lt;/key&gt;&lt;/foreign-keys&gt;&lt;ref-type name="Journal Article"&gt;17&lt;/ref-type&gt;&lt;contributors&gt;&lt;authors&gt;&lt;author&gt;Chen, Tao&lt;/author&gt;&lt;author&gt;Zhu, Zhe&lt;/author&gt;&lt;author&gt;Shamir, Ariel&lt;/author&gt;&lt;author&gt;Hu, Shi Min&lt;/author&gt;&lt;author&gt;Cohen-Or, Daniel&lt;/author&gt;&lt;/authors&gt;&lt;/contributors&gt;&lt;titles&gt;&lt;title&gt;3-Sweep:extracting editable objects from a single photo&lt;/title&gt;&lt;secondary-title&gt;Acm Transactions on Graphics&lt;/secondary-title&gt;&lt;/titles&gt;&lt;periodical&gt;&lt;full-title&gt;Acm Transactions on Graphics&lt;/full-title&gt;&lt;/periodical&gt;&lt;pages&gt;1-10&lt;/pages&gt;&lt;volume&gt;32&lt;/volume&gt;&lt;number&gt;6&lt;/number&gt;&lt;dates&gt;&lt;year&gt;2013&lt;/year&gt;&lt;/dates&gt;&lt;urls&gt;&lt;/urls&gt;&lt;/record&gt;&lt;/Cite&gt;&lt;/EndNote&gt;</w:instrText>
      </w:r>
      <w:r>
        <w:fldChar w:fldCharType="separate"/>
      </w:r>
      <w:r w:rsidR="004550CD">
        <w:rPr>
          <w:noProof/>
        </w:rPr>
        <w:t>[45]</w:t>
      </w:r>
      <w:r>
        <w:fldChar w:fldCharType="end"/>
      </w:r>
      <w:r>
        <w:rPr>
          <w:rFonts w:hint="eastAsia"/>
        </w:rPr>
        <w:t>等人提出的建模方法，</w:t>
      </w:r>
      <w:r w:rsidRPr="00EF5815">
        <w:rPr>
          <w:rFonts w:hint="eastAsia"/>
        </w:rPr>
        <w:t>通过</w:t>
      </w:r>
      <w:r>
        <w:rPr>
          <w:rFonts w:hint="eastAsia"/>
        </w:rPr>
        <w:t>用户在二维图像中仅需三笔勾勒出模型的二维轮廓，计算得到三维模型信息。</w:t>
      </w:r>
    </w:p>
    <w:p w:rsidR="00574447" w:rsidRPr="00433F58" w:rsidRDefault="00574447" w:rsidP="00574447">
      <w:pPr>
        <w:ind w:firstLine="480"/>
      </w:pPr>
      <w:r>
        <w:rPr>
          <w:rFonts w:hint="eastAsia"/>
        </w:rPr>
        <w:t>基于交互式的建模方法与基于专业软件的方法相比，虽然都有用户参与，但参与程度大大降低，并且也不需要用户具备很强的专业知识。与基于扫描设备的建模方法相比，该方法不需要复杂的采集设备。相比较多视角建模方法，通过人工参与，大大提高了可建模型的复杂程度。所以交互式建模方法具有门槛低，灵活性高，应用广等特点。</w:t>
      </w:r>
    </w:p>
    <w:p w:rsidR="00574447" w:rsidRDefault="00574447" w:rsidP="00574447">
      <w:pPr>
        <w:pStyle w:val="21"/>
      </w:pPr>
      <w:bookmarkStart w:id="35" w:name="_Toc509845273"/>
      <w:r>
        <w:rPr>
          <w:rFonts w:hint="eastAsia"/>
        </w:rPr>
        <w:t>研究内容及意义</w:t>
      </w:r>
      <w:bookmarkEnd w:id="35"/>
    </w:p>
    <w:p w:rsidR="00574447" w:rsidRDefault="00574447" w:rsidP="00574447">
      <w:pPr>
        <w:ind w:firstLine="480"/>
      </w:pPr>
      <w:r>
        <w:rPr>
          <w:noProof/>
        </w:rPr>
        <mc:AlternateContent>
          <mc:Choice Requires="wps">
            <w:drawing>
              <wp:anchor distT="0" distB="0" distL="114300" distR="114300" simplePos="0" relativeHeight="251667456" behindDoc="0" locked="0" layoutInCell="1" allowOverlap="1" wp14:anchorId="6E59F462" wp14:editId="0C0136BC">
                <wp:simplePos x="0" y="0"/>
                <wp:positionH relativeFrom="column">
                  <wp:posOffset>137160</wp:posOffset>
                </wp:positionH>
                <wp:positionV relativeFrom="paragraph">
                  <wp:posOffset>3369945</wp:posOffset>
                </wp:positionV>
                <wp:extent cx="5053965" cy="635"/>
                <wp:effectExtent l="0" t="0" r="0" b="0"/>
                <wp:wrapTopAndBottom/>
                <wp:docPr id="456" name="文本框 456"/>
                <wp:cNvGraphicFramePr/>
                <a:graphic xmlns:a="http://schemas.openxmlformats.org/drawingml/2006/main">
                  <a:graphicData uri="http://schemas.microsoft.com/office/word/2010/wordprocessingShape">
                    <wps:wsp>
                      <wps:cNvSpPr txBox="1"/>
                      <wps:spPr>
                        <a:xfrm>
                          <a:off x="0" y="0"/>
                          <a:ext cx="5053965" cy="635"/>
                        </a:xfrm>
                        <a:prstGeom prst="rect">
                          <a:avLst/>
                        </a:prstGeom>
                        <a:solidFill>
                          <a:prstClr val="white"/>
                        </a:solidFill>
                        <a:ln>
                          <a:noFill/>
                        </a:ln>
                        <a:effectLst/>
                      </wps:spPr>
                      <wps:txbx>
                        <w:txbxContent>
                          <w:p w:rsidR="004550CD" w:rsidRPr="003B2682" w:rsidRDefault="004550CD" w:rsidP="00574447">
                            <w:pPr>
                              <w:pStyle w:val="aff"/>
                              <w:spacing w:before="163" w:after="163"/>
                              <w:rPr>
                                <w:rFonts w:eastAsia="宋体"/>
                                <w:sz w:val="24"/>
                                <w:szCs w:val="24"/>
                              </w:rPr>
                            </w:pPr>
                            <w:bookmarkStart w:id="36" w:name="_Toc509779851"/>
                            <w:bookmarkStart w:id="37" w:name="_Toc518931892"/>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6</w:t>
                            </w:r>
                            <w:r>
                              <w:fldChar w:fldCharType="end"/>
                            </w:r>
                            <w:r>
                              <w:rPr>
                                <w:rFonts w:hint="eastAsia"/>
                              </w:rPr>
                              <w:t>研究内容示意图。</w:t>
                            </w:r>
                            <w:bookmarkEnd w:id="36"/>
                            <w:bookmarkEnd w:id="3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E59F462" id="文本框 456" o:spid="_x0000_s1037" type="#_x0000_t202" style="position:absolute;left:0;text-align:left;margin-left:10.8pt;margin-top:265.35pt;width:397.95pt;height:.05pt;z-index:251667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" stroked="f">
                <v:textbox style="mso-fit-shape-to-text:t" inset="0,0,0,0">
                  <w:txbxContent>
                    <w:p w:rsidR="004550CD" w:rsidRPr="003B2682" w:rsidRDefault="004550CD" w:rsidP="00574447">
                      <w:pPr>
                        <w:pStyle w:val="aff"/>
                        <w:spacing w:before="163" w:after="163"/>
                        <w:rPr>
                          <w:rFonts w:eastAsia="宋体"/>
                          <w:sz w:val="24"/>
                          <w:szCs w:val="24"/>
                        </w:rPr>
                      </w:pPr>
                      <w:bookmarkStart w:id="38" w:name="_Toc509779851"/>
                      <w:bookmarkStart w:id="39" w:name="_Toc518931892"/>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6</w:t>
                      </w:r>
                      <w:r>
                        <w:fldChar w:fldCharType="end"/>
                      </w:r>
                      <w:r>
                        <w:rPr>
                          <w:rFonts w:hint="eastAsia"/>
                        </w:rPr>
                        <w:t>研究内容示意图。</w:t>
                      </w:r>
                      <w:bookmarkEnd w:id="38"/>
                      <w:bookmarkEnd w:id="39"/>
                    </w:p>
                  </w:txbxContent>
                </v:textbox>
                <w10:wrap type="topAndBottom"/>
              </v:shape>
            </w:pict>
          </mc:Fallback>
        </mc:AlternateContent>
      </w:r>
      <w:r>
        <w:rPr>
          <w:noProof/>
        </w:rPr>
        <w:drawing>
          <wp:anchor distT="0" distB="0" distL="114300" distR="114300" simplePos="0" relativeHeight="251666432" behindDoc="0" locked="0" layoutInCell="1" allowOverlap="1" wp14:anchorId="259D89C3" wp14:editId="27BAD1E9">
            <wp:simplePos x="0" y="0"/>
            <wp:positionH relativeFrom="column">
              <wp:align>center</wp:align>
            </wp:positionH>
            <wp:positionV relativeFrom="paragraph">
              <wp:posOffset>606324</wp:posOffset>
            </wp:positionV>
            <wp:extent cx="5054400" cy="2707200"/>
            <wp:effectExtent l="0" t="0" r="0" b="0"/>
            <wp:wrapTopAndBottom/>
            <wp:docPr id="455" name="图片 4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5" name="overview1.png"/>
                    <pic:cNvPicPr/>
                  </pic:nvPicPr>
                  <pic:blipFill>
                    <a:blip r:embed="rId36">
                      <a:extLst>
                        <a:ext uri="{28A0092B-C50C-407E-A947-70E740481C1C}">
                          <a14:useLocalDpi xmlns:a14="http://schemas.microsoft.com/office/drawing/2010/main"/>
                        </a:ext>
                      </a:extLst>
                    </a:blip>
                    <a:stretch>
                      <a:fillRect/>
                    </a:stretch>
                  </pic:blipFill>
                  <pic:spPr>
                    <a:xfrm>
                      <a:off x="0" y="0"/>
                      <a:ext cx="5054400" cy="2707200"/>
                    </a:xfrm>
                    <a:prstGeom prst="rect">
                      <a:avLst/>
                    </a:prstGeom>
                  </pic:spPr>
                </pic:pic>
              </a:graphicData>
            </a:graphic>
            <wp14:sizeRelH relativeFrom="page">
              <wp14:pctWidth>0</wp14:pctWidth>
            </wp14:sizeRelH>
            <wp14:sizeRelV relativeFrom="page">
              <wp14:pctHeight>0</wp14:pctHeight>
            </wp14:sizeRelV>
          </wp:anchor>
        </w:drawing>
      </w:r>
      <w:r>
        <w:rPr>
          <w:rFonts w:hint="eastAsia"/>
        </w:rPr>
        <w:t>上述研究现状展现了基于不同采集数据的方式的三维建模方法，每种建模方法都各有优缺点，其方法也应用在不同的领域。在几种三维建模方法中，基于</w:t>
      </w:r>
      <w:r>
        <w:rPr>
          <w:rFonts w:hint="eastAsia"/>
        </w:rPr>
        <w:lastRenderedPageBreak/>
        <w:t>交互式的建模方法最为灵活，它可以与多种采集设备相结合进行三维重建。本文的目标是基于多视角图像的交互式建模方法，吸收了基于多视角建模和交互式建模两种建模方法的优势，使所建的模型更广泛，类型更多，结构更复杂，并通过对模型语义信息的优化，得到具有完备语义信息的三维模型，使模型能够更直接、更广泛地应用于其他</w:t>
      </w:r>
      <w:r w:rsidRPr="00600C22">
        <w:rPr>
          <w:rFonts w:hint="eastAsia"/>
        </w:rPr>
        <w:t>研究</w:t>
      </w:r>
      <w:r>
        <w:rPr>
          <w:rFonts w:hint="eastAsia"/>
        </w:rPr>
        <w:t>及工业领域。</w:t>
      </w:r>
    </w:p>
    <w:p w:rsidR="00574447" w:rsidRDefault="00574447" w:rsidP="00574447">
      <w:pPr>
        <w:ind w:firstLine="480"/>
      </w:pPr>
      <w:r>
        <w:rPr>
          <w:rFonts w:hint="eastAsia"/>
        </w:rPr>
        <w:t>如图</w:t>
      </w:r>
      <w:r>
        <w:rPr>
          <w:rFonts w:hint="eastAsia"/>
        </w:rPr>
        <w:t>1.6</w:t>
      </w:r>
      <w:r>
        <w:rPr>
          <w:rFonts w:hint="eastAsia"/>
        </w:rPr>
        <w:t>所示，本文希望通过多视角图像信息与用户交互信息得到模型的</w:t>
      </w:r>
      <w:r w:rsidRPr="009931E6">
        <w:rPr>
          <w:rFonts w:hint="eastAsia"/>
        </w:rPr>
        <w:t>三维</w:t>
      </w:r>
      <w:r>
        <w:rPr>
          <w:rFonts w:hint="eastAsia"/>
        </w:rPr>
        <w:t>数据。该数据分为两个层次语义信息，模型的高层语义信息包括模型的几何数据和运动信息，而模型的低层语义信息包括网格的拓扑结构和几何结构。目前的建模方法只注重重建出模型的几何数据，该数据只能够表达模型的静态几何信息，本文重建出的模型运动信息可使模型能够直接应用于运动仿真、</w:t>
      </w:r>
      <w:r>
        <w:rPr>
          <w:rFonts w:hint="eastAsia"/>
        </w:rPr>
        <w:t>3D</w:t>
      </w:r>
      <w:r>
        <w:rPr>
          <w:rFonts w:hint="eastAsia"/>
        </w:rPr>
        <w:t>打印等领域。优化模型的网格结构对于三维模型也是非常有必要的，该优化能使模型有更好的数据存储结构，本文希望模型具有层次网格结构，该结构能使模型直接应用于多分辨率渲染与模型网格压缩中。综上所述，本文开展了以下四个方面的研究。</w:t>
      </w:r>
    </w:p>
    <w:p w:rsidR="00574447" w:rsidRDefault="00574447" w:rsidP="00574447">
      <w:pPr>
        <w:pStyle w:val="af7"/>
        <w:numPr>
          <w:ilvl w:val="0"/>
          <w:numId w:val="24"/>
        </w:numPr>
        <w:ind w:left="0" w:firstLineChars="0" w:firstLine="480"/>
      </w:pPr>
      <w:r>
        <w:rPr>
          <w:rFonts w:hint="eastAsia"/>
        </w:rPr>
        <w:t>提出一种基于多视角的交互式建模方法，该方法不需要用户具备专业的建模知识，且操作简单，能在短时间内重建出复杂的三维模型。</w:t>
      </w:r>
    </w:p>
    <w:p w:rsidR="00574447" w:rsidRDefault="00574447" w:rsidP="00574447">
      <w:pPr>
        <w:pStyle w:val="af7"/>
        <w:numPr>
          <w:ilvl w:val="0"/>
          <w:numId w:val="24"/>
        </w:numPr>
        <w:ind w:left="0" w:firstLineChars="0" w:firstLine="480"/>
      </w:pPr>
      <w:r>
        <w:rPr>
          <w:rFonts w:hint="eastAsia"/>
        </w:rPr>
        <w:t>提出一种基于视频序列的模型运动仿真方法，该方法可以从视频中自动提取模型的运动信息，使重建的模型具有更完备的语义信息。</w:t>
      </w:r>
    </w:p>
    <w:p w:rsidR="00574447" w:rsidRDefault="00574447" w:rsidP="00574447">
      <w:pPr>
        <w:pStyle w:val="af7"/>
        <w:numPr>
          <w:ilvl w:val="0"/>
          <w:numId w:val="24"/>
        </w:numPr>
        <w:ind w:left="0" w:firstLineChars="0" w:firstLine="480"/>
      </w:pPr>
      <w:r>
        <w:rPr>
          <w:rFonts w:hint="eastAsia"/>
        </w:rPr>
        <w:t>提出一种模型运动参数优化方法，该方法可以直接应用在模型的拆解、装配和装箱问题上，解决了模型压缩及降低</w:t>
      </w:r>
      <w:r>
        <w:rPr>
          <w:rFonts w:hint="eastAsia"/>
        </w:rPr>
        <w:t>3D</w:t>
      </w:r>
      <w:r>
        <w:rPr>
          <w:rFonts w:hint="eastAsia"/>
        </w:rPr>
        <w:t>打印成本等问题。</w:t>
      </w:r>
    </w:p>
    <w:p w:rsidR="00574447" w:rsidRDefault="00574447" w:rsidP="00574447">
      <w:pPr>
        <w:pStyle w:val="af7"/>
        <w:numPr>
          <w:ilvl w:val="0"/>
          <w:numId w:val="24"/>
        </w:numPr>
        <w:ind w:left="0" w:firstLineChars="0" w:firstLine="480"/>
      </w:pPr>
      <w:r>
        <w:rPr>
          <w:rFonts w:hint="eastAsia"/>
        </w:rPr>
        <w:t>提出一种实时精确的网格半规则化方法，该方法可将模型网格结构优化成层次网格结构，使模型具有适用于多分辨率渲染与压缩的低层数据结构。</w:t>
      </w:r>
    </w:p>
    <w:p w:rsidR="00574447" w:rsidRDefault="00574447" w:rsidP="00574447">
      <w:pPr>
        <w:pStyle w:val="21"/>
      </w:pPr>
      <w:bookmarkStart w:id="40" w:name="_Toc509845274"/>
      <w:r>
        <w:rPr>
          <w:rFonts w:hint="eastAsia"/>
        </w:rPr>
        <w:t>论文章节安排</w:t>
      </w:r>
      <w:bookmarkEnd w:id="40"/>
    </w:p>
    <w:p w:rsidR="00574447" w:rsidRDefault="00574447" w:rsidP="00574447">
      <w:pPr>
        <w:pStyle w:val="af7"/>
        <w:ind w:firstLine="480"/>
      </w:pPr>
      <w:r>
        <w:rPr>
          <w:rFonts w:hint="eastAsia"/>
        </w:rPr>
        <w:t>本文针对重建出具有完备语义的三维模型建模方法展开了相关研究，各章节组织如下：</w:t>
      </w:r>
    </w:p>
    <w:p w:rsidR="00574447" w:rsidRPr="00311419" w:rsidRDefault="00574447" w:rsidP="00574447">
      <w:pPr>
        <w:pStyle w:val="af7"/>
        <w:ind w:firstLine="480"/>
      </w:pPr>
      <w:r>
        <w:rPr>
          <w:rFonts w:hint="eastAsia"/>
        </w:rPr>
        <w:t>在第</w:t>
      </w:r>
      <w:r>
        <w:rPr>
          <w:rFonts w:hint="eastAsia"/>
        </w:rPr>
        <w:t>1</w:t>
      </w:r>
      <w:r>
        <w:rPr>
          <w:rFonts w:hint="eastAsia"/>
        </w:rPr>
        <w:t>章绪论中，介绍了三维建模领域的研究背景，回顾了研究现状，分析了各种三维建模方法的优缺点，结合存在的问题概述了本文的研究内容。</w:t>
      </w:r>
    </w:p>
    <w:p w:rsidR="00574447" w:rsidRDefault="00574447" w:rsidP="00574447">
      <w:pPr>
        <w:ind w:firstLine="480"/>
      </w:pPr>
      <w:r>
        <w:rPr>
          <w:rFonts w:hint="eastAsia"/>
        </w:rPr>
        <w:t>在第</w:t>
      </w:r>
      <w:r>
        <w:rPr>
          <w:rFonts w:hint="eastAsia"/>
        </w:rPr>
        <w:t>2</w:t>
      </w:r>
      <w:r>
        <w:rPr>
          <w:rFonts w:hint="eastAsia"/>
        </w:rPr>
        <w:t>章中，本文提出了一种基于多视角交互式建模方法，该方法的交互方式为用户通过三笔在二维图像上绘制出模型的轮廓线，通过多视角生成的点云</w:t>
      </w:r>
      <w:r>
        <w:rPr>
          <w:rFonts w:hint="eastAsia"/>
        </w:rPr>
        <w:lastRenderedPageBreak/>
        <w:t>信息与用户绘制的轮廓线得到初始模型，再通过自动探测的模型部件间的几何约束优化模型参数，得到精确模型。该方法通过用户的简单交互式操作得到精确的三维模型。</w:t>
      </w:r>
    </w:p>
    <w:p w:rsidR="00574447" w:rsidRDefault="00574447" w:rsidP="00574447">
      <w:pPr>
        <w:ind w:firstLine="480"/>
      </w:pPr>
      <w:r>
        <w:rPr>
          <w:rFonts w:hint="eastAsia"/>
        </w:rPr>
        <w:t>在第</w:t>
      </w:r>
      <w:r>
        <w:rPr>
          <w:rFonts w:hint="eastAsia"/>
        </w:rPr>
        <w:t>3</w:t>
      </w:r>
      <w:r>
        <w:rPr>
          <w:rFonts w:hint="eastAsia"/>
        </w:rPr>
        <w:t>章中，为了获取模型高层运动运动语义信息，提出了一种基于视频序列的机械模型仿真方法，该方法基于机械运动先验知识驱动，通过优化三维模型剪影与图像边界匹配的能量函数，得到精确的模型运动参数，得到与视频中真实物体运动形态一致的模型仿真结果。</w:t>
      </w:r>
    </w:p>
    <w:p w:rsidR="00574447" w:rsidRDefault="00574447" w:rsidP="00574447">
      <w:pPr>
        <w:ind w:firstLine="480"/>
      </w:pPr>
      <w:r>
        <w:rPr>
          <w:rFonts w:hint="eastAsia"/>
        </w:rPr>
        <w:t>在第</w:t>
      </w:r>
      <w:r>
        <w:rPr>
          <w:rFonts w:hint="eastAsia"/>
        </w:rPr>
        <w:t>4</w:t>
      </w:r>
      <w:r>
        <w:rPr>
          <w:rFonts w:hint="eastAsia"/>
        </w:rPr>
        <w:t>章中，提出了一种基于运动参数优化的机械模型装箱算法。该方法利用模型运动的特性，提高了模型拆解和装箱算法的效率和空间利用率。通过对模型部件运动参数的优化可以使模型更好的应用于</w:t>
      </w:r>
      <w:r>
        <w:rPr>
          <w:rFonts w:hint="eastAsia"/>
        </w:rPr>
        <w:t>3D</w:t>
      </w:r>
      <w:r>
        <w:rPr>
          <w:rFonts w:hint="eastAsia"/>
        </w:rPr>
        <w:t>打印等领域。</w:t>
      </w:r>
    </w:p>
    <w:p w:rsidR="00574447" w:rsidRDefault="00574447" w:rsidP="00574447">
      <w:pPr>
        <w:ind w:firstLine="480"/>
      </w:pPr>
      <w:r>
        <w:rPr>
          <w:rFonts w:hint="eastAsia"/>
        </w:rPr>
        <w:t>在第</w:t>
      </w:r>
      <w:r>
        <w:rPr>
          <w:rFonts w:hint="eastAsia"/>
        </w:rPr>
        <w:t>5</w:t>
      </w:r>
      <w:r>
        <w:rPr>
          <w:rFonts w:hint="eastAsia"/>
        </w:rPr>
        <w:t>章中，提出了一种实时精确的网格半规则化算法。该网格优化算法通过分层建立独立集使算法并行化，实时得到精确的半规则网格。具有层次网格结构的模型，可以更好的应用于多分辨率渲染、模型压缩等领域。</w:t>
      </w:r>
    </w:p>
    <w:p w:rsidR="00574447" w:rsidRPr="00A332A2" w:rsidRDefault="00574447" w:rsidP="00574447">
      <w:pPr>
        <w:ind w:firstLine="480"/>
      </w:pPr>
      <w:r>
        <w:rPr>
          <w:rFonts w:hint="eastAsia"/>
        </w:rPr>
        <w:t>在第</w:t>
      </w:r>
      <w:r>
        <w:rPr>
          <w:rFonts w:hint="eastAsia"/>
        </w:rPr>
        <w:t>6</w:t>
      </w:r>
      <w:r>
        <w:rPr>
          <w:rFonts w:hint="eastAsia"/>
        </w:rPr>
        <w:t>章中，总结本文的工作并展望下一步工作。本文工作所有的相关参考文献，致谢和</w:t>
      </w:r>
      <w:r w:rsidRPr="000C7B40">
        <w:rPr>
          <w:rFonts w:hint="eastAsia"/>
        </w:rPr>
        <w:t>本人攻读博士期间所发表的文章</w:t>
      </w:r>
      <w:r>
        <w:rPr>
          <w:rFonts w:hint="eastAsia"/>
        </w:rPr>
        <w:t>在最后给出。</w:t>
      </w:r>
    </w:p>
    <w:p w:rsidR="00721B57" w:rsidRPr="00A332A2" w:rsidRDefault="00721B57" w:rsidP="00574447">
      <w:pPr>
        <w:ind w:firstLineChars="0" w:firstLine="0"/>
        <w:rPr>
          <w:rFonts w:hint="eastAsia"/>
        </w:rPr>
      </w:pPr>
    </w:p>
    <w:p w:rsidR="00077D5F" w:rsidRDefault="009313C5" w:rsidP="006E17A7">
      <w:pPr>
        <w:widowControl/>
        <w:ind w:firstLine="480"/>
        <w:jc w:val="left"/>
        <w:sectPr w:rsidR="00077D5F" w:rsidSect="00DA64D9">
          <w:headerReference w:type="default" r:id="rId37"/>
          <w:footerReference w:type="default" r:id="rId38"/>
          <w:type w:val="continuous"/>
          <w:pgSz w:w="11906" w:h="16838" w:code="9"/>
          <w:pgMar w:top="2155" w:right="1814" w:bottom="2155" w:left="1814" w:header="1701" w:footer="1701" w:gutter="0"/>
          <w:pgNumType w:start="1"/>
          <w:cols w:space="425"/>
          <w:docGrid w:type="linesAndChars" w:linePitch="326"/>
        </w:sectPr>
      </w:pPr>
      <w:r>
        <w:br w:type="page"/>
      </w:r>
    </w:p>
    <w:p w:rsidR="0044027E" w:rsidRPr="00307331" w:rsidRDefault="00C60EAD" w:rsidP="006F6BBC">
      <w:pPr>
        <w:pStyle w:val="1"/>
      </w:pPr>
      <w:bookmarkStart w:id="41" w:name="_Toc477443129"/>
      <w:r w:rsidRPr="00307331">
        <w:rPr>
          <w:rFonts w:hint="eastAsia"/>
        </w:rPr>
        <w:lastRenderedPageBreak/>
        <w:t>基于</w:t>
      </w:r>
      <w:bookmarkEnd w:id="41"/>
    </w:p>
    <w:p w:rsidR="001C1D2F" w:rsidRDefault="00104D75" w:rsidP="00676420">
      <w:pPr>
        <w:pStyle w:val="21"/>
      </w:pPr>
      <w:bookmarkStart w:id="42" w:name="_Toc477443130"/>
      <w:r>
        <w:rPr>
          <w:rFonts w:hint="eastAsia"/>
        </w:rPr>
        <w:t>引言</w:t>
      </w:r>
      <w:bookmarkEnd w:id="42"/>
    </w:p>
    <w:p w:rsidR="006361C9" w:rsidRDefault="00A660D6" w:rsidP="006361C9">
      <w:pPr>
        <w:ind w:firstLine="480"/>
      </w:pPr>
      <w:r>
        <w:t>集体行为是最普遍的自然现象之一</w:t>
      </w:r>
      <w:r>
        <w:rPr>
          <w:rFonts w:hint="eastAsia"/>
        </w:rPr>
        <w:t>，</w:t>
      </w:r>
    </w:p>
    <w:p w:rsidR="009E70EC" w:rsidRDefault="009E70EC" w:rsidP="00BC0693">
      <w:pPr>
        <w:ind w:firstLine="480"/>
      </w:pPr>
      <w:r>
        <w:rPr>
          <w:rFonts w:hint="eastAsia"/>
        </w:rPr>
        <w:t>。</w:t>
      </w:r>
    </w:p>
    <w:p w:rsidR="00EB0BE2" w:rsidRDefault="00EB0BE2" w:rsidP="00DA64D9">
      <w:pPr>
        <w:pStyle w:val="21"/>
      </w:pPr>
      <w:bookmarkStart w:id="43" w:name="_Toc477443131"/>
      <w:r>
        <w:rPr>
          <w:rFonts w:hint="eastAsia"/>
        </w:rPr>
        <w:t>背景知识</w:t>
      </w:r>
      <w:bookmarkEnd w:id="43"/>
    </w:p>
    <w:p w:rsidR="005A3867" w:rsidRDefault="00847A82" w:rsidP="005A3867">
      <w:pPr>
        <w:ind w:firstLine="480"/>
        <w:rPr>
          <w:lang w:val="en-GB"/>
        </w:rPr>
      </w:pPr>
      <w:r>
        <w:t>提出的</w:t>
      </w:r>
    </w:p>
    <w:p w:rsidR="00647468" w:rsidRDefault="00647468" w:rsidP="00647468">
      <w:pPr>
        <w:ind w:firstLine="480"/>
        <w:rPr>
          <w:lang w:val="en-GB"/>
        </w:rPr>
      </w:pPr>
    </w:p>
    <w:p w:rsidR="003A270E" w:rsidRDefault="003A270E" w:rsidP="00DA64D9">
      <w:pPr>
        <w:ind w:firstLine="480"/>
        <w:rPr>
          <w:lang w:val="en-GB"/>
        </w:rPr>
      </w:pPr>
    </w:p>
    <w:p w:rsidR="008239F0" w:rsidRDefault="008239F0" w:rsidP="008239F0">
      <w:pPr>
        <w:pStyle w:val="21"/>
        <w:rPr>
          <w:lang w:val="en-GB"/>
        </w:rPr>
      </w:pPr>
      <w:bookmarkStart w:id="44" w:name="_Toc477443143"/>
      <w:r>
        <w:rPr>
          <w:rFonts w:hint="eastAsia"/>
          <w:lang w:val="en-GB"/>
        </w:rPr>
        <w:t>本章小结</w:t>
      </w:r>
      <w:bookmarkEnd w:id="44"/>
    </w:p>
    <w:p w:rsidR="009C00C0" w:rsidRDefault="00295F1D" w:rsidP="003A270E">
      <w:pPr>
        <w:ind w:firstLine="480"/>
      </w:pPr>
      <w:r>
        <w:br w:type="page"/>
      </w:r>
    </w:p>
    <w:p w:rsidR="00ED22B0" w:rsidRDefault="00ED22B0" w:rsidP="001C30B9">
      <w:pPr>
        <w:pStyle w:val="31"/>
        <w:widowControl/>
        <w:ind w:firstLine="480"/>
        <w:jc w:val="left"/>
        <w:sectPr w:rsidR="00ED22B0" w:rsidSect="00DA64D9">
          <w:headerReference w:type="default" r:id="rId39"/>
          <w:type w:val="continuous"/>
          <w:pgSz w:w="11906" w:h="16838" w:code="9"/>
          <w:pgMar w:top="2155" w:right="1814" w:bottom="2155" w:left="1814" w:header="1701" w:footer="1701" w:gutter="0"/>
          <w:cols w:space="425"/>
          <w:docGrid w:type="linesAndChars" w:linePitch="326"/>
        </w:sectPr>
      </w:pPr>
    </w:p>
    <w:p w:rsidR="0044027E" w:rsidRPr="005116FE" w:rsidRDefault="009C4CB2" w:rsidP="009C304E">
      <w:pPr>
        <w:pStyle w:val="1"/>
      </w:pPr>
      <w:bookmarkStart w:id="45" w:name="_Toc477443144"/>
      <w:r>
        <w:lastRenderedPageBreak/>
        <w:t>识别</w:t>
      </w:r>
      <w:r w:rsidRPr="005116FE">
        <w:t>方法</w:t>
      </w:r>
      <w:bookmarkEnd w:id="45"/>
    </w:p>
    <w:p w:rsidR="009F5760" w:rsidRDefault="00C402DF" w:rsidP="00C402DF">
      <w:pPr>
        <w:pStyle w:val="21"/>
      </w:pPr>
      <w:bookmarkStart w:id="46" w:name="_Toc477443145"/>
      <w:r>
        <w:rPr>
          <w:rFonts w:hint="eastAsia"/>
        </w:rPr>
        <w:t>引言</w:t>
      </w:r>
      <w:bookmarkEnd w:id="46"/>
    </w:p>
    <w:p w:rsidR="00F83A42" w:rsidRDefault="006D27BC" w:rsidP="00F83A42">
      <w:pPr>
        <w:ind w:firstLine="480"/>
      </w:pPr>
      <w:r>
        <w:rPr>
          <w:rFonts w:hint="eastAsia"/>
        </w:rPr>
        <w:t>已有的</w:t>
      </w:r>
      <w:r w:rsidR="000E4F63">
        <w:t>集体行为识别方法</w:t>
      </w:r>
      <w:r w:rsidR="00F44BAE">
        <w:t>中</w:t>
      </w:r>
    </w:p>
    <w:p w:rsidR="00306D97" w:rsidRDefault="00F0278F" w:rsidP="00FF01D1">
      <w:pPr>
        <w:pStyle w:val="21"/>
      </w:pPr>
      <w:bookmarkStart w:id="47" w:name="_Toc477443158"/>
      <w:r>
        <w:t>本章小结</w:t>
      </w:r>
      <w:bookmarkEnd w:id="47"/>
    </w:p>
    <w:p w:rsidR="00672FFE" w:rsidRDefault="00A93406" w:rsidP="008302C2">
      <w:pPr>
        <w:ind w:firstLine="480"/>
      </w:pPr>
      <w:r>
        <w:rPr>
          <w:rFonts w:hint="eastAsia"/>
        </w:rPr>
        <w:t>集体行为中同时蕴含着局部和全局行为模式。</w:t>
      </w:r>
      <w:r w:rsidR="00672FFE">
        <w:br w:type="page"/>
      </w:r>
    </w:p>
    <w:p w:rsidR="00167352" w:rsidRPr="002E581F" w:rsidRDefault="00167352" w:rsidP="00167352">
      <w:pPr>
        <w:ind w:firstLineChars="0"/>
        <w:sectPr w:rsidR="00167352" w:rsidRPr="002E581F" w:rsidSect="00DA64D9">
          <w:headerReference w:type="default" r:id="rId40"/>
          <w:pgSz w:w="11906" w:h="16838" w:code="9"/>
          <w:pgMar w:top="2155" w:right="1814" w:bottom="2155" w:left="1814" w:header="1701" w:footer="1701" w:gutter="0"/>
          <w:cols w:space="425"/>
          <w:docGrid w:type="linesAndChars" w:linePitch="326"/>
        </w:sectPr>
      </w:pPr>
    </w:p>
    <w:p w:rsidR="00EC314E" w:rsidRPr="00C64AC6" w:rsidRDefault="002F7B3D" w:rsidP="007A0704">
      <w:pPr>
        <w:pStyle w:val="1"/>
      </w:pPr>
      <w:bookmarkStart w:id="48" w:name="_Toc477443191"/>
      <w:r w:rsidRPr="00C64AC6">
        <w:rPr>
          <w:rFonts w:hint="eastAsia"/>
        </w:rPr>
        <w:lastRenderedPageBreak/>
        <w:t>总结和展望</w:t>
      </w:r>
      <w:bookmarkEnd w:id="48"/>
    </w:p>
    <w:p w:rsidR="00125E7A" w:rsidRDefault="00125E7A" w:rsidP="00410326">
      <w:pPr>
        <w:pStyle w:val="21"/>
      </w:pPr>
      <w:bookmarkStart w:id="49" w:name="_Toc477443192"/>
      <w:r>
        <w:rPr>
          <w:rFonts w:hint="eastAsia"/>
        </w:rPr>
        <w:t>工作总结</w:t>
      </w:r>
      <w:bookmarkEnd w:id="49"/>
    </w:p>
    <w:p w:rsidR="00B40AB7" w:rsidRDefault="00B40AB7" w:rsidP="008521E0">
      <w:pPr>
        <w:ind w:firstLineChars="202" w:firstLine="485"/>
      </w:pPr>
    </w:p>
    <w:p w:rsidR="00125E7A" w:rsidRDefault="005F7611" w:rsidP="00410326">
      <w:pPr>
        <w:pStyle w:val="21"/>
      </w:pPr>
      <w:bookmarkStart w:id="50" w:name="_Toc477443193"/>
      <w:r>
        <w:rPr>
          <w:rFonts w:hint="eastAsia"/>
        </w:rPr>
        <w:t>下一步工作</w:t>
      </w:r>
      <w:bookmarkEnd w:id="50"/>
    </w:p>
    <w:p w:rsidR="0088595B" w:rsidRDefault="0088595B" w:rsidP="00921503">
      <w:pPr>
        <w:ind w:firstLine="480"/>
      </w:pPr>
    </w:p>
    <w:p w:rsidR="001A2F41" w:rsidRDefault="001A2F41" w:rsidP="00B77246">
      <w:pPr>
        <w:pStyle w:val="af7"/>
        <w:widowControl/>
        <w:ind w:left="426" w:firstLineChars="0" w:firstLine="0"/>
        <w:jc w:val="left"/>
        <w:sectPr w:rsidR="001A2F41" w:rsidSect="00DA64D9">
          <w:headerReference w:type="default" r:id="rId41"/>
          <w:type w:val="continuous"/>
          <w:pgSz w:w="11906" w:h="16838" w:code="9"/>
          <w:pgMar w:top="2155" w:right="1814" w:bottom="2155" w:left="1814" w:header="1701" w:footer="1701" w:gutter="0"/>
          <w:cols w:space="425"/>
          <w:docGrid w:type="linesAndChars" w:linePitch="326"/>
        </w:sectPr>
      </w:pPr>
    </w:p>
    <w:p w:rsidR="00AF4C4D" w:rsidRDefault="00AF4C4D" w:rsidP="006E17A7">
      <w:pPr>
        <w:widowControl/>
        <w:ind w:firstLine="480"/>
        <w:jc w:val="left"/>
      </w:pPr>
      <w:r>
        <w:lastRenderedPageBreak/>
        <w:br w:type="page"/>
      </w:r>
    </w:p>
    <w:p w:rsidR="0088595B" w:rsidRPr="0063668B" w:rsidRDefault="00116209" w:rsidP="003D4D2E">
      <w:pPr>
        <w:pStyle w:val="a3"/>
      </w:pPr>
      <w:bookmarkStart w:id="51" w:name="_Toc477443194"/>
      <w:r w:rsidRPr="0063668B">
        <w:rPr>
          <w:rFonts w:hint="eastAsia"/>
        </w:rPr>
        <w:lastRenderedPageBreak/>
        <w:t>参考文献</w:t>
      </w:r>
      <w:bookmarkEnd w:id="51"/>
    </w:p>
    <w:p w:rsidR="00CC0258" w:rsidRPr="00A12D3C" w:rsidRDefault="00CC0258" w:rsidP="00A12D3C">
      <w:pPr>
        <w:pStyle w:val="EndNoteBibliography"/>
        <w:spacing w:line="320" w:lineRule="exact"/>
        <w:ind w:firstLineChars="0" w:firstLine="0"/>
        <w:rPr>
          <w:sz w:val="21"/>
        </w:rPr>
      </w:pPr>
      <w:r w:rsidRPr="00A12D3C">
        <w:rPr>
          <w:sz w:val="21"/>
        </w:rPr>
        <w:t>[1]</w:t>
      </w:r>
      <w:r w:rsidRPr="00A12D3C">
        <w:rPr>
          <w:sz w:val="21"/>
        </w:rPr>
        <w:tab/>
        <w:t>D. Helbing, P. Molnár. Social force model for pedestrian dynamics[J]. Physical Review E, 1995, 51(5), 4282.</w:t>
      </w:r>
    </w:p>
    <w:p w:rsidR="00CC0258" w:rsidRPr="00A12D3C" w:rsidRDefault="00CC0258" w:rsidP="00A12D3C">
      <w:pPr>
        <w:pStyle w:val="EndNoteBibliography"/>
        <w:spacing w:line="320" w:lineRule="exact"/>
        <w:ind w:firstLineChars="0" w:firstLine="0"/>
        <w:rPr>
          <w:sz w:val="21"/>
        </w:rPr>
      </w:pPr>
      <w:r w:rsidRPr="00A12D3C">
        <w:rPr>
          <w:sz w:val="21"/>
        </w:rPr>
        <w:t>[2]</w:t>
      </w:r>
      <w:r w:rsidRPr="00A12D3C">
        <w:rPr>
          <w:sz w:val="21"/>
        </w:rPr>
        <w:tab/>
        <w:t>T. Vicsek, A. Czirók, E. Ben-Jacob, I. I. Cohen, O. Shochet. Novel type of phase transition in a system of self-driven particles[J]. Physical Review Letters, 2006, 75(6), 1226.</w:t>
      </w:r>
    </w:p>
    <w:p w:rsidR="00D71849" w:rsidRDefault="00D71849" w:rsidP="00EC2889">
      <w:pPr>
        <w:spacing w:line="320" w:lineRule="exact"/>
        <w:ind w:firstLineChars="0" w:firstLine="0"/>
        <w:rPr>
          <w:noProof/>
          <w:sz w:val="20"/>
        </w:rPr>
      </w:pPr>
    </w:p>
    <w:p w:rsidR="00452E82" w:rsidRPr="00CC180B" w:rsidRDefault="00452E82" w:rsidP="003D4D2E">
      <w:pPr>
        <w:pStyle w:val="a3"/>
        <w:sectPr w:rsidR="00452E82" w:rsidRPr="00CC180B" w:rsidSect="00DA64D9">
          <w:headerReference w:type="default" r:id="rId42"/>
          <w:type w:val="continuous"/>
          <w:pgSz w:w="11906" w:h="16838" w:code="9"/>
          <w:pgMar w:top="2155" w:right="1814" w:bottom="2155" w:left="1814" w:header="1701" w:footer="1701" w:gutter="0"/>
          <w:cols w:space="425"/>
          <w:docGrid w:type="linesAndChars" w:linePitch="326"/>
        </w:sectPr>
      </w:pPr>
    </w:p>
    <w:p w:rsidR="00116209" w:rsidRDefault="00116209" w:rsidP="006E17A7">
      <w:pPr>
        <w:ind w:firstLine="480"/>
      </w:pPr>
      <w:r>
        <w:lastRenderedPageBreak/>
        <w:br w:type="page"/>
      </w:r>
    </w:p>
    <w:p w:rsidR="00116209" w:rsidRPr="0063668B" w:rsidRDefault="00116209" w:rsidP="003D4D2E">
      <w:pPr>
        <w:pStyle w:val="a3"/>
      </w:pPr>
      <w:bookmarkStart w:id="52" w:name="_Toc477443195"/>
      <w:r w:rsidRPr="0063668B">
        <w:rPr>
          <w:rFonts w:hint="eastAsia"/>
        </w:rPr>
        <w:lastRenderedPageBreak/>
        <w:t>个人</w:t>
      </w:r>
      <w:r w:rsidR="00E261A3">
        <w:rPr>
          <w:rFonts w:hint="eastAsia"/>
        </w:rPr>
        <w:t>简历、在学期间</w:t>
      </w:r>
      <w:r w:rsidR="00341611">
        <w:rPr>
          <w:rFonts w:hint="eastAsia"/>
        </w:rPr>
        <w:t>学术</w:t>
      </w:r>
      <w:r w:rsidR="00E261A3">
        <w:rPr>
          <w:rFonts w:hint="eastAsia"/>
        </w:rPr>
        <w:t>成果</w:t>
      </w:r>
      <w:bookmarkEnd w:id="52"/>
    </w:p>
    <w:p w:rsidR="006124BD" w:rsidRPr="00286F9F" w:rsidRDefault="006124BD" w:rsidP="00D71A67">
      <w:pPr>
        <w:adjustRightInd w:val="0"/>
        <w:snapToGrid w:val="0"/>
        <w:spacing w:line="320" w:lineRule="exact"/>
        <w:ind w:firstLineChars="0" w:firstLine="0"/>
        <w:rPr>
          <w:sz w:val="21"/>
          <w:szCs w:val="21"/>
        </w:rPr>
      </w:pPr>
      <w:bookmarkStart w:id="53" w:name="_Toc293170586"/>
      <w:bookmarkStart w:id="54" w:name="_Toc293219412"/>
      <w:bookmarkStart w:id="55" w:name="_Toc293257404"/>
      <w:r w:rsidRPr="00286F9F">
        <w:rPr>
          <w:rFonts w:hint="eastAsia"/>
          <w:sz w:val="21"/>
          <w:szCs w:val="21"/>
        </w:rPr>
        <w:t>（一）个人简历</w:t>
      </w:r>
    </w:p>
    <w:p w:rsidR="00473913" w:rsidRDefault="00473913" w:rsidP="00CE66A5">
      <w:pPr>
        <w:wordWrap w:val="0"/>
        <w:adjustRightInd w:val="0"/>
        <w:snapToGrid w:val="0"/>
        <w:spacing w:line="320" w:lineRule="exact"/>
        <w:ind w:firstLineChars="0" w:firstLine="0"/>
        <w:jc w:val="left"/>
        <w:rPr>
          <w:sz w:val="21"/>
          <w:szCs w:val="21"/>
        </w:rPr>
      </w:pPr>
    </w:p>
    <w:p w:rsidR="00BF3B19" w:rsidRDefault="00BF3B19" w:rsidP="00CE66A5">
      <w:pPr>
        <w:wordWrap w:val="0"/>
        <w:adjustRightInd w:val="0"/>
        <w:snapToGrid w:val="0"/>
        <w:spacing w:line="320" w:lineRule="exact"/>
        <w:ind w:firstLineChars="0" w:firstLine="0"/>
        <w:jc w:val="left"/>
        <w:rPr>
          <w:sz w:val="21"/>
          <w:szCs w:val="21"/>
        </w:rPr>
      </w:pPr>
    </w:p>
    <w:bookmarkEnd w:id="53"/>
    <w:bookmarkEnd w:id="54"/>
    <w:bookmarkEnd w:id="55"/>
    <w:p w:rsidR="000150FA" w:rsidRDefault="000150FA" w:rsidP="000150FA">
      <w:pPr>
        <w:wordWrap w:val="0"/>
        <w:adjustRightInd w:val="0"/>
        <w:snapToGrid w:val="0"/>
        <w:spacing w:line="320" w:lineRule="exact"/>
        <w:ind w:firstLineChars="0" w:firstLine="0"/>
        <w:jc w:val="left"/>
        <w:rPr>
          <w:sz w:val="21"/>
          <w:szCs w:val="21"/>
        </w:rPr>
      </w:pPr>
      <w:r>
        <w:rPr>
          <w:rFonts w:hint="eastAsia"/>
          <w:sz w:val="21"/>
          <w:szCs w:val="21"/>
        </w:rPr>
        <w:t>（二）在学期间学术成果</w:t>
      </w:r>
    </w:p>
    <w:p w:rsidR="008F2EDC" w:rsidRDefault="008F2EDC" w:rsidP="000150FA">
      <w:pPr>
        <w:wordWrap w:val="0"/>
        <w:adjustRightInd w:val="0"/>
        <w:snapToGrid w:val="0"/>
        <w:spacing w:line="320" w:lineRule="exact"/>
        <w:ind w:firstLineChars="0" w:firstLine="0"/>
        <w:jc w:val="left"/>
        <w:rPr>
          <w:sz w:val="21"/>
          <w:szCs w:val="21"/>
        </w:rPr>
      </w:pPr>
    </w:p>
    <w:p w:rsidR="008F2EDC" w:rsidRDefault="008F2EDC" w:rsidP="000150FA">
      <w:pPr>
        <w:wordWrap w:val="0"/>
        <w:adjustRightInd w:val="0"/>
        <w:snapToGrid w:val="0"/>
        <w:spacing w:line="320" w:lineRule="exact"/>
        <w:ind w:firstLineChars="0" w:firstLine="0"/>
        <w:jc w:val="left"/>
        <w:rPr>
          <w:sz w:val="21"/>
          <w:szCs w:val="21"/>
        </w:rPr>
      </w:pPr>
    </w:p>
    <w:p w:rsidR="000150FA" w:rsidRDefault="000150FA" w:rsidP="000150FA">
      <w:pPr>
        <w:adjustRightInd w:val="0"/>
        <w:snapToGrid w:val="0"/>
        <w:spacing w:line="320" w:lineRule="exact"/>
        <w:ind w:firstLineChars="0" w:firstLine="0"/>
        <w:rPr>
          <w:sz w:val="21"/>
          <w:szCs w:val="21"/>
        </w:rPr>
      </w:pPr>
      <w:r>
        <w:rPr>
          <w:rFonts w:hint="eastAsia"/>
          <w:sz w:val="21"/>
          <w:szCs w:val="21"/>
        </w:rPr>
        <w:t>（三）参与工作</w:t>
      </w:r>
    </w:p>
    <w:p w:rsidR="000150FA" w:rsidRDefault="000150FA" w:rsidP="000150FA">
      <w:pPr>
        <w:adjustRightInd w:val="0"/>
        <w:snapToGrid w:val="0"/>
        <w:spacing w:line="320" w:lineRule="exact"/>
        <w:ind w:firstLineChars="0" w:firstLine="0"/>
      </w:pPr>
    </w:p>
    <w:p w:rsidR="004550CD" w:rsidRDefault="004550CD" w:rsidP="000150FA">
      <w:pPr>
        <w:wordWrap w:val="0"/>
        <w:adjustRightInd w:val="0"/>
        <w:snapToGrid w:val="0"/>
        <w:spacing w:line="320" w:lineRule="exact"/>
        <w:ind w:firstLineChars="0" w:firstLine="0"/>
        <w:jc w:val="left"/>
      </w:pPr>
    </w:p>
    <w:p w:rsidR="004550CD" w:rsidRDefault="004550CD" w:rsidP="000150FA">
      <w:pPr>
        <w:wordWrap w:val="0"/>
        <w:adjustRightInd w:val="0"/>
        <w:snapToGrid w:val="0"/>
        <w:spacing w:line="320" w:lineRule="exact"/>
        <w:ind w:firstLineChars="0" w:firstLine="0"/>
        <w:jc w:val="left"/>
      </w:pPr>
    </w:p>
    <w:p w:rsidR="004550CD" w:rsidRPr="004550CD" w:rsidRDefault="004550CD" w:rsidP="004550CD">
      <w:pPr>
        <w:pStyle w:val="EndNoteBibliography"/>
        <w:ind w:left="720" w:firstLine="400"/>
      </w:pPr>
      <w:r>
        <w:fldChar w:fldCharType="begin"/>
      </w:r>
      <w:r>
        <w:instrText xml:space="preserve"> ADDIN EN.REFLIST </w:instrText>
      </w:r>
      <w:r>
        <w:fldChar w:fldCharType="separate"/>
      </w:r>
      <w:bookmarkStart w:id="56" w:name="_ENREF_1"/>
      <w:r w:rsidRPr="004550CD">
        <w:t>[1]</w:t>
      </w:r>
      <w:r w:rsidRPr="004550CD">
        <w:tab/>
        <w:t>G. Marsaglia. Choosing a Point from the Surface of a Sphere[J]. Annals of Mathematical Statistics, 1972, 43(2), 645-646.</w:t>
      </w:r>
      <w:bookmarkEnd w:id="56"/>
    </w:p>
    <w:p w:rsidR="004550CD" w:rsidRPr="004550CD" w:rsidRDefault="004550CD" w:rsidP="004550CD">
      <w:pPr>
        <w:pStyle w:val="EndNoteBibliography"/>
        <w:ind w:left="720" w:firstLine="400"/>
      </w:pPr>
      <w:bookmarkStart w:id="57" w:name="_ENREF_2"/>
      <w:r w:rsidRPr="004550CD">
        <w:t>[2]</w:t>
      </w:r>
      <w:r w:rsidRPr="004550CD">
        <w:tab/>
        <w:t>L. Zhu, W. Xu, J. Snyder, Y. Liu, G. Wang, B. Guo. Motion-guided mechanical toy modeling[J]. Acm Transactions on Graphics, 2012, 31(6), 127.</w:t>
      </w:r>
      <w:bookmarkEnd w:id="57"/>
    </w:p>
    <w:p w:rsidR="004550CD" w:rsidRPr="004550CD" w:rsidRDefault="004550CD" w:rsidP="004550CD">
      <w:pPr>
        <w:pStyle w:val="EndNoteBibliography"/>
        <w:ind w:left="720" w:firstLine="400"/>
      </w:pPr>
      <w:bookmarkStart w:id="58" w:name="_ENREF_3"/>
      <w:r w:rsidRPr="004550CD">
        <w:t>[3]</w:t>
      </w:r>
      <w:r w:rsidRPr="004550CD">
        <w:tab/>
        <w:t>G. Tian, M. Zhou, P. Li. Disassembly sequence planning considering fuzzy component quality and varying operational cost[J]. IEEE Transactions on Automation Science and Engineering, 2018, 15(2), 748-760.</w:t>
      </w:r>
      <w:bookmarkEnd w:id="58"/>
    </w:p>
    <w:p w:rsidR="004550CD" w:rsidRPr="004550CD" w:rsidRDefault="004550CD" w:rsidP="004550CD">
      <w:pPr>
        <w:pStyle w:val="EndNoteBibliography"/>
        <w:ind w:left="720" w:firstLine="400"/>
      </w:pPr>
      <w:bookmarkStart w:id="59" w:name="_ENREF_4"/>
      <w:r w:rsidRPr="004550CD">
        <w:t>[4]</w:t>
      </w:r>
      <w:r w:rsidRPr="004550CD">
        <w:tab/>
      </w:r>
      <w:r w:rsidRPr="004550CD">
        <w:rPr>
          <w:i/>
        </w:rPr>
        <w:t xml:space="preserve">Autodesk 3DS Max Software </w:t>
      </w:r>
      <w:r w:rsidRPr="004550CD">
        <w:t xml:space="preserve">Available: </w:t>
      </w:r>
      <w:hyperlink r:id="rId43" w:history="1">
        <w:r w:rsidRPr="004550CD">
          <w:rPr>
            <w:rStyle w:val="af0"/>
          </w:rPr>
          <w:t>http://www.autodesk.com/products/3ds-max/overview</w:t>
        </w:r>
        <w:bookmarkEnd w:id="59"/>
      </w:hyperlink>
    </w:p>
    <w:p w:rsidR="004550CD" w:rsidRPr="004550CD" w:rsidRDefault="004550CD" w:rsidP="004550CD">
      <w:pPr>
        <w:pStyle w:val="EndNoteBibliography"/>
        <w:ind w:left="720" w:firstLine="400"/>
      </w:pPr>
      <w:bookmarkStart w:id="60" w:name="_ENREF_5"/>
      <w:r w:rsidRPr="004550CD">
        <w:t>[5]</w:t>
      </w:r>
      <w:r w:rsidRPr="004550CD">
        <w:tab/>
      </w:r>
      <w:r w:rsidRPr="004550CD">
        <w:rPr>
          <w:i/>
        </w:rPr>
        <w:t>Autodesk Maya Software</w:t>
      </w:r>
      <w:r w:rsidRPr="004550CD">
        <w:t xml:space="preserve">. Available: </w:t>
      </w:r>
      <w:hyperlink r:id="rId44" w:history="1">
        <w:r w:rsidRPr="004550CD">
          <w:rPr>
            <w:rStyle w:val="af0"/>
          </w:rPr>
          <w:t>http://www.autodesk.com/products/maya/overview</w:t>
        </w:r>
        <w:bookmarkEnd w:id="60"/>
      </w:hyperlink>
    </w:p>
    <w:p w:rsidR="004550CD" w:rsidRPr="004550CD" w:rsidRDefault="004550CD" w:rsidP="004550CD">
      <w:pPr>
        <w:pStyle w:val="EndNoteBibliography"/>
        <w:ind w:left="720" w:firstLine="400"/>
      </w:pPr>
      <w:bookmarkStart w:id="61" w:name="_ENREF_6"/>
      <w:r w:rsidRPr="004550CD">
        <w:t>[6]</w:t>
      </w:r>
      <w:r w:rsidRPr="004550CD">
        <w:tab/>
      </w:r>
      <w:r w:rsidRPr="004550CD">
        <w:rPr>
          <w:i/>
        </w:rPr>
        <w:t>Wiki:SolidWorks</w:t>
      </w:r>
      <w:r w:rsidRPr="004550CD">
        <w:t>. Available: https://en.wikipedia.org/wiki/SolidWorks</w:t>
      </w:r>
      <w:bookmarkEnd w:id="61"/>
    </w:p>
    <w:p w:rsidR="004550CD" w:rsidRPr="004550CD" w:rsidRDefault="004550CD" w:rsidP="004550CD">
      <w:pPr>
        <w:pStyle w:val="EndNoteBibliography"/>
        <w:ind w:left="720" w:firstLine="400"/>
      </w:pPr>
      <w:bookmarkStart w:id="62" w:name="_ENREF_7"/>
      <w:r w:rsidRPr="004550CD">
        <w:t>[7]</w:t>
      </w:r>
      <w:r w:rsidRPr="004550CD">
        <w:tab/>
      </w:r>
      <w:r w:rsidRPr="004550CD">
        <w:rPr>
          <w:i/>
        </w:rPr>
        <w:t>Autodesk AutoCAD Software</w:t>
      </w:r>
      <w:r w:rsidRPr="004550CD">
        <w:t xml:space="preserve">. Available: </w:t>
      </w:r>
      <w:hyperlink r:id="rId45" w:history="1">
        <w:r w:rsidRPr="004550CD">
          <w:rPr>
            <w:rStyle w:val="af0"/>
          </w:rPr>
          <w:t>http://www.autodesk.com/products/autocad/overview</w:t>
        </w:r>
        <w:bookmarkEnd w:id="62"/>
      </w:hyperlink>
    </w:p>
    <w:p w:rsidR="004550CD" w:rsidRPr="004550CD" w:rsidRDefault="004550CD" w:rsidP="004550CD">
      <w:pPr>
        <w:pStyle w:val="EndNoteBibliography"/>
        <w:ind w:left="720" w:firstLine="400"/>
      </w:pPr>
      <w:bookmarkStart w:id="63" w:name="_ENREF_8"/>
      <w:r w:rsidRPr="004550CD">
        <w:t>[8]</w:t>
      </w:r>
      <w:r w:rsidRPr="004550CD">
        <w:tab/>
      </w:r>
      <w:r w:rsidRPr="004550CD">
        <w:rPr>
          <w:i/>
        </w:rPr>
        <w:t>Blender Foundation</w:t>
      </w:r>
      <w:r w:rsidRPr="004550CD">
        <w:t>. Available: https://</w:t>
      </w:r>
      <w:hyperlink r:id="rId46" w:history="1">
        <w:r w:rsidRPr="004550CD">
          <w:rPr>
            <w:rStyle w:val="af0"/>
          </w:rPr>
          <w:t>www.blender.org</w:t>
        </w:r>
        <w:bookmarkEnd w:id="63"/>
      </w:hyperlink>
    </w:p>
    <w:p w:rsidR="004550CD" w:rsidRPr="004550CD" w:rsidRDefault="004550CD" w:rsidP="004550CD">
      <w:pPr>
        <w:pStyle w:val="EndNoteBibliography"/>
        <w:ind w:left="720" w:firstLine="400"/>
      </w:pPr>
      <w:bookmarkStart w:id="64" w:name="_ENREF_9"/>
      <w:r w:rsidRPr="004550CD">
        <w:t>[9]</w:t>
      </w:r>
      <w:r w:rsidRPr="004550CD">
        <w:tab/>
      </w:r>
      <w:r w:rsidRPr="004550CD">
        <w:rPr>
          <w:i/>
        </w:rPr>
        <w:t>Autodes MotionBuilder</w:t>
      </w:r>
      <w:r w:rsidRPr="004550CD">
        <w:t xml:space="preserve">. Available: </w:t>
      </w:r>
      <w:hyperlink r:id="rId47" w:history="1">
        <w:r w:rsidRPr="004550CD">
          <w:rPr>
            <w:rStyle w:val="af0"/>
          </w:rPr>
          <w:t>http://www.autodesk.com/products/motionbuilder/overview</w:t>
        </w:r>
        <w:bookmarkEnd w:id="64"/>
      </w:hyperlink>
    </w:p>
    <w:p w:rsidR="004550CD" w:rsidRPr="004550CD" w:rsidRDefault="004550CD" w:rsidP="004550CD">
      <w:pPr>
        <w:pStyle w:val="EndNoteBibliography"/>
        <w:ind w:left="720" w:firstLine="400"/>
      </w:pPr>
      <w:bookmarkStart w:id="65" w:name="_ENREF_10"/>
      <w:r w:rsidRPr="004550CD">
        <w:t>[10]</w:t>
      </w:r>
      <w:r w:rsidRPr="004550CD">
        <w:tab/>
        <w:t>J. Luo, O. Gwun. A Comparison of SIFT, PCA-SIFT and SURF[J]. International Journal of Image Processing, 2013, 3(4), 143-152.</w:t>
      </w:r>
      <w:bookmarkEnd w:id="65"/>
    </w:p>
    <w:p w:rsidR="004550CD" w:rsidRPr="004550CD" w:rsidRDefault="004550CD" w:rsidP="004550CD">
      <w:pPr>
        <w:pStyle w:val="EndNoteBibliography"/>
        <w:ind w:left="720" w:firstLine="400"/>
      </w:pPr>
      <w:bookmarkStart w:id="66" w:name="_ENREF_11"/>
      <w:r w:rsidRPr="004550CD">
        <w:t>[11]</w:t>
      </w:r>
      <w:r w:rsidRPr="004550CD">
        <w:tab/>
        <w:t>Z. Zhang. A flexible new technique for camera calibration[J]. IEEE Transactions on Pattern Analysis &amp; Machine Intelligence, 2000, 22(11), 1330-1334.</w:t>
      </w:r>
      <w:bookmarkEnd w:id="66"/>
    </w:p>
    <w:p w:rsidR="004550CD" w:rsidRPr="004550CD" w:rsidRDefault="004550CD" w:rsidP="004550CD">
      <w:pPr>
        <w:pStyle w:val="EndNoteBibliography"/>
        <w:ind w:left="720" w:firstLine="400"/>
      </w:pPr>
      <w:bookmarkStart w:id="67" w:name="_ENREF_12"/>
      <w:r w:rsidRPr="004550CD">
        <w:t>[12]</w:t>
      </w:r>
      <w:r w:rsidRPr="004550CD">
        <w:tab/>
        <w:t>R. Hartley, A. Zisserman. Multiple view geometry in computer vision[C]. 2000, 1865 - 1872.</w:t>
      </w:r>
      <w:bookmarkEnd w:id="67"/>
    </w:p>
    <w:p w:rsidR="004550CD" w:rsidRPr="004550CD" w:rsidRDefault="004550CD" w:rsidP="004550CD">
      <w:pPr>
        <w:pStyle w:val="EndNoteBibliography"/>
        <w:ind w:left="720" w:firstLine="400"/>
      </w:pPr>
      <w:bookmarkStart w:id="68" w:name="_ENREF_13"/>
      <w:r w:rsidRPr="004550CD">
        <w:t>[13]</w:t>
      </w:r>
      <w:r w:rsidRPr="004550CD">
        <w:tab/>
        <w:t>J. Rock, T. Gupta, J. Thorsen, J. Y. Gwak, D. Shin, D. Hoiem. Completing 3D object shape from one depth image[C]. Computer Vision and Pattern Recognition, 2015, 2484-2493.</w:t>
      </w:r>
      <w:bookmarkEnd w:id="68"/>
    </w:p>
    <w:p w:rsidR="004550CD" w:rsidRPr="004550CD" w:rsidRDefault="004550CD" w:rsidP="004550CD">
      <w:pPr>
        <w:pStyle w:val="EndNoteBibliography"/>
        <w:ind w:left="720" w:firstLine="400"/>
      </w:pPr>
      <w:bookmarkStart w:id="69" w:name="_ENREF_14"/>
      <w:r w:rsidRPr="004550CD">
        <w:t>[14]</w:t>
      </w:r>
      <w:r w:rsidRPr="004550CD">
        <w:tab/>
        <w:t>N. Snavely, S. M. Seitz, R. Szeliski. Photo Tourism: Exploring Photo Collections In 3D[J]. Acm Transactions on Graphics, 2006, 25(3), págs. 835-846.</w:t>
      </w:r>
      <w:bookmarkEnd w:id="69"/>
    </w:p>
    <w:p w:rsidR="004550CD" w:rsidRPr="004550CD" w:rsidRDefault="004550CD" w:rsidP="004550CD">
      <w:pPr>
        <w:pStyle w:val="EndNoteBibliography"/>
        <w:ind w:left="720" w:firstLine="400"/>
      </w:pPr>
      <w:bookmarkStart w:id="70" w:name="_ENREF_15"/>
      <w:r w:rsidRPr="004550CD">
        <w:t>[15]</w:t>
      </w:r>
      <w:r w:rsidRPr="004550CD">
        <w:tab/>
        <w:t>F. Endres, J. Hess, N. Engelhard, J. Sturm, D. Cremers, W. Burgard. An evaluation of the RGB-D SLAM system[C]. IEEE International Conference on Robotics and Automation, 2012, 1691-1696.</w:t>
      </w:r>
      <w:bookmarkEnd w:id="70"/>
    </w:p>
    <w:p w:rsidR="004550CD" w:rsidRPr="004550CD" w:rsidRDefault="004550CD" w:rsidP="004550CD">
      <w:pPr>
        <w:pStyle w:val="EndNoteBibliography"/>
        <w:ind w:left="720" w:firstLine="400"/>
      </w:pPr>
      <w:bookmarkStart w:id="71" w:name="_ENREF_16"/>
      <w:r w:rsidRPr="004550CD">
        <w:t>[16]</w:t>
      </w:r>
      <w:r w:rsidRPr="004550CD">
        <w:tab/>
        <w:t>D. G. Lowe. Distinctive Image Features from Scale-Invariant Keypoints[J]. International Journal of Computer Vision, 2004, 60(2), 91-110.</w:t>
      </w:r>
      <w:bookmarkEnd w:id="71"/>
    </w:p>
    <w:p w:rsidR="004550CD" w:rsidRPr="004550CD" w:rsidRDefault="004550CD" w:rsidP="004550CD">
      <w:pPr>
        <w:pStyle w:val="EndNoteBibliography"/>
        <w:ind w:left="720" w:firstLine="400"/>
      </w:pPr>
      <w:bookmarkStart w:id="72" w:name="_ENREF_17"/>
      <w:r w:rsidRPr="004550CD">
        <w:t>[17]</w:t>
      </w:r>
      <w:r w:rsidRPr="004550CD">
        <w:tab/>
        <w:t>C. Tomasi. Detection and tracking of point features[J]. Technical Report, 1991, 91(21), 9795-9802.</w:t>
      </w:r>
      <w:bookmarkEnd w:id="72"/>
    </w:p>
    <w:p w:rsidR="004550CD" w:rsidRPr="004550CD" w:rsidRDefault="004550CD" w:rsidP="004550CD">
      <w:pPr>
        <w:pStyle w:val="EndNoteBibliography"/>
        <w:ind w:left="720" w:firstLine="400"/>
      </w:pPr>
      <w:bookmarkStart w:id="73" w:name="_ENREF_18"/>
      <w:r w:rsidRPr="004550CD">
        <w:lastRenderedPageBreak/>
        <w:t>[18]</w:t>
      </w:r>
      <w:r w:rsidRPr="004550CD">
        <w:tab/>
        <w:t>M. A. Fischler, R. C. Bolles. Random Sample Consensus: A Paradigm for Model Fitting with Applications to Image Analysis and Automated Cartography[J]. Readings in Computer Vision, 1987, 24(6), 726-740.</w:t>
      </w:r>
      <w:bookmarkEnd w:id="73"/>
    </w:p>
    <w:p w:rsidR="004550CD" w:rsidRPr="004550CD" w:rsidRDefault="004550CD" w:rsidP="004550CD">
      <w:pPr>
        <w:pStyle w:val="EndNoteBibliography"/>
        <w:ind w:left="720" w:firstLine="400"/>
      </w:pPr>
      <w:bookmarkStart w:id="74" w:name="_ENREF_19"/>
      <w:r w:rsidRPr="004550CD">
        <w:t>[19]</w:t>
      </w:r>
      <w:r w:rsidRPr="004550CD">
        <w:tab/>
        <w:t>B. D. Lucas, T. Kanade. An iterative image registration technique with an application to stereo vision[C]. International Joint Conference on Artificial Intelligence, 1981, 674-679.</w:t>
      </w:r>
      <w:bookmarkEnd w:id="74"/>
    </w:p>
    <w:p w:rsidR="004550CD" w:rsidRPr="004550CD" w:rsidRDefault="004550CD" w:rsidP="004550CD">
      <w:pPr>
        <w:pStyle w:val="EndNoteBibliography"/>
        <w:ind w:left="720" w:firstLine="400"/>
      </w:pPr>
      <w:bookmarkStart w:id="75" w:name="_ENREF_20"/>
      <w:r w:rsidRPr="004550CD">
        <w:t>[20]</w:t>
      </w:r>
      <w:r w:rsidRPr="004550CD">
        <w:tab/>
        <w:t>D. Scaramuzza, F. Fraundorfer. Visual Odometry [Tutorial][J]. Robotics &amp; Automation Magazine IEEE, 2011, 18(4), 80-92.</w:t>
      </w:r>
      <w:bookmarkEnd w:id="75"/>
    </w:p>
    <w:p w:rsidR="004550CD" w:rsidRPr="004550CD" w:rsidRDefault="004550CD" w:rsidP="004550CD">
      <w:pPr>
        <w:pStyle w:val="EndNoteBibliography"/>
        <w:ind w:left="720" w:firstLine="400"/>
      </w:pPr>
      <w:bookmarkStart w:id="76" w:name="_ENREF_21"/>
      <w:r w:rsidRPr="004550CD">
        <w:t>[21]</w:t>
      </w:r>
      <w:r w:rsidRPr="004550CD">
        <w:tab/>
        <w:t>E. Royer, M. Lhuillier, M. Dhome, J. M. Lavest. Monocular Vision for Mobile Robot Localization and Autonomous Navigation[J]. International Journal of Computer Vision, 2007, 74(3), 237-260.</w:t>
      </w:r>
      <w:bookmarkEnd w:id="76"/>
    </w:p>
    <w:p w:rsidR="004550CD" w:rsidRPr="004550CD" w:rsidRDefault="004550CD" w:rsidP="004550CD">
      <w:pPr>
        <w:pStyle w:val="EndNoteBibliography"/>
        <w:ind w:left="720" w:firstLine="400"/>
      </w:pPr>
      <w:bookmarkStart w:id="77" w:name="_ENREF_22"/>
      <w:r w:rsidRPr="004550CD">
        <w:t>[22]</w:t>
      </w:r>
      <w:r w:rsidRPr="004550CD">
        <w:tab/>
        <w:t>K. Mikolajczyk, C. Schmid. A performance evaluation of local descriptors[J]. IEEE Transactions on Pattern Analysis &amp; Machine Intelligence, 2005, 27(10), 1615-1630.</w:t>
      </w:r>
      <w:bookmarkEnd w:id="77"/>
    </w:p>
    <w:p w:rsidR="004550CD" w:rsidRPr="004550CD" w:rsidRDefault="004550CD" w:rsidP="004550CD">
      <w:pPr>
        <w:pStyle w:val="EndNoteBibliography"/>
        <w:ind w:left="720" w:firstLine="400"/>
      </w:pPr>
      <w:bookmarkStart w:id="78" w:name="_ENREF_23"/>
      <w:r w:rsidRPr="004550CD">
        <w:t>[23]</w:t>
      </w:r>
      <w:r w:rsidRPr="004550CD">
        <w:tab/>
        <w:t>J. Matas, O. Chum, M. Urban, T. Pajdla. Robust wide-baseline stereo from maximally stable extremal regions[J]. Image &amp; Vision Computing, 2004, 22(10), 761-767.</w:t>
      </w:r>
      <w:bookmarkEnd w:id="78"/>
    </w:p>
    <w:p w:rsidR="004550CD" w:rsidRPr="004550CD" w:rsidRDefault="004550CD" w:rsidP="004550CD">
      <w:pPr>
        <w:pStyle w:val="EndNoteBibliography"/>
        <w:ind w:left="720" w:firstLine="400"/>
      </w:pPr>
      <w:bookmarkStart w:id="79" w:name="_ENREF_24"/>
      <w:r w:rsidRPr="004550CD">
        <w:t>[24]</w:t>
      </w:r>
      <w:r w:rsidRPr="004550CD">
        <w:tab/>
        <w:t>H. Bay, A. Ess, T. Tuytelaars, L. V. Gool. Speeded-Up Robust Features (SURF)[J]. Computer Vision &amp; Image Understanding, 2008, 110(3), 346-359.</w:t>
      </w:r>
      <w:bookmarkEnd w:id="79"/>
    </w:p>
    <w:p w:rsidR="004550CD" w:rsidRPr="004550CD" w:rsidRDefault="004550CD" w:rsidP="004550CD">
      <w:pPr>
        <w:pStyle w:val="EndNoteBibliography"/>
        <w:ind w:left="720" w:firstLine="400"/>
      </w:pPr>
      <w:bookmarkStart w:id="80" w:name="_ENREF_25"/>
      <w:r w:rsidRPr="004550CD">
        <w:t>[25]</w:t>
      </w:r>
      <w:r w:rsidRPr="004550CD">
        <w:tab/>
        <w:t>G. Zhang, Z. Dong, J. Jia, T. T. Wong, H. Bao. Efficient non-consecutive feature tracking for structure-from-motion[C]. European Conference on Computer Vision, 2010, 422-435.</w:t>
      </w:r>
      <w:bookmarkEnd w:id="80"/>
    </w:p>
    <w:p w:rsidR="004550CD" w:rsidRPr="004550CD" w:rsidRDefault="004550CD" w:rsidP="004550CD">
      <w:pPr>
        <w:pStyle w:val="EndNoteBibliography"/>
        <w:ind w:left="720" w:firstLine="400"/>
      </w:pPr>
      <w:bookmarkStart w:id="81" w:name="_ENREF_26"/>
      <w:r w:rsidRPr="004550CD">
        <w:t>[26]</w:t>
      </w:r>
      <w:r w:rsidRPr="004550CD">
        <w:tab/>
        <w:t>J. M. Frahm, P. Fite-Georgel, D. Gallup, T. Johnson, R. Raguram, C. Wu</w:t>
      </w:r>
      <w:r w:rsidRPr="004550CD">
        <w:rPr>
          <w:i/>
        </w:rPr>
        <w:t>, et al.</w:t>
      </w:r>
      <w:r w:rsidRPr="004550CD">
        <w:t xml:space="preserve"> Building Rome on a cloudless day[C]. European Conference on Computer Vision, 2010, 368-381.</w:t>
      </w:r>
      <w:bookmarkEnd w:id="81"/>
    </w:p>
    <w:p w:rsidR="004550CD" w:rsidRPr="004550CD" w:rsidRDefault="004550CD" w:rsidP="004550CD">
      <w:pPr>
        <w:pStyle w:val="EndNoteBibliography"/>
        <w:ind w:left="720" w:firstLine="400"/>
      </w:pPr>
      <w:bookmarkStart w:id="82" w:name="_ENREF_27"/>
      <w:r w:rsidRPr="004550CD">
        <w:t>[27]</w:t>
      </w:r>
      <w:r w:rsidRPr="004550CD">
        <w:tab/>
        <w:t>D. Steedly, I. Essa, F. Dellaert. Spectral partitioning for structure from motion[C]. IEEE International Conference on Computer Vision, 2003, 996.</w:t>
      </w:r>
      <w:bookmarkEnd w:id="82"/>
    </w:p>
    <w:p w:rsidR="004550CD" w:rsidRPr="004550CD" w:rsidRDefault="004550CD" w:rsidP="004550CD">
      <w:pPr>
        <w:pStyle w:val="EndNoteBibliography"/>
        <w:ind w:left="720" w:firstLine="400"/>
      </w:pPr>
      <w:bookmarkStart w:id="83" w:name="_ENREF_28"/>
      <w:r w:rsidRPr="004550CD">
        <w:t>[28]</w:t>
      </w:r>
      <w:r w:rsidRPr="004550CD">
        <w:tab/>
        <w:t>W. Burgard, O. Brock, C. Stachniss. Mapping Large Loops with a Single Hand-Held Camera[C]. Robotics: Science &amp; Systems Iii, June, Georgia Institute of Technology, Atlanta, Georgia, Usa, 2007, 297-304.</w:t>
      </w:r>
      <w:bookmarkEnd w:id="83"/>
    </w:p>
    <w:p w:rsidR="004550CD" w:rsidRPr="004550CD" w:rsidRDefault="004550CD" w:rsidP="004550CD">
      <w:pPr>
        <w:pStyle w:val="EndNoteBibliography"/>
        <w:ind w:left="720" w:firstLine="400"/>
      </w:pPr>
      <w:bookmarkStart w:id="84" w:name="_ENREF_29"/>
      <w:r w:rsidRPr="004550CD">
        <w:t>[29]</w:t>
      </w:r>
      <w:r w:rsidRPr="004550CD">
        <w:tab/>
        <w:t>K. Ni, D. Steedly, F. Dellaert. Out-of-Core Bundle Adjustment for Large-Scale 3D Reconstruction[C]. IEEE International Conference on Computer Vision, 2007, 1-8.</w:t>
      </w:r>
      <w:bookmarkEnd w:id="84"/>
    </w:p>
    <w:p w:rsidR="004550CD" w:rsidRPr="004550CD" w:rsidRDefault="004550CD" w:rsidP="004550CD">
      <w:pPr>
        <w:pStyle w:val="EndNoteBibliography"/>
        <w:ind w:left="720" w:firstLine="400"/>
      </w:pPr>
      <w:bookmarkStart w:id="85" w:name="_ENREF_30"/>
      <w:r w:rsidRPr="004550CD">
        <w:t>[30]</w:t>
      </w:r>
      <w:r w:rsidRPr="004550CD">
        <w:tab/>
        <w:t>N. Snavely, S. M. Seitz, R. Szeliski. Skeletal graphs for efficient structure from motion[J]. 2008, 1(1--8.</w:t>
      </w:r>
      <w:bookmarkEnd w:id="85"/>
    </w:p>
    <w:p w:rsidR="004550CD" w:rsidRPr="004550CD" w:rsidRDefault="004550CD" w:rsidP="004550CD">
      <w:pPr>
        <w:pStyle w:val="EndNoteBibliography"/>
        <w:ind w:left="720" w:firstLine="400"/>
      </w:pPr>
      <w:bookmarkStart w:id="86" w:name="_ENREF_31"/>
      <w:r w:rsidRPr="004550CD">
        <w:t>[31]</w:t>
      </w:r>
      <w:r w:rsidRPr="004550CD">
        <w:tab/>
        <w:t>G. Klein, D. Murray. Parallel Tracking and Mapping for Small AR Workspaces[C]. IEEE and ACM International Symposium on Mixed and Augmented Reality, 2007, 1-10.</w:t>
      </w:r>
      <w:bookmarkEnd w:id="86"/>
    </w:p>
    <w:p w:rsidR="004550CD" w:rsidRPr="004550CD" w:rsidRDefault="004550CD" w:rsidP="004550CD">
      <w:pPr>
        <w:pStyle w:val="EndNoteBibliography"/>
        <w:ind w:left="720" w:firstLine="400"/>
      </w:pPr>
      <w:bookmarkStart w:id="87" w:name="_ENREF_32"/>
      <w:r w:rsidRPr="004550CD">
        <w:t>[32]</w:t>
      </w:r>
      <w:r w:rsidRPr="004550CD">
        <w:tab/>
        <w:t>R. Mur-Artal, J. M. M. Montiel, J. D. Tardós. ORB-SLAM: A Versatile and Accurate Monocular SLAM System[J]. IEEE Transactions on Robotics, 2017, 31(5), 1147-1163.</w:t>
      </w:r>
      <w:bookmarkEnd w:id="87"/>
    </w:p>
    <w:p w:rsidR="004550CD" w:rsidRPr="004550CD" w:rsidRDefault="004550CD" w:rsidP="004550CD">
      <w:pPr>
        <w:pStyle w:val="EndNoteBibliography"/>
        <w:ind w:left="720" w:firstLine="400"/>
      </w:pPr>
      <w:bookmarkStart w:id="88" w:name="_ENREF_33"/>
      <w:r w:rsidRPr="004550CD">
        <w:t>[33]</w:t>
      </w:r>
      <w:r w:rsidRPr="004550CD">
        <w:tab/>
        <w:t>W. Tan, H. Liu, Z. Dong, G. Zhang, H. Bao. Robust monocular SLAM in dynamic environments[C]. IEEE International Symposium on Mixed and Augmented Reality, 2013, 209-218.</w:t>
      </w:r>
      <w:bookmarkEnd w:id="88"/>
    </w:p>
    <w:p w:rsidR="004550CD" w:rsidRPr="004550CD" w:rsidRDefault="004550CD" w:rsidP="004550CD">
      <w:pPr>
        <w:pStyle w:val="EndNoteBibliography"/>
        <w:ind w:left="720" w:firstLine="400"/>
      </w:pPr>
      <w:bookmarkStart w:id="89" w:name="_ENREF_34"/>
      <w:r w:rsidRPr="004550CD">
        <w:t>[34]</w:t>
      </w:r>
      <w:r w:rsidRPr="004550CD">
        <w:tab/>
        <w:t>H. Liu, G. Zhang, H. Bao. Robust Keyframe-Based Monocular SLAM for Augmented Reality[C]. IEEE International Symposium on Mixed and Augmented Reality, 2017, 1-10.</w:t>
      </w:r>
      <w:bookmarkEnd w:id="89"/>
    </w:p>
    <w:p w:rsidR="004550CD" w:rsidRPr="004550CD" w:rsidRDefault="004550CD" w:rsidP="004550CD">
      <w:pPr>
        <w:pStyle w:val="EndNoteBibliography"/>
        <w:ind w:left="720" w:firstLine="400"/>
      </w:pPr>
      <w:bookmarkStart w:id="90" w:name="_ENREF_35"/>
      <w:r w:rsidRPr="004550CD">
        <w:t>[35]</w:t>
      </w:r>
      <w:r w:rsidRPr="004550CD">
        <w:tab/>
        <w:t>T. Igarashi, S. Matsuoka, H. Tanaka. Teddy: a sketching interface for 3D freeform design[C]. Conference on Computer Graphics and Interactive Techniques, 1999, 409-416.</w:t>
      </w:r>
      <w:bookmarkEnd w:id="90"/>
    </w:p>
    <w:p w:rsidR="004550CD" w:rsidRPr="004550CD" w:rsidRDefault="004550CD" w:rsidP="004550CD">
      <w:pPr>
        <w:pStyle w:val="EndNoteBibliography"/>
        <w:ind w:left="720" w:firstLine="400"/>
      </w:pPr>
      <w:bookmarkStart w:id="91" w:name="_ENREF_36"/>
      <w:r w:rsidRPr="004550CD">
        <w:t>[36]</w:t>
      </w:r>
      <w:r w:rsidRPr="004550CD">
        <w:tab/>
        <w:t>B. Xu, W. Chang, A. Sheffer, A. Bousseau, J. Mccrae, K. Singh. True2Form:3D curve networks from 2D sketches via selective regularization[J]. Acm Transactions on Graphics, 2014, 33(4), 1-13.</w:t>
      </w:r>
      <w:bookmarkEnd w:id="91"/>
    </w:p>
    <w:p w:rsidR="004550CD" w:rsidRPr="004550CD" w:rsidRDefault="004550CD" w:rsidP="004550CD">
      <w:pPr>
        <w:pStyle w:val="EndNoteBibliography"/>
        <w:ind w:left="720" w:firstLine="400"/>
      </w:pPr>
      <w:bookmarkStart w:id="92" w:name="_ENREF_37"/>
      <w:r w:rsidRPr="004550CD">
        <w:t>[37]</w:t>
      </w:r>
      <w:r w:rsidRPr="004550CD">
        <w:tab/>
        <w:t>X. Chen, S. B. Kang, Y. Q. Xu, J. Dorsey, H. Y. Shum. Sketching reality:Realistic interpretation of architectural designs[J]. Acm Transactions on Graphics, 2008, 27(2), 1-15.</w:t>
      </w:r>
      <w:bookmarkEnd w:id="92"/>
    </w:p>
    <w:p w:rsidR="004550CD" w:rsidRPr="004550CD" w:rsidRDefault="004550CD" w:rsidP="004550CD">
      <w:pPr>
        <w:pStyle w:val="EndNoteBibliography"/>
        <w:ind w:left="720" w:firstLine="400"/>
      </w:pPr>
      <w:bookmarkStart w:id="93" w:name="_ENREF_38"/>
      <w:r w:rsidRPr="004550CD">
        <w:t>[38]</w:t>
      </w:r>
      <w:r w:rsidRPr="004550CD">
        <w:tab/>
        <w:t>L. Olsen, F. F. Samavati, M. C. Sousa, J. A. Jorge. Sketch-based modeling: A survey[J]. Computers &amp; Graphics, 2009, 33(1), 85-103.</w:t>
      </w:r>
      <w:bookmarkEnd w:id="93"/>
    </w:p>
    <w:p w:rsidR="004550CD" w:rsidRPr="004550CD" w:rsidRDefault="004550CD" w:rsidP="004550CD">
      <w:pPr>
        <w:pStyle w:val="EndNoteBibliography"/>
        <w:ind w:left="720" w:firstLine="400"/>
      </w:pPr>
      <w:bookmarkStart w:id="94" w:name="_ENREF_39"/>
      <w:r w:rsidRPr="004550CD">
        <w:lastRenderedPageBreak/>
        <w:t>[39]</w:t>
      </w:r>
      <w:r w:rsidRPr="004550CD">
        <w:tab/>
        <w:t>M. Eitz, R. Richter, T. Boubekeur, K. Hildebrand, M. Alexa. Sketch-based shape retrieval[J]. Acm Transactions on Graphics, 2012, 31(4), 1-10.</w:t>
      </w:r>
      <w:bookmarkEnd w:id="94"/>
    </w:p>
    <w:p w:rsidR="004550CD" w:rsidRPr="004550CD" w:rsidRDefault="004550CD" w:rsidP="004550CD">
      <w:pPr>
        <w:pStyle w:val="EndNoteBibliography"/>
        <w:ind w:left="720" w:firstLine="400"/>
      </w:pPr>
      <w:bookmarkStart w:id="95" w:name="_ENREF_40"/>
      <w:r w:rsidRPr="004550CD">
        <w:t>[40]</w:t>
      </w:r>
      <w:r w:rsidRPr="004550CD">
        <w:tab/>
        <w:t>N. Jiang, P. Tan, L. F. Cheong. Symmetric architecture modeling with a single image[C]. ACM SIGGRAPH Asia, 2009, 113.</w:t>
      </w:r>
      <w:bookmarkEnd w:id="95"/>
    </w:p>
    <w:p w:rsidR="004550CD" w:rsidRPr="004550CD" w:rsidRDefault="004550CD" w:rsidP="004550CD">
      <w:pPr>
        <w:pStyle w:val="EndNoteBibliography"/>
        <w:ind w:left="720" w:firstLine="400"/>
      </w:pPr>
      <w:bookmarkStart w:id="96" w:name="_ENREF_41"/>
      <w:r w:rsidRPr="004550CD">
        <w:t>[41]</w:t>
      </w:r>
      <w:r w:rsidRPr="004550CD">
        <w:tab/>
        <w:t>M. Arikan, M. Wimmer, S. Maierhofer. O-snap:Optimization-based snapping for modeling architecture[J]. Acm Transactions on Graphics, 2013, 32(1), 1-15.</w:t>
      </w:r>
      <w:bookmarkEnd w:id="96"/>
    </w:p>
    <w:p w:rsidR="004550CD" w:rsidRPr="004550CD" w:rsidRDefault="004550CD" w:rsidP="004550CD">
      <w:pPr>
        <w:pStyle w:val="EndNoteBibliography"/>
        <w:ind w:left="720" w:firstLine="400"/>
      </w:pPr>
      <w:bookmarkStart w:id="97" w:name="_ENREF_42"/>
      <w:r w:rsidRPr="004550CD">
        <w:t>[42]</w:t>
      </w:r>
      <w:r w:rsidRPr="004550CD">
        <w:tab/>
        <w:t>L. Olsen, F. F. Samavati. Image-assisted modeling from sketches[J]. 2010, 225-232.</w:t>
      </w:r>
      <w:bookmarkEnd w:id="97"/>
    </w:p>
    <w:p w:rsidR="004550CD" w:rsidRPr="004550CD" w:rsidRDefault="004550CD" w:rsidP="004550CD">
      <w:pPr>
        <w:pStyle w:val="EndNoteBibliography"/>
        <w:ind w:left="720" w:firstLine="400"/>
      </w:pPr>
      <w:bookmarkStart w:id="98" w:name="_ENREF_43"/>
      <w:r w:rsidRPr="004550CD">
        <w:t>[43]</w:t>
      </w:r>
      <w:r w:rsidRPr="004550CD">
        <w:tab/>
        <w:t>A. Andre, S. Saito. Single-view sketch based modeling[C]. Eighth Eurographics Symposium on Sketch-Based Interfaces and Modeling, 2011, 133-140.</w:t>
      </w:r>
      <w:bookmarkEnd w:id="98"/>
    </w:p>
    <w:p w:rsidR="004550CD" w:rsidRPr="004550CD" w:rsidRDefault="004550CD" w:rsidP="004550CD">
      <w:pPr>
        <w:pStyle w:val="EndNoteBibliography"/>
        <w:ind w:left="720" w:firstLine="400"/>
      </w:pPr>
      <w:bookmarkStart w:id="99" w:name="_ENREF_44"/>
      <w:r w:rsidRPr="004550CD">
        <w:t>[44]</w:t>
      </w:r>
      <w:r w:rsidRPr="004550CD">
        <w:tab/>
        <w:t>B. M. Oh, M. Chen, J. Dorsey. Image-based modeling and photo editing[C]. ACM Siggraph’01. ACM, 2001, 433-442.</w:t>
      </w:r>
      <w:bookmarkEnd w:id="99"/>
    </w:p>
    <w:p w:rsidR="004550CD" w:rsidRPr="004550CD" w:rsidRDefault="004550CD" w:rsidP="004550CD">
      <w:pPr>
        <w:pStyle w:val="EndNoteBibliography"/>
        <w:ind w:left="720" w:firstLine="400"/>
      </w:pPr>
      <w:bookmarkStart w:id="100" w:name="_ENREF_45"/>
      <w:r w:rsidRPr="004550CD">
        <w:t>[45]</w:t>
      </w:r>
      <w:r w:rsidRPr="004550CD">
        <w:tab/>
        <w:t>T. Chen, Z. Zhu, A. Shamir, S. M. Hu, D. Cohen-Or. 3-Sweep:extracting editable objects from a single photo[J]. Acm Transactions on Graphics, 2013, 32(6), 1-10.</w:t>
      </w:r>
      <w:bookmarkEnd w:id="100"/>
    </w:p>
    <w:p w:rsidR="00DB4F9B" w:rsidRDefault="004550CD" w:rsidP="000150FA">
      <w:pPr>
        <w:wordWrap w:val="0"/>
        <w:adjustRightInd w:val="0"/>
        <w:snapToGrid w:val="0"/>
        <w:spacing w:line="320" w:lineRule="exact"/>
        <w:ind w:firstLineChars="0" w:firstLine="0"/>
        <w:jc w:val="left"/>
      </w:pPr>
      <w:r>
        <w:fldChar w:fldCharType="end"/>
      </w:r>
    </w:p>
    <w:sectPr w:rsidR="00DB4F9B" w:rsidSect="00DA64D9">
      <w:headerReference w:type="default" r:id="rId48"/>
      <w:type w:val="continuous"/>
      <w:pgSz w:w="11906" w:h="16838" w:code="9"/>
      <w:pgMar w:top="2155" w:right="1814" w:bottom="2155" w:left="1814" w:header="1701" w:footer="1701" w:gutter="0"/>
      <w:cols w:space="425"/>
      <w:docGrid w:type="linesAndChars"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5C1B5E" w:rsidRDefault="005C1B5E" w:rsidP="006E17A7">
      <w:pPr>
        <w:ind w:firstLine="480"/>
      </w:pPr>
      <w:r>
        <w:separator/>
      </w:r>
    </w:p>
    <w:p w:rsidR="005C1B5E" w:rsidRDefault="005C1B5E" w:rsidP="006E17A7">
      <w:pPr>
        <w:ind w:firstLine="480"/>
      </w:pPr>
    </w:p>
  </w:endnote>
  <w:endnote w:type="continuationSeparator" w:id="0">
    <w:p w:rsidR="005C1B5E" w:rsidRDefault="005C1B5E" w:rsidP="006E17A7">
      <w:pPr>
        <w:ind w:firstLine="480"/>
      </w:pPr>
      <w:r>
        <w:continuationSeparator/>
      </w:r>
    </w:p>
    <w:p w:rsidR="005C1B5E" w:rsidRDefault="005C1B5E" w:rsidP="006E17A7">
      <w:pPr>
        <w:ind w:firstLine="480"/>
      </w:pPr>
    </w:p>
  </w:endnote>
  <w:endnote w:type="continuationNotice" w:id="1">
    <w:p w:rsidR="005C1B5E" w:rsidRDefault="005C1B5E">
      <w:pPr>
        <w:spacing w:line="240" w:lineRule="auto"/>
        <w:ind w:firstLine="48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Cambria">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 w:name="simsun">
    <w:altName w:val="Times New Roman"/>
    <w:panose1 w:val="00000000000000000000"/>
    <w:charset w:val="00"/>
    <w:family w:val="roman"/>
    <w:notTrueType/>
    <w:pitch w:val="default"/>
    <w:sig w:usb0="00000003" w:usb1="00000000" w:usb2="00000000" w:usb3="00000000" w:csb0="00000001" w:csb1="00000000"/>
  </w:font>
  <w:font w:name="Palatino">
    <w:altName w:val="Book Antiqua"/>
    <w:panose1 w:val="00000000000000000000"/>
    <w:charset w:val="00"/>
    <w:family w:val="roman"/>
    <w:notTrueType/>
    <w:pitch w:val="variable"/>
    <w:sig w:usb0="00000003" w:usb1="00000000" w:usb2="00000000" w:usb3="00000000" w:csb0="00000001" w:csb1="00000000"/>
  </w:font>
  <w:font w:name="楷体_GB2312">
    <w:altName w:val="楷体"/>
    <w:charset w:val="86"/>
    <w:family w:val="modern"/>
    <w:pitch w:val="default"/>
    <w:sig w:usb0="00000001" w:usb1="080E0000" w:usb2="00000000" w:usb3="00000000" w:csb0="00040000" w:csb1="00000000"/>
  </w:font>
  <w:font w:name="华文行楷">
    <w:panose1 w:val="02010800040101010101"/>
    <w:charset w:val="86"/>
    <w:family w:val="auto"/>
    <w:pitch w:val="variable"/>
    <w:sig w:usb0="00000001" w:usb1="080F0000" w:usb2="00000010" w:usb3="00000000" w:csb0="00040000" w:csb1="00000000"/>
  </w:font>
  <w:font w:name="Arial Unicode MS">
    <w:panose1 w:val="020B0604020202020204"/>
    <w:charset w:val="86"/>
    <w:family w:val="swiss"/>
    <w:pitch w:val="variable"/>
    <w:sig w:usb0="F7FFAFFF" w:usb1="E9DFFFFF" w:usb2="0000003F" w:usb3="00000000" w:csb0="003F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550CD" w:rsidRDefault="004550CD" w:rsidP="006E17A7">
    <w:pPr>
      <w:pStyle w:val="aa"/>
      <w:ind w:firstLine="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550CD" w:rsidRDefault="004550CD" w:rsidP="006E17A7">
    <w:pPr>
      <w:pStyle w:val="aa"/>
      <w:ind w:firstLine="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550CD" w:rsidRDefault="004550CD" w:rsidP="002D7AA5">
    <w:pPr>
      <w:pStyle w:val="aa"/>
      <w:ind w:firstLine="360"/>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2517280"/>
      <w:docPartObj>
        <w:docPartGallery w:val="Page Numbers (Bottom of Page)"/>
        <w:docPartUnique/>
      </w:docPartObj>
    </w:sdtPr>
    <w:sdtContent>
      <w:p w:rsidR="004550CD" w:rsidRDefault="004550CD" w:rsidP="006E17A7">
        <w:pPr>
          <w:pStyle w:val="aa"/>
          <w:ind w:firstLine="360"/>
          <w:jc w:val="center"/>
        </w:pPr>
        <w:r>
          <w:fldChar w:fldCharType="begin"/>
        </w:r>
        <w:r>
          <w:instrText xml:space="preserve"> PAGE   \* MERGEFORMAT </w:instrText>
        </w:r>
        <w:r>
          <w:fldChar w:fldCharType="separate"/>
        </w:r>
        <w:r w:rsidR="009E3D74">
          <w:rPr>
            <w:noProof/>
          </w:rPr>
          <w:t>VIII</w:t>
        </w:r>
        <w:r>
          <w:rPr>
            <w:noProof/>
            <w:lang w:val="zh-CN"/>
          </w:rPr>
          <w:fldChar w:fldCharType="end"/>
        </w:r>
      </w:p>
    </w:sdtContent>
  </w:sdt>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39718076"/>
      <w:docPartObj>
        <w:docPartGallery w:val="Page Numbers (Bottom of Page)"/>
        <w:docPartUnique/>
      </w:docPartObj>
    </w:sdtPr>
    <w:sdtContent>
      <w:p w:rsidR="004550CD" w:rsidRDefault="004550CD" w:rsidP="006B5977">
        <w:pPr>
          <w:pStyle w:val="aa"/>
          <w:ind w:firstLineChars="0" w:firstLine="0"/>
          <w:jc w:val="center"/>
        </w:pPr>
        <w:r>
          <w:fldChar w:fldCharType="begin"/>
        </w:r>
        <w:r>
          <w:instrText xml:space="preserve"> PAGE   \* MERGEFORMAT </w:instrText>
        </w:r>
        <w:r>
          <w:fldChar w:fldCharType="separate"/>
        </w:r>
        <w:r w:rsidR="009E3D74" w:rsidRPr="009E3D74">
          <w:rPr>
            <w:noProof/>
            <w:lang w:val="zh-CN"/>
          </w:rPr>
          <w:t>2</w:t>
        </w:r>
        <w:r>
          <w:rPr>
            <w:noProof/>
            <w:lang w:val="zh-CN"/>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5C1B5E" w:rsidRDefault="005C1B5E" w:rsidP="006E17A7">
      <w:pPr>
        <w:ind w:firstLine="480"/>
      </w:pPr>
      <w:r>
        <w:separator/>
      </w:r>
    </w:p>
    <w:p w:rsidR="005C1B5E" w:rsidRDefault="005C1B5E" w:rsidP="006E17A7">
      <w:pPr>
        <w:ind w:firstLine="480"/>
      </w:pPr>
    </w:p>
  </w:footnote>
  <w:footnote w:type="continuationSeparator" w:id="0">
    <w:p w:rsidR="005C1B5E" w:rsidRDefault="005C1B5E" w:rsidP="006E17A7">
      <w:pPr>
        <w:ind w:firstLine="480"/>
      </w:pPr>
      <w:r>
        <w:continuationSeparator/>
      </w:r>
    </w:p>
    <w:p w:rsidR="005C1B5E" w:rsidRDefault="005C1B5E" w:rsidP="006E17A7">
      <w:pPr>
        <w:ind w:firstLine="480"/>
      </w:pPr>
    </w:p>
  </w:footnote>
  <w:footnote w:type="continuationNotice" w:id="1">
    <w:p w:rsidR="005C1B5E" w:rsidRDefault="005C1B5E">
      <w:pPr>
        <w:spacing w:line="240" w:lineRule="auto"/>
        <w:ind w:firstLine="480"/>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550CD" w:rsidRDefault="004550CD" w:rsidP="006E17A7">
    <w:pPr>
      <w:pStyle w:val="ac"/>
      <w:ind w:firstLine="360"/>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550CD" w:rsidRDefault="004550CD" w:rsidP="001B763F">
    <w:pPr>
      <w:pStyle w:val="ac"/>
      <w:ind w:firstLineChars="0" w:firstLine="0"/>
    </w:pPr>
    <w:r>
      <w:rPr>
        <w:rFonts w:hint="eastAsia"/>
      </w:rPr>
      <w:t>基于</w:t>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550CD" w:rsidRDefault="004550CD" w:rsidP="001B763F">
    <w:pPr>
      <w:pStyle w:val="ac"/>
      <w:ind w:firstLineChars="0" w:firstLine="0"/>
    </w:pPr>
    <w:r>
      <w:rPr>
        <w:rFonts w:hint="eastAsia"/>
      </w:rPr>
      <w:t>基于情绪传播模型的动态人群路径规划</w:t>
    </w: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550CD" w:rsidRPr="0088595B" w:rsidRDefault="004550CD" w:rsidP="001B763F">
    <w:pPr>
      <w:pStyle w:val="ac"/>
      <w:ind w:firstLineChars="0" w:firstLine="0"/>
      <w:rPr>
        <w:sz w:val="20"/>
      </w:rPr>
    </w:pPr>
    <w:r>
      <w:rPr>
        <w:rFonts w:hint="eastAsia"/>
      </w:rPr>
      <w:t>总结和展望</w:t>
    </w: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550CD" w:rsidRPr="0088595B" w:rsidRDefault="004550CD" w:rsidP="009B5CC4">
    <w:pPr>
      <w:pStyle w:val="ac"/>
      <w:ind w:firstLineChars="0" w:firstLine="0"/>
      <w:rPr>
        <w:sz w:val="20"/>
      </w:rPr>
    </w:pPr>
    <w:r>
      <w:rPr>
        <w:rFonts w:hint="eastAsia"/>
        <w:sz w:val="20"/>
      </w:rPr>
      <w:t>参考文献</w:t>
    </w: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550CD" w:rsidRPr="0088595B" w:rsidRDefault="004550CD" w:rsidP="007A6C88">
    <w:pPr>
      <w:pStyle w:val="ac"/>
      <w:ind w:firstLineChars="0" w:firstLine="0"/>
      <w:rPr>
        <w:sz w:val="20"/>
      </w:rPr>
    </w:pPr>
    <w:r>
      <w:rPr>
        <w:rFonts w:hint="eastAsia"/>
        <w:sz w:val="20"/>
      </w:rPr>
      <w:t>个人简历、在学期间学术成果</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550CD" w:rsidRDefault="004550CD" w:rsidP="006E17A7">
    <w:pPr>
      <w:pStyle w:val="ac"/>
      <w:ind w:firstLine="36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550CD" w:rsidRDefault="004550CD" w:rsidP="00890120">
    <w:pPr>
      <w:ind w:firstLine="480"/>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550CD" w:rsidRDefault="004550CD" w:rsidP="00FC1055">
    <w:pPr>
      <w:pStyle w:val="ac"/>
      <w:ind w:firstLineChars="0" w:firstLine="0"/>
    </w:pPr>
    <w:r>
      <w:rPr>
        <w:rFonts w:hint="eastAsia"/>
      </w:rPr>
      <w:t>摘</w:t>
    </w:r>
    <w:r>
      <w:t xml:space="preserve"> </w:t>
    </w:r>
    <w:r>
      <w:rPr>
        <w:rFonts w:hint="eastAsia"/>
      </w:rPr>
      <w:t>要</w: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550CD" w:rsidRDefault="004550CD" w:rsidP="00837B2E">
    <w:pPr>
      <w:pStyle w:val="ac"/>
      <w:ind w:firstLineChars="0" w:firstLine="0"/>
    </w:pPr>
    <w:r>
      <w:rPr>
        <w:rFonts w:hint="eastAsia"/>
      </w:rPr>
      <w:t>Abstract</w: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550CD" w:rsidRDefault="004550CD" w:rsidP="00F45D7F">
    <w:pPr>
      <w:pStyle w:val="ac"/>
      <w:ind w:firstLineChars="0" w:firstLine="0"/>
    </w:pPr>
    <w:r>
      <w:rPr>
        <w:rFonts w:hint="eastAsia"/>
      </w:rPr>
      <w:t>目录</w:t>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550CD" w:rsidRDefault="004550CD" w:rsidP="00F45D7F">
    <w:pPr>
      <w:pStyle w:val="ac"/>
      <w:ind w:firstLineChars="0" w:firstLine="0"/>
    </w:pPr>
    <w:r>
      <w:rPr>
        <w:rFonts w:hint="eastAsia"/>
      </w:rPr>
      <w:t>图目录</w:t>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550CD" w:rsidRDefault="004550CD" w:rsidP="00F45D7F">
    <w:pPr>
      <w:pStyle w:val="ac"/>
      <w:ind w:firstLineChars="0" w:firstLine="0"/>
    </w:pPr>
    <w:r>
      <w:rPr>
        <w:rFonts w:hint="eastAsia"/>
      </w:rPr>
      <w:t>表目录</w:t>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550CD" w:rsidRDefault="004550CD" w:rsidP="001B763F">
    <w:pPr>
      <w:pStyle w:val="ac"/>
      <w:ind w:firstLineChars="0" w:firstLine="0"/>
    </w:pPr>
    <w:r>
      <w:rPr>
        <w:rFonts w:hint="eastAsia"/>
      </w:rPr>
      <w:t>绪论</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E57EB20E"/>
    <w:lvl w:ilvl="0">
      <w:start w:val="1"/>
      <w:numFmt w:val="decimal"/>
      <w:pStyle w:val="5"/>
      <w:lvlText w:val="%1."/>
      <w:lvlJc w:val="left"/>
      <w:pPr>
        <w:tabs>
          <w:tab w:val="num" w:pos="2040"/>
        </w:tabs>
        <w:ind w:leftChars="800" w:left="2040" w:hangingChars="200" w:hanging="360"/>
      </w:pPr>
    </w:lvl>
  </w:abstractNum>
  <w:abstractNum w:abstractNumId="1">
    <w:nsid w:val="FFFFFF7D"/>
    <w:multiLevelType w:val="singleLevel"/>
    <w:tmpl w:val="50449788"/>
    <w:lvl w:ilvl="0">
      <w:start w:val="1"/>
      <w:numFmt w:val="decimal"/>
      <w:pStyle w:val="4"/>
      <w:lvlText w:val="%1."/>
      <w:lvlJc w:val="left"/>
      <w:pPr>
        <w:tabs>
          <w:tab w:val="num" w:pos="1620"/>
        </w:tabs>
        <w:ind w:leftChars="600" w:left="1620" w:hangingChars="200" w:hanging="360"/>
      </w:pPr>
    </w:lvl>
  </w:abstractNum>
  <w:abstractNum w:abstractNumId="2">
    <w:nsid w:val="FFFFFF7E"/>
    <w:multiLevelType w:val="singleLevel"/>
    <w:tmpl w:val="E5CE9C54"/>
    <w:lvl w:ilvl="0">
      <w:start w:val="1"/>
      <w:numFmt w:val="decimal"/>
      <w:pStyle w:val="3"/>
      <w:lvlText w:val="%1."/>
      <w:lvlJc w:val="left"/>
      <w:pPr>
        <w:tabs>
          <w:tab w:val="num" w:pos="1200"/>
        </w:tabs>
        <w:ind w:leftChars="400" w:left="1200" w:hangingChars="200" w:hanging="360"/>
      </w:pPr>
    </w:lvl>
  </w:abstractNum>
  <w:abstractNum w:abstractNumId="3">
    <w:nsid w:val="FFFFFF7F"/>
    <w:multiLevelType w:val="singleLevel"/>
    <w:tmpl w:val="6F3A70B0"/>
    <w:lvl w:ilvl="0">
      <w:start w:val="1"/>
      <w:numFmt w:val="decimal"/>
      <w:pStyle w:val="2"/>
      <w:lvlText w:val="%1."/>
      <w:lvlJc w:val="left"/>
      <w:pPr>
        <w:tabs>
          <w:tab w:val="num" w:pos="780"/>
        </w:tabs>
        <w:ind w:leftChars="200" w:left="780" w:hangingChars="200" w:hanging="360"/>
      </w:pPr>
    </w:lvl>
  </w:abstractNum>
  <w:abstractNum w:abstractNumId="4">
    <w:nsid w:val="FFFFFF80"/>
    <w:multiLevelType w:val="singleLevel"/>
    <w:tmpl w:val="E1D438E4"/>
    <w:lvl w:ilvl="0">
      <w:start w:val="1"/>
      <w:numFmt w:val="bullet"/>
      <w:pStyle w:val="50"/>
      <w:lvlText w:val=""/>
      <w:lvlJc w:val="left"/>
      <w:pPr>
        <w:tabs>
          <w:tab w:val="num" w:pos="2040"/>
        </w:tabs>
        <w:ind w:leftChars="800" w:left="2040" w:hangingChars="200" w:hanging="360"/>
      </w:pPr>
      <w:rPr>
        <w:rFonts w:ascii="Wingdings" w:hAnsi="Wingdings" w:hint="default"/>
      </w:rPr>
    </w:lvl>
  </w:abstractNum>
  <w:abstractNum w:abstractNumId="5">
    <w:nsid w:val="FFFFFF81"/>
    <w:multiLevelType w:val="singleLevel"/>
    <w:tmpl w:val="BF549EB2"/>
    <w:lvl w:ilvl="0">
      <w:start w:val="1"/>
      <w:numFmt w:val="bullet"/>
      <w:pStyle w:val="40"/>
      <w:lvlText w:val=""/>
      <w:lvlJc w:val="left"/>
      <w:pPr>
        <w:tabs>
          <w:tab w:val="num" w:pos="1620"/>
        </w:tabs>
        <w:ind w:leftChars="600" w:left="1620" w:hangingChars="200" w:hanging="360"/>
      </w:pPr>
      <w:rPr>
        <w:rFonts w:ascii="Wingdings" w:hAnsi="Wingdings" w:hint="default"/>
      </w:rPr>
    </w:lvl>
  </w:abstractNum>
  <w:abstractNum w:abstractNumId="6">
    <w:nsid w:val="FFFFFF82"/>
    <w:multiLevelType w:val="singleLevel"/>
    <w:tmpl w:val="99A02A4C"/>
    <w:lvl w:ilvl="0">
      <w:start w:val="1"/>
      <w:numFmt w:val="bullet"/>
      <w:pStyle w:val="30"/>
      <w:lvlText w:val=""/>
      <w:lvlJc w:val="left"/>
      <w:pPr>
        <w:tabs>
          <w:tab w:val="num" w:pos="1200"/>
        </w:tabs>
        <w:ind w:leftChars="400" w:left="1200" w:hangingChars="200" w:hanging="360"/>
      </w:pPr>
      <w:rPr>
        <w:rFonts w:ascii="Wingdings" w:hAnsi="Wingdings" w:hint="default"/>
      </w:rPr>
    </w:lvl>
  </w:abstractNum>
  <w:abstractNum w:abstractNumId="7">
    <w:nsid w:val="FFFFFF83"/>
    <w:multiLevelType w:val="singleLevel"/>
    <w:tmpl w:val="8D3A76F8"/>
    <w:lvl w:ilvl="0">
      <w:start w:val="1"/>
      <w:numFmt w:val="bullet"/>
      <w:pStyle w:val="20"/>
      <w:lvlText w:val=""/>
      <w:lvlJc w:val="left"/>
      <w:pPr>
        <w:tabs>
          <w:tab w:val="num" w:pos="780"/>
        </w:tabs>
        <w:ind w:leftChars="200" w:left="780" w:hangingChars="200" w:hanging="360"/>
      </w:pPr>
      <w:rPr>
        <w:rFonts w:ascii="Wingdings" w:hAnsi="Wingdings" w:hint="default"/>
      </w:rPr>
    </w:lvl>
  </w:abstractNum>
  <w:abstractNum w:abstractNumId="8">
    <w:nsid w:val="FFFFFF88"/>
    <w:multiLevelType w:val="singleLevel"/>
    <w:tmpl w:val="275680FC"/>
    <w:lvl w:ilvl="0">
      <w:start w:val="1"/>
      <w:numFmt w:val="decimal"/>
      <w:pStyle w:val="a"/>
      <w:lvlText w:val="%1."/>
      <w:lvlJc w:val="left"/>
      <w:pPr>
        <w:tabs>
          <w:tab w:val="num" w:pos="360"/>
        </w:tabs>
        <w:ind w:left="360" w:hangingChars="200" w:hanging="360"/>
      </w:pPr>
    </w:lvl>
  </w:abstractNum>
  <w:abstractNum w:abstractNumId="9">
    <w:nsid w:val="FFFFFF89"/>
    <w:multiLevelType w:val="singleLevel"/>
    <w:tmpl w:val="74A0B6D6"/>
    <w:lvl w:ilvl="0">
      <w:start w:val="1"/>
      <w:numFmt w:val="bullet"/>
      <w:pStyle w:val="a0"/>
      <w:lvlText w:val=""/>
      <w:lvlJc w:val="left"/>
      <w:pPr>
        <w:tabs>
          <w:tab w:val="num" w:pos="360"/>
        </w:tabs>
        <w:ind w:left="360" w:hangingChars="200" w:hanging="360"/>
      </w:pPr>
      <w:rPr>
        <w:rFonts w:ascii="Wingdings" w:hAnsi="Wingdings" w:hint="default"/>
      </w:rPr>
    </w:lvl>
  </w:abstractNum>
  <w:abstractNum w:abstractNumId="10">
    <w:nsid w:val="136E0503"/>
    <w:multiLevelType w:val="singleLevel"/>
    <w:tmpl w:val="DBFAAC04"/>
    <w:lvl w:ilvl="0">
      <w:start w:val="1"/>
      <w:numFmt w:val="bullet"/>
      <w:pStyle w:val="LISTTYPE1Bullet"/>
      <w:lvlText w:val=""/>
      <w:lvlJc w:val="left"/>
      <w:pPr>
        <w:tabs>
          <w:tab w:val="num" w:pos="576"/>
        </w:tabs>
        <w:ind w:left="504" w:hanging="288"/>
      </w:pPr>
      <w:rPr>
        <w:rFonts w:ascii="Symbol" w:hAnsi="Symbol" w:hint="default"/>
        <w:b w:val="0"/>
        <w:i w:val="0"/>
        <w:sz w:val="18"/>
      </w:rPr>
    </w:lvl>
  </w:abstractNum>
  <w:abstractNum w:abstractNumId="11">
    <w:nsid w:val="20644162"/>
    <w:multiLevelType w:val="singleLevel"/>
    <w:tmpl w:val="04090001"/>
    <w:lvl w:ilvl="0">
      <w:start w:val="1"/>
      <w:numFmt w:val="bullet"/>
      <w:lvlText w:val=""/>
      <w:lvlJc w:val="left"/>
      <w:pPr>
        <w:ind w:left="420" w:hanging="420"/>
      </w:pPr>
      <w:rPr>
        <w:rFonts w:ascii="Wingdings" w:hAnsi="Wingdings" w:hint="default"/>
      </w:rPr>
    </w:lvl>
  </w:abstractNum>
  <w:abstractNum w:abstractNumId="12">
    <w:nsid w:val="329960C1"/>
    <w:multiLevelType w:val="multilevel"/>
    <w:tmpl w:val="9F483D42"/>
    <w:lvl w:ilvl="0">
      <w:start w:val="1"/>
      <w:numFmt w:val="decimal"/>
      <w:suff w:val="nothing"/>
      <w:lvlText w:val="第%1章 "/>
      <w:lvlJc w:val="center"/>
      <w:pPr>
        <w:ind w:left="0" w:firstLine="288"/>
      </w:pPr>
      <w:rPr>
        <w:rFonts w:hint="eastAsia"/>
      </w:rPr>
    </w:lvl>
    <w:lvl w:ilvl="1">
      <w:start w:val="1"/>
      <w:numFmt w:val="decimal"/>
      <w:suff w:val="nothing"/>
      <w:lvlText w:val="%1.%2 "/>
      <w:lvlJc w:val="left"/>
      <w:pPr>
        <w:ind w:left="0" w:firstLine="0"/>
      </w:pPr>
      <w:rPr>
        <w:rFonts w:hint="eastAsia"/>
      </w:rPr>
    </w:lvl>
    <w:lvl w:ilvl="2">
      <w:start w:val="1"/>
      <w:numFmt w:val="decimal"/>
      <w:suff w:val="nothing"/>
      <w:lvlText w:val="%1.%2.%3 "/>
      <w:lvlJc w:val="left"/>
      <w:pPr>
        <w:ind w:left="0" w:firstLine="0"/>
      </w:pPr>
      <w:rPr>
        <w:rFonts w:hint="eastAsia"/>
      </w:rPr>
    </w:lvl>
    <w:lvl w:ilvl="3">
      <w:start w:val="1"/>
      <w:numFmt w:val="none"/>
      <w:suff w:val="nothing"/>
      <w:lvlText w:val=""/>
      <w:lvlJc w:val="left"/>
      <w:pPr>
        <w:ind w:left="0" w:firstLine="0"/>
      </w:pPr>
      <w:rPr>
        <w:rFonts w:hint="eastAsia"/>
      </w:rPr>
    </w:lvl>
    <w:lvl w:ilvl="4">
      <w:start w:val="1"/>
      <w:numFmt w:val="none"/>
      <w:suff w:val="nothing"/>
      <w:lvlText w:val=""/>
      <w:lvlJc w:val="left"/>
      <w:pPr>
        <w:ind w:left="0" w:firstLine="0"/>
      </w:pPr>
      <w:rPr>
        <w:rFonts w:hint="eastAsia"/>
      </w:rPr>
    </w:lvl>
    <w:lvl w:ilvl="5">
      <w:start w:val="1"/>
      <w:numFmt w:val="none"/>
      <w:suff w:val="nothing"/>
      <w:lvlText w:val=""/>
      <w:lvlJc w:val="left"/>
      <w:pPr>
        <w:ind w:left="0" w:firstLine="0"/>
      </w:pPr>
      <w:rPr>
        <w:rFonts w:hint="eastAsia"/>
      </w:rPr>
    </w:lvl>
    <w:lvl w:ilvl="6">
      <w:start w:val="1"/>
      <w:numFmt w:val="none"/>
      <w:suff w:val="nothing"/>
      <w:lvlText w:val=""/>
      <w:lvlJc w:val="left"/>
      <w:pPr>
        <w:ind w:left="0" w:firstLine="0"/>
      </w:pPr>
      <w:rPr>
        <w:rFonts w:hint="eastAsia"/>
      </w:rPr>
    </w:lvl>
    <w:lvl w:ilvl="7">
      <w:start w:val="1"/>
      <w:numFmt w:val="none"/>
      <w:suff w:val="nothing"/>
      <w:lvlText w:val=""/>
      <w:lvlJc w:val="left"/>
      <w:pPr>
        <w:ind w:left="0" w:firstLine="0"/>
      </w:pPr>
      <w:rPr>
        <w:rFonts w:hint="eastAsia"/>
      </w:rPr>
    </w:lvl>
    <w:lvl w:ilvl="8">
      <w:start w:val="1"/>
      <w:numFmt w:val="none"/>
      <w:suff w:val="nothing"/>
      <w:lvlText w:val=""/>
      <w:lvlJc w:val="left"/>
      <w:pPr>
        <w:ind w:left="0" w:firstLine="0"/>
      </w:pPr>
      <w:rPr>
        <w:rFonts w:hint="eastAsia"/>
      </w:rPr>
    </w:lvl>
  </w:abstractNum>
  <w:abstractNum w:abstractNumId="13">
    <w:nsid w:val="34F02BB8"/>
    <w:multiLevelType w:val="multilevel"/>
    <w:tmpl w:val="D18C5E5C"/>
    <w:lvl w:ilvl="0">
      <w:start w:val="1"/>
      <w:numFmt w:val="decimal"/>
      <w:suff w:val="nothing"/>
      <w:lvlText w:val="第 %1 章 "/>
      <w:lvlJc w:val="center"/>
      <w:pPr>
        <w:ind w:left="0" w:firstLine="288"/>
      </w:pPr>
      <w:rPr>
        <w:rFonts w:hint="eastAsia"/>
      </w:rPr>
    </w:lvl>
    <w:lvl w:ilvl="1">
      <w:start w:val="1"/>
      <w:numFmt w:val="decimal"/>
      <w:suff w:val="nothing"/>
      <w:lvlText w:val="%1.%2 "/>
      <w:lvlJc w:val="left"/>
      <w:pPr>
        <w:ind w:left="0" w:firstLine="0"/>
      </w:pPr>
      <w:rPr>
        <w:rFonts w:hint="eastAsia"/>
      </w:rPr>
    </w:lvl>
    <w:lvl w:ilvl="2">
      <w:start w:val="1"/>
      <w:numFmt w:val="decimal"/>
      <w:suff w:val="nothing"/>
      <w:lvlText w:val="%1.%2.%3"/>
      <w:lvlJc w:val="left"/>
      <w:pPr>
        <w:ind w:left="0" w:firstLine="0"/>
      </w:pPr>
      <w:rPr>
        <w:rFonts w:hint="eastAsia"/>
      </w:rPr>
    </w:lvl>
    <w:lvl w:ilvl="3">
      <w:start w:val="1"/>
      <w:numFmt w:val="none"/>
      <w:suff w:val="nothing"/>
      <w:lvlText w:val=""/>
      <w:lvlJc w:val="left"/>
      <w:pPr>
        <w:ind w:left="0" w:firstLine="0"/>
      </w:pPr>
      <w:rPr>
        <w:rFonts w:hint="eastAsia"/>
      </w:rPr>
    </w:lvl>
    <w:lvl w:ilvl="4">
      <w:start w:val="1"/>
      <w:numFmt w:val="none"/>
      <w:suff w:val="nothing"/>
      <w:lvlText w:val=""/>
      <w:lvlJc w:val="left"/>
      <w:pPr>
        <w:ind w:left="0" w:firstLine="0"/>
      </w:pPr>
      <w:rPr>
        <w:rFonts w:hint="eastAsia"/>
      </w:rPr>
    </w:lvl>
    <w:lvl w:ilvl="5">
      <w:start w:val="1"/>
      <w:numFmt w:val="none"/>
      <w:suff w:val="nothing"/>
      <w:lvlText w:val=""/>
      <w:lvlJc w:val="left"/>
      <w:pPr>
        <w:ind w:left="0" w:firstLine="0"/>
      </w:pPr>
      <w:rPr>
        <w:rFonts w:hint="eastAsia"/>
      </w:rPr>
    </w:lvl>
    <w:lvl w:ilvl="6">
      <w:start w:val="1"/>
      <w:numFmt w:val="none"/>
      <w:suff w:val="nothing"/>
      <w:lvlText w:val=""/>
      <w:lvlJc w:val="left"/>
      <w:pPr>
        <w:ind w:left="0" w:firstLine="0"/>
      </w:pPr>
      <w:rPr>
        <w:rFonts w:hint="eastAsia"/>
      </w:rPr>
    </w:lvl>
    <w:lvl w:ilvl="7">
      <w:start w:val="1"/>
      <w:numFmt w:val="none"/>
      <w:suff w:val="nothing"/>
      <w:lvlText w:val=""/>
      <w:lvlJc w:val="left"/>
      <w:pPr>
        <w:ind w:left="0" w:firstLine="0"/>
      </w:pPr>
      <w:rPr>
        <w:rFonts w:hint="eastAsia"/>
      </w:rPr>
    </w:lvl>
    <w:lvl w:ilvl="8">
      <w:start w:val="1"/>
      <w:numFmt w:val="none"/>
      <w:suff w:val="nothing"/>
      <w:lvlText w:val=""/>
      <w:lvlJc w:val="left"/>
      <w:pPr>
        <w:ind w:left="0" w:firstLine="0"/>
      </w:pPr>
      <w:rPr>
        <w:rFonts w:hint="eastAsia"/>
      </w:rPr>
    </w:lvl>
  </w:abstractNum>
  <w:abstractNum w:abstractNumId="14">
    <w:nsid w:val="4F665512"/>
    <w:multiLevelType w:val="multilevel"/>
    <w:tmpl w:val="35BE240C"/>
    <w:lvl w:ilvl="0">
      <w:start w:val="1"/>
      <w:numFmt w:val="decimal"/>
      <w:suff w:val="nothing"/>
      <w:lvlText w:val="第 %1 章 "/>
      <w:lvlJc w:val="center"/>
      <w:pPr>
        <w:ind w:left="705" w:firstLine="288"/>
      </w:pPr>
      <w:rPr>
        <w:rFonts w:hint="eastAsia"/>
      </w:rPr>
    </w:lvl>
    <w:lvl w:ilvl="1">
      <w:start w:val="1"/>
      <w:numFmt w:val="decimal"/>
      <w:suff w:val="nothing"/>
      <w:lvlText w:val="%1.%2 "/>
      <w:lvlJc w:val="left"/>
      <w:pPr>
        <w:ind w:left="0" w:firstLine="0"/>
      </w:pPr>
      <w:rPr>
        <w:rFonts w:hint="eastAsia"/>
      </w:rPr>
    </w:lvl>
    <w:lvl w:ilvl="2">
      <w:start w:val="1"/>
      <w:numFmt w:val="decimal"/>
      <w:suff w:val="nothing"/>
      <w:lvlText w:val="%1.%2.%3"/>
      <w:lvlJc w:val="left"/>
      <w:pPr>
        <w:ind w:left="0" w:firstLine="0"/>
      </w:pPr>
      <w:rPr>
        <w:rFonts w:hint="eastAsia"/>
      </w:rPr>
    </w:lvl>
    <w:lvl w:ilvl="3">
      <w:start w:val="1"/>
      <w:numFmt w:val="none"/>
      <w:suff w:val="nothing"/>
      <w:lvlText w:val=""/>
      <w:lvlJc w:val="left"/>
      <w:pPr>
        <w:ind w:left="0" w:firstLine="0"/>
      </w:pPr>
      <w:rPr>
        <w:rFonts w:hint="eastAsia"/>
      </w:rPr>
    </w:lvl>
    <w:lvl w:ilvl="4">
      <w:start w:val="1"/>
      <w:numFmt w:val="none"/>
      <w:suff w:val="nothing"/>
      <w:lvlText w:val=""/>
      <w:lvlJc w:val="left"/>
      <w:pPr>
        <w:ind w:left="0" w:firstLine="0"/>
      </w:pPr>
      <w:rPr>
        <w:rFonts w:hint="eastAsia"/>
      </w:rPr>
    </w:lvl>
    <w:lvl w:ilvl="5">
      <w:start w:val="1"/>
      <w:numFmt w:val="none"/>
      <w:suff w:val="nothing"/>
      <w:lvlText w:val=""/>
      <w:lvlJc w:val="left"/>
      <w:pPr>
        <w:ind w:left="0" w:firstLine="0"/>
      </w:pPr>
      <w:rPr>
        <w:rFonts w:hint="eastAsia"/>
      </w:rPr>
    </w:lvl>
    <w:lvl w:ilvl="6">
      <w:start w:val="1"/>
      <w:numFmt w:val="none"/>
      <w:suff w:val="nothing"/>
      <w:lvlText w:val=""/>
      <w:lvlJc w:val="left"/>
      <w:pPr>
        <w:ind w:left="0" w:firstLine="0"/>
      </w:pPr>
      <w:rPr>
        <w:rFonts w:hint="eastAsia"/>
      </w:rPr>
    </w:lvl>
    <w:lvl w:ilvl="7">
      <w:start w:val="1"/>
      <w:numFmt w:val="none"/>
      <w:suff w:val="nothing"/>
      <w:lvlText w:val=""/>
      <w:lvlJc w:val="left"/>
      <w:pPr>
        <w:ind w:left="0" w:firstLine="0"/>
      </w:pPr>
      <w:rPr>
        <w:rFonts w:hint="eastAsia"/>
      </w:rPr>
    </w:lvl>
    <w:lvl w:ilvl="8">
      <w:start w:val="1"/>
      <w:numFmt w:val="none"/>
      <w:suff w:val="nothing"/>
      <w:lvlText w:val=""/>
      <w:lvlJc w:val="left"/>
      <w:pPr>
        <w:ind w:left="0" w:firstLine="0"/>
      </w:pPr>
      <w:rPr>
        <w:rFonts w:hint="eastAsia"/>
      </w:rPr>
    </w:lvl>
  </w:abstractNum>
  <w:abstractNum w:abstractNumId="15">
    <w:nsid w:val="5BB85FE8"/>
    <w:multiLevelType w:val="multilevel"/>
    <w:tmpl w:val="28A45F04"/>
    <w:lvl w:ilvl="0">
      <w:start w:val="1"/>
      <w:numFmt w:val="decimal"/>
      <w:pStyle w:val="1"/>
      <w:suff w:val="nothing"/>
      <w:lvlText w:val="第 %1 章 "/>
      <w:lvlJc w:val="center"/>
      <w:pPr>
        <w:ind w:left="5100" w:firstLine="288"/>
      </w:pPr>
      <w:rPr>
        <w:rFonts w:hint="eastAsia"/>
      </w:rPr>
    </w:lvl>
    <w:lvl w:ilvl="1">
      <w:start w:val="1"/>
      <w:numFmt w:val="decimal"/>
      <w:pStyle w:val="21"/>
      <w:suff w:val="nothing"/>
      <w:lvlText w:val="%1.%2 "/>
      <w:lvlJc w:val="left"/>
      <w:pPr>
        <w:ind w:left="0" w:firstLine="0"/>
      </w:pPr>
      <w:rPr>
        <w:rFonts w:hint="eastAsia"/>
      </w:rPr>
    </w:lvl>
    <w:lvl w:ilvl="2">
      <w:start w:val="1"/>
      <w:numFmt w:val="decimal"/>
      <w:pStyle w:val="31"/>
      <w:suff w:val="nothing"/>
      <w:lvlText w:val="%1.%2.%3 "/>
      <w:lvlJc w:val="left"/>
      <w:pPr>
        <w:ind w:left="0" w:firstLine="0"/>
      </w:pPr>
      <w:rPr>
        <w:rFonts w:hint="eastAsia"/>
      </w:rPr>
    </w:lvl>
    <w:lvl w:ilvl="3">
      <w:start w:val="1"/>
      <w:numFmt w:val="none"/>
      <w:pStyle w:val="41"/>
      <w:suff w:val="nothing"/>
      <w:lvlText w:val=""/>
      <w:lvlJc w:val="left"/>
      <w:pPr>
        <w:ind w:left="0" w:firstLine="0"/>
      </w:pPr>
      <w:rPr>
        <w:rFonts w:hint="eastAsia"/>
      </w:rPr>
    </w:lvl>
    <w:lvl w:ilvl="4">
      <w:start w:val="1"/>
      <w:numFmt w:val="none"/>
      <w:pStyle w:val="51"/>
      <w:suff w:val="nothing"/>
      <w:lvlText w:val=""/>
      <w:lvlJc w:val="left"/>
      <w:pPr>
        <w:ind w:left="0" w:firstLine="0"/>
      </w:pPr>
      <w:rPr>
        <w:rFonts w:hint="eastAsia"/>
      </w:rPr>
    </w:lvl>
    <w:lvl w:ilvl="5">
      <w:start w:val="1"/>
      <w:numFmt w:val="none"/>
      <w:pStyle w:val="6"/>
      <w:suff w:val="nothing"/>
      <w:lvlText w:val=""/>
      <w:lvlJc w:val="left"/>
      <w:pPr>
        <w:ind w:left="0" w:firstLine="0"/>
      </w:pPr>
      <w:rPr>
        <w:rFonts w:hint="eastAsia"/>
      </w:rPr>
    </w:lvl>
    <w:lvl w:ilvl="6">
      <w:start w:val="1"/>
      <w:numFmt w:val="none"/>
      <w:pStyle w:val="7"/>
      <w:suff w:val="nothing"/>
      <w:lvlText w:val=""/>
      <w:lvlJc w:val="left"/>
      <w:pPr>
        <w:ind w:left="0" w:firstLine="0"/>
      </w:pPr>
      <w:rPr>
        <w:rFonts w:hint="eastAsia"/>
      </w:rPr>
    </w:lvl>
    <w:lvl w:ilvl="7">
      <w:start w:val="1"/>
      <w:numFmt w:val="none"/>
      <w:pStyle w:val="8"/>
      <w:suff w:val="nothing"/>
      <w:lvlText w:val=""/>
      <w:lvlJc w:val="left"/>
      <w:pPr>
        <w:ind w:left="0" w:firstLine="0"/>
      </w:pPr>
      <w:rPr>
        <w:rFonts w:hint="eastAsia"/>
      </w:rPr>
    </w:lvl>
    <w:lvl w:ilvl="8">
      <w:start w:val="1"/>
      <w:numFmt w:val="none"/>
      <w:pStyle w:val="9"/>
      <w:suff w:val="nothing"/>
      <w:lvlText w:val=""/>
      <w:lvlJc w:val="left"/>
      <w:pPr>
        <w:ind w:left="0" w:firstLine="0"/>
      </w:pPr>
      <w:rPr>
        <w:rFonts w:hint="eastAsia"/>
      </w:rPr>
    </w:lvl>
  </w:abstractNum>
  <w:abstractNum w:abstractNumId="16">
    <w:nsid w:val="5EA703DC"/>
    <w:multiLevelType w:val="hybridMultilevel"/>
    <w:tmpl w:val="77AED582"/>
    <w:lvl w:ilvl="0" w:tplc="0409000B">
      <w:start w:val="1"/>
      <w:numFmt w:val="bullet"/>
      <w:lvlText w:val=""/>
      <w:lvlJc w:val="left"/>
      <w:pPr>
        <w:ind w:left="420" w:hanging="420"/>
      </w:pPr>
      <w:rPr>
        <w:rFonts w:ascii="Wingdings" w:hAnsi="Wingdings" w:hint="default"/>
      </w:rPr>
    </w:lvl>
    <w:lvl w:ilvl="1" w:tplc="04090003">
      <w:start w:val="1"/>
      <w:numFmt w:val="decimal"/>
      <w:lvlText w:val="%2."/>
      <w:lvlJc w:val="left"/>
      <w:pPr>
        <w:tabs>
          <w:tab w:val="num" w:pos="1440"/>
        </w:tabs>
        <w:ind w:left="1440" w:hanging="360"/>
      </w:pPr>
    </w:lvl>
    <w:lvl w:ilvl="2" w:tplc="04090005">
      <w:start w:val="1"/>
      <w:numFmt w:val="decimal"/>
      <w:lvlText w:val="%3."/>
      <w:lvlJc w:val="left"/>
      <w:pPr>
        <w:tabs>
          <w:tab w:val="num" w:pos="2160"/>
        </w:tabs>
        <w:ind w:left="2160" w:hanging="360"/>
      </w:pPr>
    </w:lvl>
    <w:lvl w:ilvl="3" w:tplc="04090001">
      <w:start w:val="1"/>
      <w:numFmt w:val="decimal"/>
      <w:lvlText w:val="%4."/>
      <w:lvlJc w:val="left"/>
      <w:pPr>
        <w:tabs>
          <w:tab w:val="num" w:pos="2880"/>
        </w:tabs>
        <w:ind w:left="2880" w:hanging="360"/>
      </w:pPr>
    </w:lvl>
    <w:lvl w:ilvl="4" w:tplc="04090003">
      <w:start w:val="1"/>
      <w:numFmt w:val="decimal"/>
      <w:lvlText w:val="%5."/>
      <w:lvlJc w:val="left"/>
      <w:pPr>
        <w:tabs>
          <w:tab w:val="num" w:pos="3600"/>
        </w:tabs>
        <w:ind w:left="3600" w:hanging="360"/>
      </w:pPr>
    </w:lvl>
    <w:lvl w:ilvl="5" w:tplc="04090005">
      <w:start w:val="1"/>
      <w:numFmt w:val="decimal"/>
      <w:lvlText w:val="%6."/>
      <w:lvlJc w:val="left"/>
      <w:pPr>
        <w:tabs>
          <w:tab w:val="num" w:pos="4320"/>
        </w:tabs>
        <w:ind w:left="4320" w:hanging="360"/>
      </w:pPr>
    </w:lvl>
    <w:lvl w:ilvl="6" w:tplc="04090001">
      <w:start w:val="1"/>
      <w:numFmt w:val="decimal"/>
      <w:lvlText w:val="%7."/>
      <w:lvlJc w:val="left"/>
      <w:pPr>
        <w:tabs>
          <w:tab w:val="num" w:pos="5040"/>
        </w:tabs>
        <w:ind w:left="5040" w:hanging="360"/>
      </w:pPr>
    </w:lvl>
    <w:lvl w:ilvl="7" w:tplc="04090003">
      <w:start w:val="1"/>
      <w:numFmt w:val="decimal"/>
      <w:lvlText w:val="%8."/>
      <w:lvlJc w:val="left"/>
      <w:pPr>
        <w:tabs>
          <w:tab w:val="num" w:pos="5760"/>
        </w:tabs>
        <w:ind w:left="5760" w:hanging="360"/>
      </w:pPr>
    </w:lvl>
    <w:lvl w:ilvl="8" w:tplc="04090005">
      <w:start w:val="1"/>
      <w:numFmt w:val="decimal"/>
      <w:lvlText w:val="%9."/>
      <w:lvlJc w:val="left"/>
      <w:pPr>
        <w:tabs>
          <w:tab w:val="num" w:pos="6480"/>
        </w:tabs>
        <w:ind w:left="6480" w:hanging="360"/>
      </w:pPr>
    </w:lvl>
  </w:abstractNum>
  <w:abstractNum w:abstractNumId="17">
    <w:nsid w:val="720574BF"/>
    <w:multiLevelType w:val="hybridMultilevel"/>
    <w:tmpl w:val="15607194"/>
    <w:lvl w:ilvl="0" w:tplc="3B6ACE84">
      <w:start w:val="1"/>
      <w:numFmt w:val="decimal"/>
      <w:suff w:val="nothing"/>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8">
    <w:nsid w:val="75CB435F"/>
    <w:multiLevelType w:val="hybridMultilevel"/>
    <w:tmpl w:val="95A8E8CA"/>
    <w:lvl w:ilvl="0" w:tplc="3B6ACE8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9">
    <w:nsid w:val="79F04A2E"/>
    <w:multiLevelType w:val="multilevel"/>
    <w:tmpl w:val="E6E6C500"/>
    <w:lvl w:ilvl="0">
      <w:start w:val="1"/>
      <w:numFmt w:val="decimal"/>
      <w:lvlText w:val="第%1章 "/>
      <w:lvlJc w:val="center"/>
      <w:pPr>
        <w:ind w:left="5812" w:hanging="425"/>
      </w:pPr>
      <w:rPr>
        <w:rFonts w:hint="eastAsia"/>
      </w:rPr>
    </w:lvl>
    <w:lvl w:ilvl="1">
      <w:start w:val="1"/>
      <w:numFmt w:val="decimal"/>
      <w:lvlText w:val="%1.%2."/>
      <w:lvlJc w:val="left"/>
      <w:pPr>
        <w:ind w:left="4394" w:hanging="567"/>
      </w:pPr>
      <w:rPr>
        <w:rFonts w:hint="eastAsia"/>
      </w:rPr>
    </w:lvl>
    <w:lvl w:ilvl="2">
      <w:start w:val="1"/>
      <w:numFmt w:val="decimal"/>
      <w:lvlText w:val="%1.%2.%3."/>
      <w:lvlJc w:val="left"/>
      <w:pPr>
        <w:ind w:left="4536" w:hanging="709"/>
      </w:pPr>
      <w:rPr>
        <w:rFonts w:hint="eastAsia"/>
      </w:rPr>
    </w:lvl>
    <w:lvl w:ilvl="3">
      <w:start w:val="1"/>
      <w:numFmt w:val="decimal"/>
      <w:pStyle w:val="a1"/>
      <w:lvlText w:val="%1.%2.%3.%4."/>
      <w:lvlJc w:val="left"/>
      <w:pPr>
        <w:ind w:left="4678" w:hanging="851"/>
      </w:pPr>
      <w:rPr>
        <w:rFonts w:hint="eastAsia"/>
      </w:rPr>
    </w:lvl>
    <w:lvl w:ilvl="4">
      <w:start w:val="1"/>
      <w:numFmt w:val="decimal"/>
      <w:lvlText w:val="%1.%2.%3.%4.%5."/>
      <w:lvlJc w:val="left"/>
      <w:pPr>
        <w:ind w:left="4819" w:hanging="992"/>
      </w:pPr>
      <w:rPr>
        <w:rFonts w:hint="eastAsia"/>
      </w:rPr>
    </w:lvl>
    <w:lvl w:ilvl="5">
      <w:start w:val="1"/>
      <w:numFmt w:val="decimal"/>
      <w:lvlText w:val="%1.%2.%3.%4.%5.%6."/>
      <w:lvlJc w:val="left"/>
      <w:pPr>
        <w:ind w:left="4961" w:hanging="1134"/>
      </w:pPr>
      <w:rPr>
        <w:rFonts w:hint="eastAsia"/>
      </w:rPr>
    </w:lvl>
    <w:lvl w:ilvl="6">
      <w:start w:val="1"/>
      <w:numFmt w:val="decimal"/>
      <w:lvlText w:val="%1.%2.%3.%4.%5.%6.%7."/>
      <w:lvlJc w:val="left"/>
      <w:pPr>
        <w:ind w:left="5103" w:hanging="1276"/>
      </w:pPr>
      <w:rPr>
        <w:rFonts w:hint="eastAsia"/>
      </w:rPr>
    </w:lvl>
    <w:lvl w:ilvl="7">
      <w:start w:val="1"/>
      <w:numFmt w:val="decimal"/>
      <w:lvlText w:val="%1.%2.%3.%4.%5.%6.%7.%8."/>
      <w:lvlJc w:val="left"/>
      <w:pPr>
        <w:ind w:left="5245" w:hanging="1418"/>
      </w:pPr>
      <w:rPr>
        <w:rFonts w:hint="eastAsia"/>
      </w:rPr>
    </w:lvl>
    <w:lvl w:ilvl="8">
      <w:start w:val="1"/>
      <w:numFmt w:val="decimal"/>
      <w:lvlText w:val="%1.%2.%3.%4.%5.%6.%7.%8.%9."/>
      <w:lvlJc w:val="left"/>
      <w:pPr>
        <w:ind w:left="5386" w:hanging="1559"/>
      </w:pPr>
      <w:rPr>
        <w:rFonts w:hint="eastAsia"/>
      </w:rPr>
    </w:lvl>
  </w:abstractNum>
  <w:num w:numId="1">
    <w:abstractNumId w:val="11"/>
  </w:num>
  <w:num w:numId="2">
    <w:abstractNumId w:val="19"/>
  </w:num>
  <w:num w:numId="3">
    <w:abstractNumId w:val="10"/>
  </w:num>
  <w:num w:numId="4">
    <w:abstractNumId w:val="8"/>
  </w:num>
  <w:num w:numId="5">
    <w:abstractNumId w:val="3"/>
  </w:num>
  <w:num w:numId="6">
    <w:abstractNumId w:val="2"/>
  </w:num>
  <w:num w:numId="7">
    <w:abstractNumId w:val="1"/>
  </w:num>
  <w:num w:numId="8">
    <w:abstractNumId w:val="0"/>
  </w:num>
  <w:num w:numId="9">
    <w:abstractNumId w:val="9"/>
  </w:num>
  <w:num w:numId="10">
    <w:abstractNumId w:val="7"/>
  </w:num>
  <w:num w:numId="11">
    <w:abstractNumId w:val="6"/>
  </w:num>
  <w:num w:numId="12">
    <w:abstractNumId w:val="5"/>
  </w:num>
  <w:num w:numId="13">
    <w:abstractNumId w:val="4"/>
  </w:num>
  <w:num w:numId="14">
    <w:abstractNumId w:val="15"/>
  </w:num>
  <w:num w:numId="15">
    <w:abstractNumId w:val="12"/>
  </w:num>
  <w:num w:numId="16">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3"/>
  </w:num>
  <w:num w:numId="20">
    <w:abstractNumId w:val="14"/>
  </w:num>
  <w:num w:numId="21">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16"/>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17"/>
  </w:num>
  <w:num w:numId="24">
    <w:abstractNumId w:val="18"/>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embedSystemFonts/>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20"/>
  <w:drawingGridHorizontalSpacing w:val="120"/>
  <w:drawingGridVerticalSpacing w:val="163"/>
  <w:displayHorizontalDrawingGridEvery w:val="0"/>
  <w:displayVerticalDrawingGridEvery w:val="2"/>
  <w:characterSpacingControl w:val="compressPunctuation"/>
  <w:hdrShapeDefaults>
    <o:shapedefaults v:ext="edit" spidmax="2049">
      <o:colormru v:ext="edit" colors="#eaeaea"/>
    </o:shapedefaults>
  </w:hdrShapeDefaults>
  <w:footnotePr>
    <w:footnote w:id="-1"/>
    <w:footnote w:id="0"/>
    <w:footnote w:id="1"/>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IEEE_my&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sdawwts99w0wfaepv9r59zaxv00t0d9prrp0&quot;&gt;EndNote_Library&lt;record-ids&gt;&lt;item&gt;52&lt;/item&gt;&lt;item&gt;54&lt;/item&gt;&lt;item&gt;57&lt;/item&gt;&lt;item&gt;63&lt;/item&gt;&lt;item&gt;66&lt;/item&gt;&lt;item&gt;68&lt;/item&gt;&lt;item&gt;69&lt;/item&gt;&lt;item&gt;74&lt;/item&gt;&lt;item&gt;77&lt;/item&gt;&lt;item&gt;79&lt;/item&gt;&lt;item&gt;80&lt;/item&gt;&lt;item&gt;96&lt;/item&gt;&lt;item&gt;110&lt;/item&gt;&lt;item&gt;145&lt;/item&gt;&lt;item&gt;148&lt;/item&gt;&lt;item&gt;149&lt;/item&gt;&lt;item&gt;150&lt;/item&gt;&lt;item&gt;151&lt;/item&gt;&lt;item&gt;152&lt;/item&gt;&lt;item&gt;153&lt;/item&gt;&lt;item&gt;155&lt;/item&gt;&lt;item&gt;158&lt;/item&gt;&lt;item&gt;159&lt;/item&gt;&lt;item&gt;160&lt;/item&gt;&lt;item&gt;161&lt;/item&gt;&lt;item&gt;162&lt;/item&gt;&lt;item&gt;163&lt;/item&gt;&lt;item&gt;164&lt;/item&gt;&lt;item&gt;165&lt;/item&gt;&lt;item&gt;166&lt;/item&gt;&lt;item&gt;167&lt;/item&gt;&lt;item&gt;168&lt;/item&gt;&lt;item&gt;169&lt;/item&gt;&lt;item&gt;170&lt;/item&gt;&lt;item&gt;171&lt;/item&gt;&lt;item&gt;172&lt;/item&gt;&lt;item&gt;173&lt;/item&gt;&lt;item&gt;174&lt;/item&gt;&lt;item&gt;176&lt;/item&gt;&lt;item&gt;177&lt;/item&gt;&lt;item&gt;178&lt;/item&gt;&lt;item&gt;179&lt;/item&gt;&lt;item&gt;180&lt;/item&gt;&lt;item&gt;181&lt;/item&gt;&lt;item&gt;186&lt;/item&gt;&lt;/record-ids&gt;&lt;/item&gt;&lt;/Libraries&gt;"/>
  </w:docVars>
  <w:rsids>
    <w:rsidRoot w:val="00884A9A"/>
    <w:rsid w:val="000003CB"/>
    <w:rsid w:val="00000457"/>
    <w:rsid w:val="00000A76"/>
    <w:rsid w:val="00000CF3"/>
    <w:rsid w:val="00001075"/>
    <w:rsid w:val="00001A55"/>
    <w:rsid w:val="00001BA6"/>
    <w:rsid w:val="00001E95"/>
    <w:rsid w:val="000022B7"/>
    <w:rsid w:val="0000234A"/>
    <w:rsid w:val="000023B7"/>
    <w:rsid w:val="0000285D"/>
    <w:rsid w:val="00002C25"/>
    <w:rsid w:val="00002D7F"/>
    <w:rsid w:val="00003731"/>
    <w:rsid w:val="000038AA"/>
    <w:rsid w:val="00003DEF"/>
    <w:rsid w:val="00003F34"/>
    <w:rsid w:val="00004196"/>
    <w:rsid w:val="0000432D"/>
    <w:rsid w:val="00004430"/>
    <w:rsid w:val="00004E67"/>
    <w:rsid w:val="00005511"/>
    <w:rsid w:val="000055E0"/>
    <w:rsid w:val="0000577A"/>
    <w:rsid w:val="0000603B"/>
    <w:rsid w:val="00006350"/>
    <w:rsid w:val="00006998"/>
    <w:rsid w:val="00006B89"/>
    <w:rsid w:val="000070DB"/>
    <w:rsid w:val="0000710E"/>
    <w:rsid w:val="00007790"/>
    <w:rsid w:val="0000795A"/>
    <w:rsid w:val="00007B73"/>
    <w:rsid w:val="000100D5"/>
    <w:rsid w:val="00010CD4"/>
    <w:rsid w:val="000115B7"/>
    <w:rsid w:val="00011BFE"/>
    <w:rsid w:val="00011C85"/>
    <w:rsid w:val="00011D56"/>
    <w:rsid w:val="00012581"/>
    <w:rsid w:val="00012978"/>
    <w:rsid w:val="00012B24"/>
    <w:rsid w:val="00013EC8"/>
    <w:rsid w:val="00014829"/>
    <w:rsid w:val="000149A6"/>
    <w:rsid w:val="00014BD4"/>
    <w:rsid w:val="000150FA"/>
    <w:rsid w:val="000151F9"/>
    <w:rsid w:val="000152F5"/>
    <w:rsid w:val="00015979"/>
    <w:rsid w:val="0001599F"/>
    <w:rsid w:val="00015E88"/>
    <w:rsid w:val="00015F74"/>
    <w:rsid w:val="00016679"/>
    <w:rsid w:val="00016A50"/>
    <w:rsid w:val="00017396"/>
    <w:rsid w:val="00017C86"/>
    <w:rsid w:val="000200B0"/>
    <w:rsid w:val="0002056F"/>
    <w:rsid w:val="00020685"/>
    <w:rsid w:val="0002080C"/>
    <w:rsid w:val="0002173B"/>
    <w:rsid w:val="00021908"/>
    <w:rsid w:val="00022668"/>
    <w:rsid w:val="00022701"/>
    <w:rsid w:val="00022C5F"/>
    <w:rsid w:val="00023131"/>
    <w:rsid w:val="000232AD"/>
    <w:rsid w:val="000234D8"/>
    <w:rsid w:val="00023A20"/>
    <w:rsid w:val="00023D4D"/>
    <w:rsid w:val="00023E66"/>
    <w:rsid w:val="0002407E"/>
    <w:rsid w:val="0002428C"/>
    <w:rsid w:val="000242B8"/>
    <w:rsid w:val="000243FB"/>
    <w:rsid w:val="00025155"/>
    <w:rsid w:val="0002551E"/>
    <w:rsid w:val="000255D8"/>
    <w:rsid w:val="00025845"/>
    <w:rsid w:val="00025A47"/>
    <w:rsid w:val="00025D79"/>
    <w:rsid w:val="00026030"/>
    <w:rsid w:val="00026044"/>
    <w:rsid w:val="0002697B"/>
    <w:rsid w:val="00026D28"/>
    <w:rsid w:val="00026E41"/>
    <w:rsid w:val="00026FEE"/>
    <w:rsid w:val="0002718A"/>
    <w:rsid w:val="00027323"/>
    <w:rsid w:val="00027836"/>
    <w:rsid w:val="00027E8A"/>
    <w:rsid w:val="000300EA"/>
    <w:rsid w:val="000302BD"/>
    <w:rsid w:val="0003039C"/>
    <w:rsid w:val="0003091C"/>
    <w:rsid w:val="000309F8"/>
    <w:rsid w:val="00030D36"/>
    <w:rsid w:val="0003127B"/>
    <w:rsid w:val="000319EE"/>
    <w:rsid w:val="00031BF6"/>
    <w:rsid w:val="00031F4F"/>
    <w:rsid w:val="00032FCB"/>
    <w:rsid w:val="00034220"/>
    <w:rsid w:val="000344C7"/>
    <w:rsid w:val="000344F2"/>
    <w:rsid w:val="000345C1"/>
    <w:rsid w:val="00034632"/>
    <w:rsid w:val="000349FE"/>
    <w:rsid w:val="00034B02"/>
    <w:rsid w:val="000353FE"/>
    <w:rsid w:val="00035616"/>
    <w:rsid w:val="00035BC8"/>
    <w:rsid w:val="00035EFC"/>
    <w:rsid w:val="00035FA9"/>
    <w:rsid w:val="000361D7"/>
    <w:rsid w:val="000363E4"/>
    <w:rsid w:val="0003672C"/>
    <w:rsid w:val="000368AA"/>
    <w:rsid w:val="00036D0C"/>
    <w:rsid w:val="00037461"/>
    <w:rsid w:val="00037AFE"/>
    <w:rsid w:val="00040DF0"/>
    <w:rsid w:val="00041331"/>
    <w:rsid w:val="00041BF1"/>
    <w:rsid w:val="00042929"/>
    <w:rsid w:val="00042E0B"/>
    <w:rsid w:val="00043357"/>
    <w:rsid w:val="0004353D"/>
    <w:rsid w:val="0004359D"/>
    <w:rsid w:val="0004398B"/>
    <w:rsid w:val="00043FD8"/>
    <w:rsid w:val="00044838"/>
    <w:rsid w:val="00044B25"/>
    <w:rsid w:val="00044BC0"/>
    <w:rsid w:val="00044F96"/>
    <w:rsid w:val="00045A01"/>
    <w:rsid w:val="00045BD9"/>
    <w:rsid w:val="00045EE9"/>
    <w:rsid w:val="0004634F"/>
    <w:rsid w:val="000463AC"/>
    <w:rsid w:val="000465B6"/>
    <w:rsid w:val="000466EA"/>
    <w:rsid w:val="00046A80"/>
    <w:rsid w:val="00047367"/>
    <w:rsid w:val="0004794B"/>
    <w:rsid w:val="00050112"/>
    <w:rsid w:val="000501C7"/>
    <w:rsid w:val="0005085F"/>
    <w:rsid w:val="00050A84"/>
    <w:rsid w:val="00050D7B"/>
    <w:rsid w:val="00050D8D"/>
    <w:rsid w:val="00051017"/>
    <w:rsid w:val="000512C0"/>
    <w:rsid w:val="00051408"/>
    <w:rsid w:val="00051426"/>
    <w:rsid w:val="00051666"/>
    <w:rsid w:val="0005196E"/>
    <w:rsid w:val="00051A7C"/>
    <w:rsid w:val="00051C9E"/>
    <w:rsid w:val="000523A6"/>
    <w:rsid w:val="00052D80"/>
    <w:rsid w:val="00053038"/>
    <w:rsid w:val="00053A4B"/>
    <w:rsid w:val="00053A72"/>
    <w:rsid w:val="00053D71"/>
    <w:rsid w:val="00054280"/>
    <w:rsid w:val="00054394"/>
    <w:rsid w:val="00054473"/>
    <w:rsid w:val="00054857"/>
    <w:rsid w:val="00054971"/>
    <w:rsid w:val="00054CE8"/>
    <w:rsid w:val="00054E6D"/>
    <w:rsid w:val="000550E0"/>
    <w:rsid w:val="000551C7"/>
    <w:rsid w:val="000554C5"/>
    <w:rsid w:val="0005599C"/>
    <w:rsid w:val="000563F9"/>
    <w:rsid w:val="00056522"/>
    <w:rsid w:val="00056870"/>
    <w:rsid w:val="00056EE5"/>
    <w:rsid w:val="000572F6"/>
    <w:rsid w:val="0005737C"/>
    <w:rsid w:val="00057CFF"/>
    <w:rsid w:val="000604CA"/>
    <w:rsid w:val="00060751"/>
    <w:rsid w:val="00061B19"/>
    <w:rsid w:val="00061B91"/>
    <w:rsid w:val="00061C0A"/>
    <w:rsid w:val="00062003"/>
    <w:rsid w:val="000620BF"/>
    <w:rsid w:val="00062865"/>
    <w:rsid w:val="000632F5"/>
    <w:rsid w:val="00063568"/>
    <w:rsid w:val="00063837"/>
    <w:rsid w:val="00063FA8"/>
    <w:rsid w:val="000646D2"/>
    <w:rsid w:val="00064815"/>
    <w:rsid w:val="00064A92"/>
    <w:rsid w:val="00064B5E"/>
    <w:rsid w:val="00064C94"/>
    <w:rsid w:val="000655E2"/>
    <w:rsid w:val="00065C7D"/>
    <w:rsid w:val="00066A07"/>
    <w:rsid w:val="00066CBC"/>
    <w:rsid w:val="00066D9D"/>
    <w:rsid w:val="000679C5"/>
    <w:rsid w:val="000679DC"/>
    <w:rsid w:val="00067C49"/>
    <w:rsid w:val="00067DD7"/>
    <w:rsid w:val="00067E12"/>
    <w:rsid w:val="00067FAD"/>
    <w:rsid w:val="00070B54"/>
    <w:rsid w:val="00070D3A"/>
    <w:rsid w:val="0007110F"/>
    <w:rsid w:val="00071395"/>
    <w:rsid w:val="000715D4"/>
    <w:rsid w:val="00071749"/>
    <w:rsid w:val="000718B6"/>
    <w:rsid w:val="00071ED4"/>
    <w:rsid w:val="000721B5"/>
    <w:rsid w:val="000723A1"/>
    <w:rsid w:val="00072996"/>
    <w:rsid w:val="00072B2A"/>
    <w:rsid w:val="00072CB8"/>
    <w:rsid w:val="00073973"/>
    <w:rsid w:val="00074637"/>
    <w:rsid w:val="000748C2"/>
    <w:rsid w:val="000753B7"/>
    <w:rsid w:val="0007544D"/>
    <w:rsid w:val="0007552C"/>
    <w:rsid w:val="00075F5B"/>
    <w:rsid w:val="00076066"/>
    <w:rsid w:val="0007617C"/>
    <w:rsid w:val="000761C2"/>
    <w:rsid w:val="000766C5"/>
    <w:rsid w:val="00076EE2"/>
    <w:rsid w:val="00076F4C"/>
    <w:rsid w:val="000774A1"/>
    <w:rsid w:val="000774E3"/>
    <w:rsid w:val="00077647"/>
    <w:rsid w:val="00077AD3"/>
    <w:rsid w:val="00077D5F"/>
    <w:rsid w:val="000803A7"/>
    <w:rsid w:val="00080553"/>
    <w:rsid w:val="00080679"/>
    <w:rsid w:val="00080A17"/>
    <w:rsid w:val="00080C94"/>
    <w:rsid w:val="00080DDB"/>
    <w:rsid w:val="00080FA3"/>
    <w:rsid w:val="000813A3"/>
    <w:rsid w:val="000815CD"/>
    <w:rsid w:val="000818A4"/>
    <w:rsid w:val="00081E1E"/>
    <w:rsid w:val="000823F7"/>
    <w:rsid w:val="00082A19"/>
    <w:rsid w:val="00082A5E"/>
    <w:rsid w:val="00083722"/>
    <w:rsid w:val="00083978"/>
    <w:rsid w:val="00083B1D"/>
    <w:rsid w:val="00083C30"/>
    <w:rsid w:val="00083E33"/>
    <w:rsid w:val="00083FD5"/>
    <w:rsid w:val="0008480E"/>
    <w:rsid w:val="00084BD4"/>
    <w:rsid w:val="00084C9F"/>
    <w:rsid w:val="00085115"/>
    <w:rsid w:val="000852ED"/>
    <w:rsid w:val="000857C7"/>
    <w:rsid w:val="00085A19"/>
    <w:rsid w:val="00085CC5"/>
    <w:rsid w:val="00085E31"/>
    <w:rsid w:val="00085F9D"/>
    <w:rsid w:val="000866B4"/>
    <w:rsid w:val="00086C5F"/>
    <w:rsid w:val="000871AE"/>
    <w:rsid w:val="000878A0"/>
    <w:rsid w:val="000879B7"/>
    <w:rsid w:val="00087DA2"/>
    <w:rsid w:val="00087EA9"/>
    <w:rsid w:val="00091969"/>
    <w:rsid w:val="00091C45"/>
    <w:rsid w:val="00091C5F"/>
    <w:rsid w:val="0009288E"/>
    <w:rsid w:val="0009309F"/>
    <w:rsid w:val="00093163"/>
    <w:rsid w:val="000934A0"/>
    <w:rsid w:val="000937D8"/>
    <w:rsid w:val="00093B0D"/>
    <w:rsid w:val="00094F3B"/>
    <w:rsid w:val="00095E64"/>
    <w:rsid w:val="00095EB0"/>
    <w:rsid w:val="00096352"/>
    <w:rsid w:val="000969A9"/>
    <w:rsid w:val="00096E1C"/>
    <w:rsid w:val="00097FAB"/>
    <w:rsid w:val="000A1293"/>
    <w:rsid w:val="000A154F"/>
    <w:rsid w:val="000A199E"/>
    <w:rsid w:val="000A1CD0"/>
    <w:rsid w:val="000A1E07"/>
    <w:rsid w:val="000A204D"/>
    <w:rsid w:val="000A2548"/>
    <w:rsid w:val="000A30CA"/>
    <w:rsid w:val="000A3198"/>
    <w:rsid w:val="000A329D"/>
    <w:rsid w:val="000A3E52"/>
    <w:rsid w:val="000A4075"/>
    <w:rsid w:val="000A42D4"/>
    <w:rsid w:val="000A457C"/>
    <w:rsid w:val="000A47D1"/>
    <w:rsid w:val="000A483B"/>
    <w:rsid w:val="000A52B2"/>
    <w:rsid w:val="000A52F7"/>
    <w:rsid w:val="000A54C9"/>
    <w:rsid w:val="000A556F"/>
    <w:rsid w:val="000A5C37"/>
    <w:rsid w:val="000A5E46"/>
    <w:rsid w:val="000A5EC5"/>
    <w:rsid w:val="000A5F80"/>
    <w:rsid w:val="000A5FFE"/>
    <w:rsid w:val="000A608B"/>
    <w:rsid w:val="000A64F7"/>
    <w:rsid w:val="000A67C7"/>
    <w:rsid w:val="000A689F"/>
    <w:rsid w:val="000A6A8C"/>
    <w:rsid w:val="000A6F93"/>
    <w:rsid w:val="000A7503"/>
    <w:rsid w:val="000A77BC"/>
    <w:rsid w:val="000B0441"/>
    <w:rsid w:val="000B0526"/>
    <w:rsid w:val="000B059A"/>
    <w:rsid w:val="000B0C49"/>
    <w:rsid w:val="000B0E72"/>
    <w:rsid w:val="000B19E1"/>
    <w:rsid w:val="000B1A89"/>
    <w:rsid w:val="000B1BEE"/>
    <w:rsid w:val="000B21D8"/>
    <w:rsid w:val="000B2689"/>
    <w:rsid w:val="000B332B"/>
    <w:rsid w:val="000B3383"/>
    <w:rsid w:val="000B3906"/>
    <w:rsid w:val="000B3D2B"/>
    <w:rsid w:val="000B3EA0"/>
    <w:rsid w:val="000B3F9A"/>
    <w:rsid w:val="000B4095"/>
    <w:rsid w:val="000B47F2"/>
    <w:rsid w:val="000B642C"/>
    <w:rsid w:val="000B6675"/>
    <w:rsid w:val="000B6792"/>
    <w:rsid w:val="000B684B"/>
    <w:rsid w:val="000B6C40"/>
    <w:rsid w:val="000B70B5"/>
    <w:rsid w:val="000B785A"/>
    <w:rsid w:val="000B7D02"/>
    <w:rsid w:val="000C019E"/>
    <w:rsid w:val="000C034F"/>
    <w:rsid w:val="000C0366"/>
    <w:rsid w:val="000C08DA"/>
    <w:rsid w:val="000C0B09"/>
    <w:rsid w:val="000C0BB0"/>
    <w:rsid w:val="000C0E3F"/>
    <w:rsid w:val="000C0E8A"/>
    <w:rsid w:val="000C2BD9"/>
    <w:rsid w:val="000C2F04"/>
    <w:rsid w:val="000C331F"/>
    <w:rsid w:val="000C38B4"/>
    <w:rsid w:val="000C3E86"/>
    <w:rsid w:val="000C40A6"/>
    <w:rsid w:val="000C4136"/>
    <w:rsid w:val="000C49AB"/>
    <w:rsid w:val="000C5829"/>
    <w:rsid w:val="000C5F31"/>
    <w:rsid w:val="000C60AE"/>
    <w:rsid w:val="000C63F4"/>
    <w:rsid w:val="000C69EC"/>
    <w:rsid w:val="000C6C25"/>
    <w:rsid w:val="000C6C5E"/>
    <w:rsid w:val="000C7776"/>
    <w:rsid w:val="000C79B7"/>
    <w:rsid w:val="000C7B12"/>
    <w:rsid w:val="000C7CD3"/>
    <w:rsid w:val="000D009E"/>
    <w:rsid w:val="000D0187"/>
    <w:rsid w:val="000D0381"/>
    <w:rsid w:val="000D0490"/>
    <w:rsid w:val="000D07A8"/>
    <w:rsid w:val="000D0816"/>
    <w:rsid w:val="000D0F6A"/>
    <w:rsid w:val="000D1A01"/>
    <w:rsid w:val="000D2180"/>
    <w:rsid w:val="000D2C50"/>
    <w:rsid w:val="000D2C8F"/>
    <w:rsid w:val="000D2D77"/>
    <w:rsid w:val="000D2E98"/>
    <w:rsid w:val="000D2F88"/>
    <w:rsid w:val="000D35CC"/>
    <w:rsid w:val="000D38E1"/>
    <w:rsid w:val="000D49E0"/>
    <w:rsid w:val="000D4AAF"/>
    <w:rsid w:val="000D4ABD"/>
    <w:rsid w:val="000D4B87"/>
    <w:rsid w:val="000D4B91"/>
    <w:rsid w:val="000D546C"/>
    <w:rsid w:val="000D55AE"/>
    <w:rsid w:val="000D565C"/>
    <w:rsid w:val="000D5883"/>
    <w:rsid w:val="000D5BC5"/>
    <w:rsid w:val="000D6089"/>
    <w:rsid w:val="000D6838"/>
    <w:rsid w:val="000D68BF"/>
    <w:rsid w:val="000D6B9E"/>
    <w:rsid w:val="000D6CB5"/>
    <w:rsid w:val="000D73E4"/>
    <w:rsid w:val="000D7422"/>
    <w:rsid w:val="000D747A"/>
    <w:rsid w:val="000D7CA2"/>
    <w:rsid w:val="000E0781"/>
    <w:rsid w:val="000E0893"/>
    <w:rsid w:val="000E0B1E"/>
    <w:rsid w:val="000E15F4"/>
    <w:rsid w:val="000E1616"/>
    <w:rsid w:val="000E1673"/>
    <w:rsid w:val="000E1775"/>
    <w:rsid w:val="000E2ECA"/>
    <w:rsid w:val="000E309F"/>
    <w:rsid w:val="000E3133"/>
    <w:rsid w:val="000E3240"/>
    <w:rsid w:val="000E3322"/>
    <w:rsid w:val="000E35E8"/>
    <w:rsid w:val="000E37E8"/>
    <w:rsid w:val="000E39CB"/>
    <w:rsid w:val="000E3B43"/>
    <w:rsid w:val="000E3F0D"/>
    <w:rsid w:val="000E3F5A"/>
    <w:rsid w:val="000E40E9"/>
    <w:rsid w:val="000E43EE"/>
    <w:rsid w:val="000E48A3"/>
    <w:rsid w:val="000E4A06"/>
    <w:rsid w:val="000E4D4B"/>
    <w:rsid w:val="000E4F63"/>
    <w:rsid w:val="000E5156"/>
    <w:rsid w:val="000E5D38"/>
    <w:rsid w:val="000E600D"/>
    <w:rsid w:val="000E6054"/>
    <w:rsid w:val="000E6AE8"/>
    <w:rsid w:val="000E6E88"/>
    <w:rsid w:val="000E7609"/>
    <w:rsid w:val="000E7AAD"/>
    <w:rsid w:val="000E7D37"/>
    <w:rsid w:val="000E7DD2"/>
    <w:rsid w:val="000F02CF"/>
    <w:rsid w:val="000F0AD4"/>
    <w:rsid w:val="000F0F3C"/>
    <w:rsid w:val="000F1338"/>
    <w:rsid w:val="000F160F"/>
    <w:rsid w:val="000F199E"/>
    <w:rsid w:val="000F19CD"/>
    <w:rsid w:val="000F1D1B"/>
    <w:rsid w:val="000F2477"/>
    <w:rsid w:val="000F2710"/>
    <w:rsid w:val="000F2886"/>
    <w:rsid w:val="000F2E81"/>
    <w:rsid w:val="000F31FE"/>
    <w:rsid w:val="000F3383"/>
    <w:rsid w:val="000F3811"/>
    <w:rsid w:val="000F3C9E"/>
    <w:rsid w:val="000F4862"/>
    <w:rsid w:val="000F52CA"/>
    <w:rsid w:val="000F57DD"/>
    <w:rsid w:val="000F6220"/>
    <w:rsid w:val="000F62E9"/>
    <w:rsid w:val="000F64D5"/>
    <w:rsid w:val="000F6D8F"/>
    <w:rsid w:val="000F6EE2"/>
    <w:rsid w:val="000F6F9C"/>
    <w:rsid w:val="000F7D55"/>
    <w:rsid w:val="001001F4"/>
    <w:rsid w:val="0010036F"/>
    <w:rsid w:val="00100D6C"/>
    <w:rsid w:val="001016EB"/>
    <w:rsid w:val="001017C3"/>
    <w:rsid w:val="0010180D"/>
    <w:rsid w:val="00101DF2"/>
    <w:rsid w:val="0010232A"/>
    <w:rsid w:val="001023DF"/>
    <w:rsid w:val="0010284F"/>
    <w:rsid w:val="001028BE"/>
    <w:rsid w:val="0010297C"/>
    <w:rsid w:val="00102CD4"/>
    <w:rsid w:val="00102E7C"/>
    <w:rsid w:val="00102FFF"/>
    <w:rsid w:val="00103039"/>
    <w:rsid w:val="0010340A"/>
    <w:rsid w:val="00103AAB"/>
    <w:rsid w:val="00103B76"/>
    <w:rsid w:val="0010412C"/>
    <w:rsid w:val="00104657"/>
    <w:rsid w:val="00104721"/>
    <w:rsid w:val="0010498A"/>
    <w:rsid w:val="00104B43"/>
    <w:rsid w:val="00104D75"/>
    <w:rsid w:val="001056EE"/>
    <w:rsid w:val="00106355"/>
    <w:rsid w:val="0010637D"/>
    <w:rsid w:val="001064AE"/>
    <w:rsid w:val="001066A1"/>
    <w:rsid w:val="00106856"/>
    <w:rsid w:val="00106860"/>
    <w:rsid w:val="00106B9F"/>
    <w:rsid w:val="00106D0A"/>
    <w:rsid w:val="00106D25"/>
    <w:rsid w:val="00106D7D"/>
    <w:rsid w:val="00106FB1"/>
    <w:rsid w:val="00107321"/>
    <w:rsid w:val="001100AC"/>
    <w:rsid w:val="001101AF"/>
    <w:rsid w:val="00110440"/>
    <w:rsid w:val="00110666"/>
    <w:rsid w:val="00110701"/>
    <w:rsid w:val="001107CC"/>
    <w:rsid w:val="001110D7"/>
    <w:rsid w:val="001115DC"/>
    <w:rsid w:val="001127FE"/>
    <w:rsid w:val="001129C6"/>
    <w:rsid w:val="001129F7"/>
    <w:rsid w:val="00112CBF"/>
    <w:rsid w:val="00112E25"/>
    <w:rsid w:val="00113044"/>
    <w:rsid w:val="00113948"/>
    <w:rsid w:val="00113BF7"/>
    <w:rsid w:val="00113E31"/>
    <w:rsid w:val="0011448D"/>
    <w:rsid w:val="00114782"/>
    <w:rsid w:val="001148BC"/>
    <w:rsid w:val="00114A89"/>
    <w:rsid w:val="00114B33"/>
    <w:rsid w:val="00114C1A"/>
    <w:rsid w:val="001156A0"/>
    <w:rsid w:val="00115ADE"/>
    <w:rsid w:val="0011610A"/>
    <w:rsid w:val="00116209"/>
    <w:rsid w:val="00116A22"/>
    <w:rsid w:val="00116A50"/>
    <w:rsid w:val="00116B0E"/>
    <w:rsid w:val="00117304"/>
    <w:rsid w:val="00117BF2"/>
    <w:rsid w:val="00117F3E"/>
    <w:rsid w:val="00122518"/>
    <w:rsid w:val="00122825"/>
    <w:rsid w:val="00122CA8"/>
    <w:rsid w:val="001231A2"/>
    <w:rsid w:val="001233BA"/>
    <w:rsid w:val="0012385F"/>
    <w:rsid w:val="001238B9"/>
    <w:rsid w:val="001240BD"/>
    <w:rsid w:val="0012576F"/>
    <w:rsid w:val="00125E7A"/>
    <w:rsid w:val="00126078"/>
    <w:rsid w:val="0012634A"/>
    <w:rsid w:val="001264C9"/>
    <w:rsid w:val="001264DC"/>
    <w:rsid w:val="0012672F"/>
    <w:rsid w:val="00126ABC"/>
    <w:rsid w:val="00126B7D"/>
    <w:rsid w:val="00126D32"/>
    <w:rsid w:val="00126FD2"/>
    <w:rsid w:val="0012709F"/>
    <w:rsid w:val="00127621"/>
    <w:rsid w:val="00127C91"/>
    <w:rsid w:val="00127D17"/>
    <w:rsid w:val="001300A5"/>
    <w:rsid w:val="001301AF"/>
    <w:rsid w:val="0013096A"/>
    <w:rsid w:val="0013128B"/>
    <w:rsid w:val="001317B5"/>
    <w:rsid w:val="0013244F"/>
    <w:rsid w:val="0013261E"/>
    <w:rsid w:val="001328E6"/>
    <w:rsid w:val="00133261"/>
    <w:rsid w:val="001332DD"/>
    <w:rsid w:val="00133599"/>
    <w:rsid w:val="0013416E"/>
    <w:rsid w:val="00134843"/>
    <w:rsid w:val="00134946"/>
    <w:rsid w:val="00134DEB"/>
    <w:rsid w:val="00135324"/>
    <w:rsid w:val="001355A4"/>
    <w:rsid w:val="001356D6"/>
    <w:rsid w:val="00135EDF"/>
    <w:rsid w:val="0013694F"/>
    <w:rsid w:val="00136AF3"/>
    <w:rsid w:val="00136FC5"/>
    <w:rsid w:val="0013760C"/>
    <w:rsid w:val="00137C36"/>
    <w:rsid w:val="001401B0"/>
    <w:rsid w:val="00140508"/>
    <w:rsid w:val="0014170F"/>
    <w:rsid w:val="0014171F"/>
    <w:rsid w:val="00141AF5"/>
    <w:rsid w:val="001420C2"/>
    <w:rsid w:val="001421E0"/>
    <w:rsid w:val="001424D0"/>
    <w:rsid w:val="00142AB6"/>
    <w:rsid w:val="00142BC8"/>
    <w:rsid w:val="00142E6E"/>
    <w:rsid w:val="00143027"/>
    <w:rsid w:val="001434E0"/>
    <w:rsid w:val="00143D69"/>
    <w:rsid w:val="001444EA"/>
    <w:rsid w:val="00144536"/>
    <w:rsid w:val="00144A2D"/>
    <w:rsid w:val="00144FBE"/>
    <w:rsid w:val="00145554"/>
    <w:rsid w:val="001457FF"/>
    <w:rsid w:val="00145974"/>
    <w:rsid w:val="00145E02"/>
    <w:rsid w:val="00145E62"/>
    <w:rsid w:val="001461D8"/>
    <w:rsid w:val="00146B12"/>
    <w:rsid w:val="001475F6"/>
    <w:rsid w:val="00147A78"/>
    <w:rsid w:val="00147F5B"/>
    <w:rsid w:val="001502A8"/>
    <w:rsid w:val="001503D2"/>
    <w:rsid w:val="00150A4F"/>
    <w:rsid w:val="00150A95"/>
    <w:rsid w:val="00150FC9"/>
    <w:rsid w:val="001510D4"/>
    <w:rsid w:val="00151139"/>
    <w:rsid w:val="00151223"/>
    <w:rsid w:val="00151380"/>
    <w:rsid w:val="00151444"/>
    <w:rsid w:val="001517A0"/>
    <w:rsid w:val="0015185F"/>
    <w:rsid w:val="00151877"/>
    <w:rsid w:val="00151ECC"/>
    <w:rsid w:val="00151EDB"/>
    <w:rsid w:val="001522B7"/>
    <w:rsid w:val="00152597"/>
    <w:rsid w:val="00152AB2"/>
    <w:rsid w:val="001530FC"/>
    <w:rsid w:val="00153B45"/>
    <w:rsid w:val="00153C0C"/>
    <w:rsid w:val="00153C14"/>
    <w:rsid w:val="00153CA5"/>
    <w:rsid w:val="0015432C"/>
    <w:rsid w:val="001543B2"/>
    <w:rsid w:val="001546CD"/>
    <w:rsid w:val="001547F7"/>
    <w:rsid w:val="001551E3"/>
    <w:rsid w:val="00155B55"/>
    <w:rsid w:val="00155E10"/>
    <w:rsid w:val="0015639E"/>
    <w:rsid w:val="00156514"/>
    <w:rsid w:val="00156652"/>
    <w:rsid w:val="0015710F"/>
    <w:rsid w:val="00157D51"/>
    <w:rsid w:val="00157FD4"/>
    <w:rsid w:val="00160157"/>
    <w:rsid w:val="0016032F"/>
    <w:rsid w:val="001605E0"/>
    <w:rsid w:val="00161143"/>
    <w:rsid w:val="0016180A"/>
    <w:rsid w:val="00162621"/>
    <w:rsid w:val="00162712"/>
    <w:rsid w:val="00162EC8"/>
    <w:rsid w:val="00162F63"/>
    <w:rsid w:val="001637F2"/>
    <w:rsid w:val="00163937"/>
    <w:rsid w:val="0016399A"/>
    <w:rsid w:val="00163DF9"/>
    <w:rsid w:val="00164271"/>
    <w:rsid w:val="00164974"/>
    <w:rsid w:val="001649C2"/>
    <w:rsid w:val="00164ABE"/>
    <w:rsid w:val="00164C2E"/>
    <w:rsid w:val="00165573"/>
    <w:rsid w:val="00165C32"/>
    <w:rsid w:val="00165D6C"/>
    <w:rsid w:val="0016699C"/>
    <w:rsid w:val="00166DF7"/>
    <w:rsid w:val="00166FBF"/>
    <w:rsid w:val="0016709B"/>
    <w:rsid w:val="00167352"/>
    <w:rsid w:val="0016741C"/>
    <w:rsid w:val="001675FA"/>
    <w:rsid w:val="0016764B"/>
    <w:rsid w:val="00167922"/>
    <w:rsid w:val="00167F8C"/>
    <w:rsid w:val="00167FBA"/>
    <w:rsid w:val="0017015D"/>
    <w:rsid w:val="00170E4A"/>
    <w:rsid w:val="0017176B"/>
    <w:rsid w:val="00171D38"/>
    <w:rsid w:val="00172619"/>
    <w:rsid w:val="00172FA5"/>
    <w:rsid w:val="0017384F"/>
    <w:rsid w:val="00173891"/>
    <w:rsid w:val="00173905"/>
    <w:rsid w:val="00173BE9"/>
    <w:rsid w:val="00174329"/>
    <w:rsid w:val="001748FF"/>
    <w:rsid w:val="00174E2A"/>
    <w:rsid w:val="001750BB"/>
    <w:rsid w:val="00175A2E"/>
    <w:rsid w:val="00175A4F"/>
    <w:rsid w:val="00175B5F"/>
    <w:rsid w:val="001765B0"/>
    <w:rsid w:val="00176AAA"/>
    <w:rsid w:val="00176ABB"/>
    <w:rsid w:val="00176E42"/>
    <w:rsid w:val="00177B65"/>
    <w:rsid w:val="0018004B"/>
    <w:rsid w:val="00180385"/>
    <w:rsid w:val="00180522"/>
    <w:rsid w:val="001807C2"/>
    <w:rsid w:val="0018102C"/>
    <w:rsid w:val="001815D7"/>
    <w:rsid w:val="0018165E"/>
    <w:rsid w:val="0018167D"/>
    <w:rsid w:val="00181703"/>
    <w:rsid w:val="00181B73"/>
    <w:rsid w:val="00182032"/>
    <w:rsid w:val="001822CB"/>
    <w:rsid w:val="0018240F"/>
    <w:rsid w:val="001828D3"/>
    <w:rsid w:val="00183379"/>
    <w:rsid w:val="001838A1"/>
    <w:rsid w:val="00183992"/>
    <w:rsid w:val="00183F59"/>
    <w:rsid w:val="00184004"/>
    <w:rsid w:val="00184241"/>
    <w:rsid w:val="001845B0"/>
    <w:rsid w:val="00184920"/>
    <w:rsid w:val="001849DB"/>
    <w:rsid w:val="00184F2F"/>
    <w:rsid w:val="00184FED"/>
    <w:rsid w:val="0018530B"/>
    <w:rsid w:val="00185790"/>
    <w:rsid w:val="00185A78"/>
    <w:rsid w:val="00186006"/>
    <w:rsid w:val="00186458"/>
    <w:rsid w:val="00186B8F"/>
    <w:rsid w:val="001870D4"/>
    <w:rsid w:val="0018744F"/>
    <w:rsid w:val="001877D2"/>
    <w:rsid w:val="00187C21"/>
    <w:rsid w:val="001902CF"/>
    <w:rsid w:val="0019051C"/>
    <w:rsid w:val="00190840"/>
    <w:rsid w:val="001910FC"/>
    <w:rsid w:val="00191272"/>
    <w:rsid w:val="0019189A"/>
    <w:rsid w:val="00191AB7"/>
    <w:rsid w:val="00191E5E"/>
    <w:rsid w:val="001921D8"/>
    <w:rsid w:val="001922B6"/>
    <w:rsid w:val="00192BE3"/>
    <w:rsid w:val="00193149"/>
    <w:rsid w:val="001931D8"/>
    <w:rsid w:val="00193D63"/>
    <w:rsid w:val="0019429A"/>
    <w:rsid w:val="00194352"/>
    <w:rsid w:val="0019496F"/>
    <w:rsid w:val="001949F5"/>
    <w:rsid w:val="00194C6A"/>
    <w:rsid w:val="00195119"/>
    <w:rsid w:val="00195F00"/>
    <w:rsid w:val="001964DA"/>
    <w:rsid w:val="0019695D"/>
    <w:rsid w:val="00196E44"/>
    <w:rsid w:val="00196F86"/>
    <w:rsid w:val="00197722"/>
    <w:rsid w:val="00197A62"/>
    <w:rsid w:val="00197E99"/>
    <w:rsid w:val="001A0937"/>
    <w:rsid w:val="001A1285"/>
    <w:rsid w:val="001A1535"/>
    <w:rsid w:val="001A1732"/>
    <w:rsid w:val="001A1E7E"/>
    <w:rsid w:val="001A1FB2"/>
    <w:rsid w:val="001A2160"/>
    <w:rsid w:val="001A25DA"/>
    <w:rsid w:val="001A2880"/>
    <w:rsid w:val="001A2F41"/>
    <w:rsid w:val="001A3191"/>
    <w:rsid w:val="001A3CB1"/>
    <w:rsid w:val="001A3DBF"/>
    <w:rsid w:val="001A4743"/>
    <w:rsid w:val="001A4A13"/>
    <w:rsid w:val="001A5192"/>
    <w:rsid w:val="001A5299"/>
    <w:rsid w:val="001A57CA"/>
    <w:rsid w:val="001A5D9C"/>
    <w:rsid w:val="001A5DC0"/>
    <w:rsid w:val="001A5F25"/>
    <w:rsid w:val="001A6855"/>
    <w:rsid w:val="001A6A16"/>
    <w:rsid w:val="001A6AEB"/>
    <w:rsid w:val="001A796F"/>
    <w:rsid w:val="001A7988"/>
    <w:rsid w:val="001A7D3C"/>
    <w:rsid w:val="001B011B"/>
    <w:rsid w:val="001B0253"/>
    <w:rsid w:val="001B052E"/>
    <w:rsid w:val="001B075E"/>
    <w:rsid w:val="001B0A70"/>
    <w:rsid w:val="001B0B5B"/>
    <w:rsid w:val="001B0BB9"/>
    <w:rsid w:val="001B2443"/>
    <w:rsid w:val="001B279A"/>
    <w:rsid w:val="001B2AA2"/>
    <w:rsid w:val="001B336A"/>
    <w:rsid w:val="001B34CC"/>
    <w:rsid w:val="001B3602"/>
    <w:rsid w:val="001B38CE"/>
    <w:rsid w:val="001B39E8"/>
    <w:rsid w:val="001B39FF"/>
    <w:rsid w:val="001B44D2"/>
    <w:rsid w:val="001B4719"/>
    <w:rsid w:val="001B4C95"/>
    <w:rsid w:val="001B50D1"/>
    <w:rsid w:val="001B57F4"/>
    <w:rsid w:val="001B5932"/>
    <w:rsid w:val="001B59E7"/>
    <w:rsid w:val="001B5D23"/>
    <w:rsid w:val="001B5E51"/>
    <w:rsid w:val="001B6E51"/>
    <w:rsid w:val="001B7118"/>
    <w:rsid w:val="001B745E"/>
    <w:rsid w:val="001B763F"/>
    <w:rsid w:val="001C01D6"/>
    <w:rsid w:val="001C0279"/>
    <w:rsid w:val="001C0B76"/>
    <w:rsid w:val="001C0ED4"/>
    <w:rsid w:val="001C1172"/>
    <w:rsid w:val="001C1776"/>
    <w:rsid w:val="001C19DE"/>
    <w:rsid w:val="001C1A73"/>
    <w:rsid w:val="001C1CFC"/>
    <w:rsid w:val="001C1D2F"/>
    <w:rsid w:val="001C1DB0"/>
    <w:rsid w:val="001C1F7F"/>
    <w:rsid w:val="001C2343"/>
    <w:rsid w:val="001C2413"/>
    <w:rsid w:val="001C28F4"/>
    <w:rsid w:val="001C30B9"/>
    <w:rsid w:val="001C32F7"/>
    <w:rsid w:val="001C34EB"/>
    <w:rsid w:val="001C376B"/>
    <w:rsid w:val="001C3E8A"/>
    <w:rsid w:val="001C3F3C"/>
    <w:rsid w:val="001C44DB"/>
    <w:rsid w:val="001C4C22"/>
    <w:rsid w:val="001C55F9"/>
    <w:rsid w:val="001C57F2"/>
    <w:rsid w:val="001C5E99"/>
    <w:rsid w:val="001C5FC1"/>
    <w:rsid w:val="001C6540"/>
    <w:rsid w:val="001C65FD"/>
    <w:rsid w:val="001C6EE3"/>
    <w:rsid w:val="001C7EE9"/>
    <w:rsid w:val="001D05A6"/>
    <w:rsid w:val="001D0AB8"/>
    <w:rsid w:val="001D0AF6"/>
    <w:rsid w:val="001D0F59"/>
    <w:rsid w:val="001D1093"/>
    <w:rsid w:val="001D17C0"/>
    <w:rsid w:val="001D18B4"/>
    <w:rsid w:val="001D1BDE"/>
    <w:rsid w:val="001D1CB2"/>
    <w:rsid w:val="001D1EA2"/>
    <w:rsid w:val="001D1F1C"/>
    <w:rsid w:val="001D2688"/>
    <w:rsid w:val="001D2BB8"/>
    <w:rsid w:val="001D2E03"/>
    <w:rsid w:val="001D3123"/>
    <w:rsid w:val="001D3676"/>
    <w:rsid w:val="001D3686"/>
    <w:rsid w:val="001D3DAF"/>
    <w:rsid w:val="001D3DDA"/>
    <w:rsid w:val="001D3F64"/>
    <w:rsid w:val="001D416C"/>
    <w:rsid w:val="001D4585"/>
    <w:rsid w:val="001D4642"/>
    <w:rsid w:val="001D4900"/>
    <w:rsid w:val="001D4D37"/>
    <w:rsid w:val="001D504C"/>
    <w:rsid w:val="001D51BF"/>
    <w:rsid w:val="001D5B96"/>
    <w:rsid w:val="001D6022"/>
    <w:rsid w:val="001D62F5"/>
    <w:rsid w:val="001D64A5"/>
    <w:rsid w:val="001D65F8"/>
    <w:rsid w:val="001D6CA0"/>
    <w:rsid w:val="001D7566"/>
    <w:rsid w:val="001D7803"/>
    <w:rsid w:val="001D7845"/>
    <w:rsid w:val="001D7A7B"/>
    <w:rsid w:val="001D7BD7"/>
    <w:rsid w:val="001D7E58"/>
    <w:rsid w:val="001E0095"/>
    <w:rsid w:val="001E03C5"/>
    <w:rsid w:val="001E0463"/>
    <w:rsid w:val="001E05F7"/>
    <w:rsid w:val="001E0830"/>
    <w:rsid w:val="001E0AC6"/>
    <w:rsid w:val="001E0B4D"/>
    <w:rsid w:val="001E0C36"/>
    <w:rsid w:val="001E14CB"/>
    <w:rsid w:val="001E1EFC"/>
    <w:rsid w:val="001E221A"/>
    <w:rsid w:val="001E2796"/>
    <w:rsid w:val="001E2CC6"/>
    <w:rsid w:val="001E31BD"/>
    <w:rsid w:val="001E34BA"/>
    <w:rsid w:val="001E393E"/>
    <w:rsid w:val="001E3BA2"/>
    <w:rsid w:val="001E3BF0"/>
    <w:rsid w:val="001E3C33"/>
    <w:rsid w:val="001E3CFA"/>
    <w:rsid w:val="001E406E"/>
    <w:rsid w:val="001E4BD1"/>
    <w:rsid w:val="001E4F96"/>
    <w:rsid w:val="001E5743"/>
    <w:rsid w:val="001E57DF"/>
    <w:rsid w:val="001E5AE2"/>
    <w:rsid w:val="001E5BDC"/>
    <w:rsid w:val="001E60B1"/>
    <w:rsid w:val="001E690B"/>
    <w:rsid w:val="001E6931"/>
    <w:rsid w:val="001E6EA5"/>
    <w:rsid w:val="001F07E1"/>
    <w:rsid w:val="001F07EE"/>
    <w:rsid w:val="001F090F"/>
    <w:rsid w:val="001F0A76"/>
    <w:rsid w:val="001F0D1C"/>
    <w:rsid w:val="001F0E7C"/>
    <w:rsid w:val="001F105F"/>
    <w:rsid w:val="001F1065"/>
    <w:rsid w:val="001F10C2"/>
    <w:rsid w:val="001F17E2"/>
    <w:rsid w:val="001F1ABE"/>
    <w:rsid w:val="001F20BB"/>
    <w:rsid w:val="001F2EB6"/>
    <w:rsid w:val="001F2EBA"/>
    <w:rsid w:val="001F2F21"/>
    <w:rsid w:val="001F32EE"/>
    <w:rsid w:val="001F43DA"/>
    <w:rsid w:val="001F4598"/>
    <w:rsid w:val="001F4DFC"/>
    <w:rsid w:val="001F5063"/>
    <w:rsid w:val="001F54BA"/>
    <w:rsid w:val="001F583B"/>
    <w:rsid w:val="001F58C2"/>
    <w:rsid w:val="001F5ABA"/>
    <w:rsid w:val="001F677F"/>
    <w:rsid w:val="001F70E7"/>
    <w:rsid w:val="001F7498"/>
    <w:rsid w:val="001F7AA1"/>
    <w:rsid w:val="001F7B26"/>
    <w:rsid w:val="001F7D4A"/>
    <w:rsid w:val="002002B3"/>
    <w:rsid w:val="00200635"/>
    <w:rsid w:val="002009CB"/>
    <w:rsid w:val="00200ABB"/>
    <w:rsid w:val="00200CE9"/>
    <w:rsid w:val="002012F0"/>
    <w:rsid w:val="00201675"/>
    <w:rsid w:val="0020175A"/>
    <w:rsid w:val="00201937"/>
    <w:rsid w:val="002019FE"/>
    <w:rsid w:val="00201E2E"/>
    <w:rsid w:val="00201F7B"/>
    <w:rsid w:val="002024A1"/>
    <w:rsid w:val="0020281E"/>
    <w:rsid w:val="0020286B"/>
    <w:rsid w:val="002028C5"/>
    <w:rsid w:val="002029F6"/>
    <w:rsid w:val="00202CA7"/>
    <w:rsid w:val="00202D1E"/>
    <w:rsid w:val="00202F63"/>
    <w:rsid w:val="002030A1"/>
    <w:rsid w:val="002036DC"/>
    <w:rsid w:val="002038F6"/>
    <w:rsid w:val="00204175"/>
    <w:rsid w:val="002043CB"/>
    <w:rsid w:val="00205347"/>
    <w:rsid w:val="00205640"/>
    <w:rsid w:val="002057EC"/>
    <w:rsid w:val="00206EB6"/>
    <w:rsid w:val="00206F7B"/>
    <w:rsid w:val="002078AB"/>
    <w:rsid w:val="002078D6"/>
    <w:rsid w:val="00207C49"/>
    <w:rsid w:val="002101BE"/>
    <w:rsid w:val="00210474"/>
    <w:rsid w:val="002107B4"/>
    <w:rsid w:val="0021098E"/>
    <w:rsid w:val="00210D07"/>
    <w:rsid w:val="002111FE"/>
    <w:rsid w:val="00211527"/>
    <w:rsid w:val="0021192B"/>
    <w:rsid w:val="00212007"/>
    <w:rsid w:val="00212640"/>
    <w:rsid w:val="002127F3"/>
    <w:rsid w:val="00212979"/>
    <w:rsid w:val="00213301"/>
    <w:rsid w:val="0021365E"/>
    <w:rsid w:val="0021401C"/>
    <w:rsid w:val="002148A8"/>
    <w:rsid w:val="002149B0"/>
    <w:rsid w:val="00215073"/>
    <w:rsid w:val="002155A9"/>
    <w:rsid w:val="00215801"/>
    <w:rsid w:val="00215C4F"/>
    <w:rsid w:val="0021676B"/>
    <w:rsid w:val="00216966"/>
    <w:rsid w:val="00216C58"/>
    <w:rsid w:val="002175BD"/>
    <w:rsid w:val="002175D1"/>
    <w:rsid w:val="00217751"/>
    <w:rsid w:val="002179B9"/>
    <w:rsid w:val="00217B3C"/>
    <w:rsid w:val="00217C16"/>
    <w:rsid w:val="00217C35"/>
    <w:rsid w:val="00217F7B"/>
    <w:rsid w:val="002201AF"/>
    <w:rsid w:val="00220592"/>
    <w:rsid w:val="00220911"/>
    <w:rsid w:val="002209A8"/>
    <w:rsid w:val="002213DD"/>
    <w:rsid w:val="002213E7"/>
    <w:rsid w:val="002215CD"/>
    <w:rsid w:val="0022167C"/>
    <w:rsid w:val="002218A0"/>
    <w:rsid w:val="00221B47"/>
    <w:rsid w:val="00221BC5"/>
    <w:rsid w:val="00221C21"/>
    <w:rsid w:val="00222077"/>
    <w:rsid w:val="002224C7"/>
    <w:rsid w:val="00222696"/>
    <w:rsid w:val="00222C08"/>
    <w:rsid w:val="00223475"/>
    <w:rsid w:val="00223BBA"/>
    <w:rsid w:val="00223BF6"/>
    <w:rsid w:val="00223C8F"/>
    <w:rsid w:val="00224200"/>
    <w:rsid w:val="00224F28"/>
    <w:rsid w:val="0022518E"/>
    <w:rsid w:val="00225651"/>
    <w:rsid w:val="00225696"/>
    <w:rsid w:val="00225E8B"/>
    <w:rsid w:val="002262C8"/>
    <w:rsid w:val="0022645E"/>
    <w:rsid w:val="0022649B"/>
    <w:rsid w:val="00226A53"/>
    <w:rsid w:val="00226E88"/>
    <w:rsid w:val="002275BD"/>
    <w:rsid w:val="002275F2"/>
    <w:rsid w:val="002276A4"/>
    <w:rsid w:val="00227B35"/>
    <w:rsid w:val="00227B52"/>
    <w:rsid w:val="002300E4"/>
    <w:rsid w:val="002300E7"/>
    <w:rsid w:val="00230160"/>
    <w:rsid w:val="002304AC"/>
    <w:rsid w:val="00230644"/>
    <w:rsid w:val="00230D2D"/>
    <w:rsid w:val="00231206"/>
    <w:rsid w:val="00231316"/>
    <w:rsid w:val="002313C5"/>
    <w:rsid w:val="002313DC"/>
    <w:rsid w:val="002314B7"/>
    <w:rsid w:val="00231525"/>
    <w:rsid w:val="00231752"/>
    <w:rsid w:val="00231B03"/>
    <w:rsid w:val="00231F96"/>
    <w:rsid w:val="00232427"/>
    <w:rsid w:val="00232F50"/>
    <w:rsid w:val="00233030"/>
    <w:rsid w:val="00233032"/>
    <w:rsid w:val="00233590"/>
    <w:rsid w:val="0023458E"/>
    <w:rsid w:val="00234776"/>
    <w:rsid w:val="00234C1B"/>
    <w:rsid w:val="002350CD"/>
    <w:rsid w:val="002350E3"/>
    <w:rsid w:val="0023549F"/>
    <w:rsid w:val="00235814"/>
    <w:rsid w:val="00236044"/>
    <w:rsid w:val="0023607D"/>
    <w:rsid w:val="00236862"/>
    <w:rsid w:val="00236B62"/>
    <w:rsid w:val="0023739D"/>
    <w:rsid w:val="00240D06"/>
    <w:rsid w:val="002410E6"/>
    <w:rsid w:val="002414AA"/>
    <w:rsid w:val="002415E8"/>
    <w:rsid w:val="0024165E"/>
    <w:rsid w:val="002418F1"/>
    <w:rsid w:val="00241B6B"/>
    <w:rsid w:val="00241CC6"/>
    <w:rsid w:val="00241F91"/>
    <w:rsid w:val="0024224D"/>
    <w:rsid w:val="0024237A"/>
    <w:rsid w:val="00242645"/>
    <w:rsid w:val="00242693"/>
    <w:rsid w:val="00242875"/>
    <w:rsid w:val="00242E0B"/>
    <w:rsid w:val="002435F3"/>
    <w:rsid w:val="0024385D"/>
    <w:rsid w:val="00243B9C"/>
    <w:rsid w:val="002442E2"/>
    <w:rsid w:val="002445A9"/>
    <w:rsid w:val="002445DF"/>
    <w:rsid w:val="00244A29"/>
    <w:rsid w:val="00245F22"/>
    <w:rsid w:val="00245F4F"/>
    <w:rsid w:val="002462B9"/>
    <w:rsid w:val="00246422"/>
    <w:rsid w:val="002466BF"/>
    <w:rsid w:val="00246839"/>
    <w:rsid w:val="002469AA"/>
    <w:rsid w:val="00246ABB"/>
    <w:rsid w:val="00246D57"/>
    <w:rsid w:val="00246F0C"/>
    <w:rsid w:val="0024737B"/>
    <w:rsid w:val="00247560"/>
    <w:rsid w:val="00247BAA"/>
    <w:rsid w:val="00247FC6"/>
    <w:rsid w:val="0025008C"/>
    <w:rsid w:val="00250114"/>
    <w:rsid w:val="00250448"/>
    <w:rsid w:val="00250712"/>
    <w:rsid w:val="00250A4F"/>
    <w:rsid w:val="00250CFA"/>
    <w:rsid w:val="0025157D"/>
    <w:rsid w:val="00251CB7"/>
    <w:rsid w:val="00251FC4"/>
    <w:rsid w:val="00252C69"/>
    <w:rsid w:val="00253188"/>
    <w:rsid w:val="0025362C"/>
    <w:rsid w:val="002536D4"/>
    <w:rsid w:val="002537F8"/>
    <w:rsid w:val="002538B3"/>
    <w:rsid w:val="00253C49"/>
    <w:rsid w:val="002542CA"/>
    <w:rsid w:val="00254358"/>
    <w:rsid w:val="00254527"/>
    <w:rsid w:val="002547D9"/>
    <w:rsid w:val="002548BA"/>
    <w:rsid w:val="00254E9D"/>
    <w:rsid w:val="0025583F"/>
    <w:rsid w:val="00255F82"/>
    <w:rsid w:val="002560F1"/>
    <w:rsid w:val="0025625B"/>
    <w:rsid w:val="002564F8"/>
    <w:rsid w:val="00256551"/>
    <w:rsid w:val="002565C5"/>
    <w:rsid w:val="0025675A"/>
    <w:rsid w:val="002568E0"/>
    <w:rsid w:val="00257682"/>
    <w:rsid w:val="00257A9F"/>
    <w:rsid w:val="00257E85"/>
    <w:rsid w:val="002602F9"/>
    <w:rsid w:val="00260583"/>
    <w:rsid w:val="002606D6"/>
    <w:rsid w:val="00260C52"/>
    <w:rsid w:val="00260D27"/>
    <w:rsid w:val="00261099"/>
    <w:rsid w:val="00261986"/>
    <w:rsid w:val="00261BCF"/>
    <w:rsid w:val="00262118"/>
    <w:rsid w:val="00262268"/>
    <w:rsid w:val="0026238B"/>
    <w:rsid w:val="0026255F"/>
    <w:rsid w:val="00262AD0"/>
    <w:rsid w:val="00262FB5"/>
    <w:rsid w:val="00263181"/>
    <w:rsid w:val="00263450"/>
    <w:rsid w:val="00263481"/>
    <w:rsid w:val="00263B61"/>
    <w:rsid w:val="00263DDE"/>
    <w:rsid w:val="00264283"/>
    <w:rsid w:val="00264478"/>
    <w:rsid w:val="002648EE"/>
    <w:rsid w:val="002649E5"/>
    <w:rsid w:val="00264A9C"/>
    <w:rsid w:val="0026503F"/>
    <w:rsid w:val="002650E4"/>
    <w:rsid w:val="00265835"/>
    <w:rsid w:val="00265857"/>
    <w:rsid w:val="0026588C"/>
    <w:rsid w:val="00265993"/>
    <w:rsid w:val="00265BB1"/>
    <w:rsid w:val="00265F42"/>
    <w:rsid w:val="00265F94"/>
    <w:rsid w:val="00266260"/>
    <w:rsid w:val="002663B9"/>
    <w:rsid w:val="00266DC7"/>
    <w:rsid w:val="00266DF7"/>
    <w:rsid w:val="00266F1C"/>
    <w:rsid w:val="00267656"/>
    <w:rsid w:val="0026791B"/>
    <w:rsid w:val="00267BA9"/>
    <w:rsid w:val="00267D70"/>
    <w:rsid w:val="00267D8A"/>
    <w:rsid w:val="00270228"/>
    <w:rsid w:val="002702F5"/>
    <w:rsid w:val="002704D6"/>
    <w:rsid w:val="00270672"/>
    <w:rsid w:val="00270BB9"/>
    <w:rsid w:val="0027144B"/>
    <w:rsid w:val="00271E9F"/>
    <w:rsid w:val="0027216C"/>
    <w:rsid w:val="00272546"/>
    <w:rsid w:val="002737A0"/>
    <w:rsid w:val="00273D88"/>
    <w:rsid w:val="00273FD3"/>
    <w:rsid w:val="00274187"/>
    <w:rsid w:val="002743F4"/>
    <w:rsid w:val="002745E8"/>
    <w:rsid w:val="00274927"/>
    <w:rsid w:val="00274C8A"/>
    <w:rsid w:val="00275892"/>
    <w:rsid w:val="002763B8"/>
    <w:rsid w:val="002763EB"/>
    <w:rsid w:val="002769F2"/>
    <w:rsid w:val="00276CB6"/>
    <w:rsid w:val="00276EF0"/>
    <w:rsid w:val="00277589"/>
    <w:rsid w:val="00277984"/>
    <w:rsid w:val="00277E29"/>
    <w:rsid w:val="00280248"/>
    <w:rsid w:val="002803F7"/>
    <w:rsid w:val="002806BE"/>
    <w:rsid w:val="00280AA5"/>
    <w:rsid w:val="00281393"/>
    <w:rsid w:val="002816A0"/>
    <w:rsid w:val="00281E2F"/>
    <w:rsid w:val="00282842"/>
    <w:rsid w:val="002828DA"/>
    <w:rsid w:val="00282EAA"/>
    <w:rsid w:val="00283193"/>
    <w:rsid w:val="00283AE5"/>
    <w:rsid w:val="002840E4"/>
    <w:rsid w:val="00284381"/>
    <w:rsid w:val="002847AA"/>
    <w:rsid w:val="00284D86"/>
    <w:rsid w:val="00284DC0"/>
    <w:rsid w:val="00285840"/>
    <w:rsid w:val="002858AE"/>
    <w:rsid w:val="00285AAF"/>
    <w:rsid w:val="00285BDA"/>
    <w:rsid w:val="00285ECA"/>
    <w:rsid w:val="00286211"/>
    <w:rsid w:val="002863FA"/>
    <w:rsid w:val="00286922"/>
    <w:rsid w:val="00286924"/>
    <w:rsid w:val="00286F9F"/>
    <w:rsid w:val="00287882"/>
    <w:rsid w:val="00287AA1"/>
    <w:rsid w:val="00287ABB"/>
    <w:rsid w:val="00287BAD"/>
    <w:rsid w:val="00287CA2"/>
    <w:rsid w:val="00290B96"/>
    <w:rsid w:val="00290C12"/>
    <w:rsid w:val="00290CDA"/>
    <w:rsid w:val="0029205A"/>
    <w:rsid w:val="00292383"/>
    <w:rsid w:val="002925DE"/>
    <w:rsid w:val="0029261E"/>
    <w:rsid w:val="00292A8B"/>
    <w:rsid w:val="0029365C"/>
    <w:rsid w:val="0029398E"/>
    <w:rsid w:val="00293AF5"/>
    <w:rsid w:val="00293E3C"/>
    <w:rsid w:val="0029452F"/>
    <w:rsid w:val="00294EF6"/>
    <w:rsid w:val="002952E0"/>
    <w:rsid w:val="00295358"/>
    <w:rsid w:val="00295F1D"/>
    <w:rsid w:val="00296297"/>
    <w:rsid w:val="00296DAA"/>
    <w:rsid w:val="00297062"/>
    <w:rsid w:val="00297881"/>
    <w:rsid w:val="00297A47"/>
    <w:rsid w:val="00297A72"/>
    <w:rsid w:val="00297ADC"/>
    <w:rsid w:val="00297B7B"/>
    <w:rsid w:val="00297DDB"/>
    <w:rsid w:val="00297EAC"/>
    <w:rsid w:val="002A05AF"/>
    <w:rsid w:val="002A06A4"/>
    <w:rsid w:val="002A0EF5"/>
    <w:rsid w:val="002A12B6"/>
    <w:rsid w:val="002A150F"/>
    <w:rsid w:val="002A17F3"/>
    <w:rsid w:val="002A1CAF"/>
    <w:rsid w:val="002A24BA"/>
    <w:rsid w:val="002A25ED"/>
    <w:rsid w:val="002A28D0"/>
    <w:rsid w:val="002A2B46"/>
    <w:rsid w:val="002A31DF"/>
    <w:rsid w:val="002A3306"/>
    <w:rsid w:val="002A356C"/>
    <w:rsid w:val="002A37F9"/>
    <w:rsid w:val="002A3AA5"/>
    <w:rsid w:val="002A3FB8"/>
    <w:rsid w:val="002A430D"/>
    <w:rsid w:val="002A4B6F"/>
    <w:rsid w:val="002A5964"/>
    <w:rsid w:val="002A5978"/>
    <w:rsid w:val="002A5AD5"/>
    <w:rsid w:val="002A5B69"/>
    <w:rsid w:val="002A6C3B"/>
    <w:rsid w:val="002A7176"/>
    <w:rsid w:val="002A7598"/>
    <w:rsid w:val="002A76B5"/>
    <w:rsid w:val="002A79AC"/>
    <w:rsid w:val="002B0F9F"/>
    <w:rsid w:val="002B1627"/>
    <w:rsid w:val="002B1D2E"/>
    <w:rsid w:val="002B1E40"/>
    <w:rsid w:val="002B1F3E"/>
    <w:rsid w:val="002B208A"/>
    <w:rsid w:val="002B2403"/>
    <w:rsid w:val="002B269A"/>
    <w:rsid w:val="002B27D4"/>
    <w:rsid w:val="002B359B"/>
    <w:rsid w:val="002B3964"/>
    <w:rsid w:val="002B3E52"/>
    <w:rsid w:val="002B4085"/>
    <w:rsid w:val="002B5556"/>
    <w:rsid w:val="002B580F"/>
    <w:rsid w:val="002B6121"/>
    <w:rsid w:val="002B67DB"/>
    <w:rsid w:val="002B6C37"/>
    <w:rsid w:val="002B7140"/>
    <w:rsid w:val="002B7780"/>
    <w:rsid w:val="002B7964"/>
    <w:rsid w:val="002B7A71"/>
    <w:rsid w:val="002B7B78"/>
    <w:rsid w:val="002B7BF6"/>
    <w:rsid w:val="002B7C7E"/>
    <w:rsid w:val="002C008E"/>
    <w:rsid w:val="002C0799"/>
    <w:rsid w:val="002C0B27"/>
    <w:rsid w:val="002C0B60"/>
    <w:rsid w:val="002C0FB5"/>
    <w:rsid w:val="002C10C2"/>
    <w:rsid w:val="002C10EC"/>
    <w:rsid w:val="002C13B0"/>
    <w:rsid w:val="002C1453"/>
    <w:rsid w:val="002C14A9"/>
    <w:rsid w:val="002C1690"/>
    <w:rsid w:val="002C16F5"/>
    <w:rsid w:val="002C1D15"/>
    <w:rsid w:val="002C203B"/>
    <w:rsid w:val="002C2574"/>
    <w:rsid w:val="002C267D"/>
    <w:rsid w:val="002C27B2"/>
    <w:rsid w:val="002C2F35"/>
    <w:rsid w:val="002C4445"/>
    <w:rsid w:val="002C44B2"/>
    <w:rsid w:val="002C4C77"/>
    <w:rsid w:val="002C4C7F"/>
    <w:rsid w:val="002C51DF"/>
    <w:rsid w:val="002C5279"/>
    <w:rsid w:val="002C5C1C"/>
    <w:rsid w:val="002C6056"/>
    <w:rsid w:val="002C68F6"/>
    <w:rsid w:val="002C6C11"/>
    <w:rsid w:val="002C6C36"/>
    <w:rsid w:val="002C6DED"/>
    <w:rsid w:val="002C7001"/>
    <w:rsid w:val="002C7282"/>
    <w:rsid w:val="002D0E1D"/>
    <w:rsid w:val="002D123C"/>
    <w:rsid w:val="002D1588"/>
    <w:rsid w:val="002D17DD"/>
    <w:rsid w:val="002D1C8B"/>
    <w:rsid w:val="002D1FF9"/>
    <w:rsid w:val="002D20E8"/>
    <w:rsid w:val="002D2972"/>
    <w:rsid w:val="002D3534"/>
    <w:rsid w:val="002D354F"/>
    <w:rsid w:val="002D3C1E"/>
    <w:rsid w:val="002D3CC4"/>
    <w:rsid w:val="002D3F42"/>
    <w:rsid w:val="002D4489"/>
    <w:rsid w:val="002D4816"/>
    <w:rsid w:val="002D494D"/>
    <w:rsid w:val="002D55C8"/>
    <w:rsid w:val="002D5E5C"/>
    <w:rsid w:val="002D6287"/>
    <w:rsid w:val="002D6338"/>
    <w:rsid w:val="002D6559"/>
    <w:rsid w:val="002D7108"/>
    <w:rsid w:val="002D73B6"/>
    <w:rsid w:val="002D7611"/>
    <w:rsid w:val="002D7AA5"/>
    <w:rsid w:val="002D7CB3"/>
    <w:rsid w:val="002D7E58"/>
    <w:rsid w:val="002D7F3F"/>
    <w:rsid w:val="002E1273"/>
    <w:rsid w:val="002E132B"/>
    <w:rsid w:val="002E16CB"/>
    <w:rsid w:val="002E16CC"/>
    <w:rsid w:val="002E177E"/>
    <w:rsid w:val="002E1B23"/>
    <w:rsid w:val="002E1B83"/>
    <w:rsid w:val="002E2875"/>
    <w:rsid w:val="002E3229"/>
    <w:rsid w:val="002E32A9"/>
    <w:rsid w:val="002E3505"/>
    <w:rsid w:val="002E38F0"/>
    <w:rsid w:val="002E457F"/>
    <w:rsid w:val="002E46F9"/>
    <w:rsid w:val="002E513E"/>
    <w:rsid w:val="002E53EE"/>
    <w:rsid w:val="002E5802"/>
    <w:rsid w:val="002E581F"/>
    <w:rsid w:val="002E5F73"/>
    <w:rsid w:val="002E60A6"/>
    <w:rsid w:val="002E6441"/>
    <w:rsid w:val="002E6534"/>
    <w:rsid w:val="002E69B6"/>
    <w:rsid w:val="002E6B56"/>
    <w:rsid w:val="002E6D78"/>
    <w:rsid w:val="002E736A"/>
    <w:rsid w:val="002E771A"/>
    <w:rsid w:val="002E7CC6"/>
    <w:rsid w:val="002E7DE3"/>
    <w:rsid w:val="002F0568"/>
    <w:rsid w:val="002F0742"/>
    <w:rsid w:val="002F0E39"/>
    <w:rsid w:val="002F0E5E"/>
    <w:rsid w:val="002F0FDD"/>
    <w:rsid w:val="002F1E9B"/>
    <w:rsid w:val="002F1F8C"/>
    <w:rsid w:val="002F2010"/>
    <w:rsid w:val="002F207F"/>
    <w:rsid w:val="002F21CD"/>
    <w:rsid w:val="002F25FB"/>
    <w:rsid w:val="002F2808"/>
    <w:rsid w:val="002F29AE"/>
    <w:rsid w:val="002F29C1"/>
    <w:rsid w:val="002F2F86"/>
    <w:rsid w:val="002F303D"/>
    <w:rsid w:val="002F3D4E"/>
    <w:rsid w:val="002F4082"/>
    <w:rsid w:val="002F4197"/>
    <w:rsid w:val="002F4A0E"/>
    <w:rsid w:val="002F4A26"/>
    <w:rsid w:val="002F4CE9"/>
    <w:rsid w:val="002F5064"/>
    <w:rsid w:val="002F50FA"/>
    <w:rsid w:val="002F5126"/>
    <w:rsid w:val="002F54ED"/>
    <w:rsid w:val="002F5F4C"/>
    <w:rsid w:val="002F7065"/>
    <w:rsid w:val="002F749C"/>
    <w:rsid w:val="002F7A43"/>
    <w:rsid w:val="002F7B3D"/>
    <w:rsid w:val="002F7F6C"/>
    <w:rsid w:val="0030050E"/>
    <w:rsid w:val="003006F7"/>
    <w:rsid w:val="003009C0"/>
    <w:rsid w:val="00300A14"/>
    <w:rsid w:val="00300BDC"/>
    <w:rsid w:val="00300FFD"/>
    <w:rsid w:val="0030135F"/>
    <w:rsid w:val="00301ACD"/>
    <w:rsid w:val="00301D12"/>
    <w:rsid w:val="00301F5F"/>
    <w:rsid w:val="00302EDB"/>
    <w:rsid w:val="00303410"/>
    <w:rsid w:val="00303545"/>
    <w:rsid w:val="00303A74"/>
    <w:rsid w:val="00303B69"/>
    <w:rsid w:val="003042C6"/>
    <w:rsid w:val="003042CC"/>
    <w:rsid w:val="00304ABB"/>
    <w:rsid w:val="00304E85"/>
    <w:rsid w:val="003058BA"/>
    <w:rsid w:val="00305D6A"/>
    <w:rsid w:val="00305D92"/>
    <w:rsid w:val="00305E56"/>
    <w:rsid w:val="00306889"/>
    <w:rsid w:val="00306D97"/>
    <w:rsid w:val="00307331"/>
    <w:rsid w:val="00307FDE"/>
    <w:rsid w:val="003102B2"/>
    <w:rsid w:val="003104D3"/>
    <w:rsid w:val="003105A1"/>
    <w:rsid w:val="0031107E"/>
    <w:rsid w:val="00311194"/>
    <w:rsid w:val="00311419"/>
    <w:rsid w:val="00311514"/>
    <w:rsid w:val="00311B3E"/>
    <w:rsid w:val="00311F7D"/>
    <w:rsid w:val="0031242E"/>
    <w:rsid w:val="00312719"/>
    <w:rsid w:val="003127B0"/>
    <w:rsid w:val="003131C7"/>
    <w:rsid w:val="00313235"/>
    <w:rsid w:val="003139A6"/>
    <w:rsid w:val="00313B91"/>
    <w:rsid w:val="00314403"/>
    <w:rsid w:val="003144F4"/>
    <w:rsid w:val="0031478A"/>
    <w:rsid w:val="003147AB"/>
    <w:rsid w:val="00314DCA"/>
    <w:rsid w:val="00315024"/>
    <w:rsid w:val="003158E3"/>
    <w:rsid w:val="00315C46"/>
    <w:rsid w:val="003161A5"/>
    <w:rsid w:val="00316396"/>
    <w:rsid w:val="003163D6"/>
    <w:rsid w:val="00316693"/>
    <w:rsid w:val="00316C36"/>
    <w:rsid w:val="00316E36"/>
    <w:rsid w:val="00317272"/>
    <w:rsid w:val="00317D0C"/>
    <w:rsid w:val="00317F8B"/>
    <w:rsid w:val="00320427"/>
    <w:rsid w:val="00320596"/>
    <w:rsid w:val="0032060A"/>
    <w:rsid w:val="0032119B"/>
    <w:rsid w:val="00321509"/>
    <w:rsid w:val="003215F4"/>
    <w:rsid w:val="00321610"/>
    <w:rsid w:val="00321993"/>
    <w:rsid w:val="003219AF"/>
    <w:rsid w:val="00321E95"/>
    <w:rsid w:val="00321ECB"/>
    <w:rsid w:val="0032200E"/>
    <w:rsid w:val="00322141"/>
    <w:rsid w:val="00322399"/>
    <w:rsid w:val="00322BB8"/>
    <w:rsid w:val="00322F2B"/>
    <w:rsid w:val="0032308F"/>
    <w:rsid w:val="003232F8"/>
    <w:rsid w:val="003234C9"/>
    <w:rsid w:val="0032369A"/>
    <w:rsid w:val="003236DE"/>
    <w:rsid w:val="00323791"/>
    <w:rsid w:val="00323922"/>
    <w:rsid w:val="003239E1"/>
    <w:rsid w:val="0032450B"/>
    <w:rsid w:val="00324F66"/>
    <w:rsid w:val="0032518D"/>
    <w:rsid w:val="0032568C"/>
    <w:rsid w:val="003256B0"/>
    <w:rsid w:val="0032571A"/>
    <w:rsid w:val="00325BED"/>
    <w:rsid w:val="00325F2B"/>
    <w:rsid w:val="003264EA"/>
    <w:rsid w:val="00326565"/>
    <w:rsid w:val="0032671A"/>
    <w:rsid w:val="00326C4F"/>
    <w:rsid w:val="00326EDE"/>
    <w:rsid w:val="00327733"/>
    <w:rsid w:val="0032785C"/>
    <w:rsid w:val="003278B5"/>
    <w:rsid w:val="00327ACB"/>
    <w:rsid w:val="00327D8A"/>
    <w:rsid w:val="003301D2"/>
    <w:rsid w:val="00330A3C"/>
    <w:rsid w:val="0033152C"/>
    <w:rsid w:val="003316F9"/>
    <w:rsid w:val="00331910"/>
    <w:rsid w:val="003319C3"/>
    <w:rsid w:val="00331DBD"/>
    <w:rsid w:val="00332361"/>
    <w:rsid w:val="0033244A"/>
    <w:rsid w:val="00332565"/>
    <w:rsid w:val="00332CC1"/>
    <w:rsid w:val="003333AC"/>
    <w:rsid w:val="003338BE"/>
    <w:rsid w:val="00334805"/>
    <w:rsid w:val="00335311"/>
    <w:rsid w:val="003353DD"/>
    <w:rsid w:val="0033562F"/>
    <w:rsid w:val="0033566C"/>
    <w:rsid w:val="00335B66"/>
    <w:rsid w:val="00335C71"/>
    <w:rsid w:val="00335DF8"/>
    <w:rsid w:val="003363C6"/>
    <w:rsid w:val="00336977"/>
    <w:rsid w:val="0033698F"/>
    <w:rsid w:val="003378DC"/>
    <w:rsid w:val="00337AA1"/>
    <w:rsid w:val="00337F3C"/>
    <w:rsid w:val="003401F3"/>
    <w:rsid w:val="00340566"/>
    <w:rsid w:val="00340C17"/>
    <w:rsid w:val="00341477"/>
    <w:rsid w:val="00341611"/>
    <w:rsid w:val="00341843"/>
    <w:rsid w:val="003419CC"/>
    <w:rsid w:val="00341A21"/>
    <w:rsid w:val="00341B96"/>
    <w:rsid w:val="00341F7F"/>
    <w:rsid w:val="0034209B"/>
    <w:rsid w:val="00342439"/>
    <w:rsid w:val="00342C94"/>
    <w:rsid w:val="0034327E"/>
    <w:rsid w:val="00343F2B"/>
    <w:rsid w:val="0034434C"/>
    <w:rsid w:val="00344844"/>
    <w:rsid w:val="00344E9A"/>
    <w:rsid w:val="00344F9D"/>
    <w:rsid w:val="003450F5"/>
    <w:rsid w:val="003453BB"/>
    <w:rsid w:val="003455EF"/>
    <w:rsid w:val="0034596F"/>
    <w:rsid w:val="003460C2"/>
    <w:rsid w:val="00346375"/>
    <w:rsid w:val="00346CFA"/>
    <w:rsid w:val="00347DE8"/>
    <w:rsid w:val="003504FE"/>
    <w:rsid w:val="00350913"/>
    <w:rsid w:val="00350D55"/>
    <w:rsid w:val="00350E5C"/>
    <w:rsid w:val="0035111D"/>
    <w:rsid w:val="00351527"/>
    <w:rsid w:val="00351D35"/>
    <w:rsid w:val="00351D9E"/>
    <w:rsid w:val="00351F47"/>
    <w:rsid w:val="003526E4"/>
    <w:rsid w:val="00352DD5"/>
    <w:rsid w:val="00353427"/>
    <w:rsid w:val="0035377B"/>
    <w:rsid w:val="00353E3E"/>
    <w:rsid w:val="003540D6"/>
    <w:rsid w:val="003541EF"/>
    <w:rsid w:val="003544CB"/>
    <w:rsid w:val="00354A3E"/>
    <w:rsid w:val="00354A89"/>
    <w:rsid w:val="00354FAE"/>
    <w:rsid w:val="00355209"/>
    <w:rsid w:val="0035550A"/>
    <w:rsid w:val="003555C6"/>
    <w:rsid w:val="003557BF"/>
    <w:rsid w:val="00355825"/>
    <w:rsid w:val="00355F49"/>
    <w:rsid w:val="00356847"/>
    <w:rsid w:val="00356B54"/>
    <w:rsid w:val="00356CE6"/>
    <w:rsid w:val="00357575"/>
    <w:rsid w:val="0035783A"/>
    <w:rsid w:val="00357B65"/>
    <w:rsid w:val="00360037"/>
    <w:rsid w:val="00360742"/>
    <w:rsid w:val="003607FA"/>
    <w:rsid w:val="00360988"/>
    <w:rsid w:val="00360D88"/>
    <w:rsid w:val="00360EC5"/>
    <w:rsid w:val="00361967"/>
    <w:rsid w:val="00362533"/>
    <w:rsid w:val="003626D1"/>
    <w:rsid w:val="00362B76"/>
    <w:rsid w:val="00362CBD"/>
    <w:rsid w:val="00362D4D"/>
    <w:rsid w:val="00363260"/>
    <w:rsid w:val="003634A8"/>
    <w:rsid w:val="00363FCC"/>
    <w:rsid w:val="003643E3"/>
    <w:rsid w:val="003649F7"/>
    <w:rsid w:val="00364B08"/>
    <w:rsid w:val="00364D05"/>
    <w:rsid w:val="00365098"/>
    <w:rsid w:val="003659EE"/>
    <w:rsid w:val="00365BF7"/>
    <w:rsid w:val="00365D07"/>
    <w:rsid w:val="003667AE"/>
    <w:rsid w:val="00366F16"/>
    <w:rsid w:val="003672D7"/>
    <w:rsid w:val="0036749F"/>
    <w:rsid w:val="00367A15"/>
    <w:rsid w:val="00367C16"/>
    <w:rsid w:val="00367D8A"/>
    <w:rsid w:val="00367DA5"/>
    <w:rsid w:val="00371632"/>
    <w:rsid w:val="00371E76"/>
    <w:rsid w:val="0037206D"/>
    <w:rsid w:val="003721EB"/>
    <w:rsid w:val="0037236B"/>
    <w:rsid w:val="00372467"/>
    <w:rsid w:val="003724A6"/>
    <w:rsid w:val="0037282D"/>
    <w:rsid w:val="00372B29"/>
    <w:rsid w:val="00372FEB"/>
    <w:rsid w:val="00373583"/>
    <w:rsid w:val="003736BF"/>
    <w:rsid w:val="00373A3F"/>
    <w:rsid w:val="00373ACB"/>
    <w:rsid w:val="00373DEC"/>
    <w:rsid w:val="00373F5E"/>
    <w:rsid w:val="0037469A"/>
    <w:rsid w:val="00374925"/>
    <w:rsid w:val="00374993"/>
    <w:rsid w:val="003749A0"/>
    <w:rsid w:val="003751B7"/>
    <w:rsid w:val="0037566D"/>
    <w:rsid w:val="00376414"/>
    <w:rsid w:val="003768AC"/>
    <w:rsid w:val="00376967"/>
    <w:rsid w:val="0037699F"/>
    <w:rsid w:val="00377277"/>
    <w:rsid w:val="00377456"/>
    <w:rsid w:val="003776D1"/>
    <w:rsid w:val="0037773C"/>
    <w:rsid w:val="00377743"/>
    <w:rsid w:val="00380187"/>
    <w:rsid w:val="00380551"/>
    <w:rsid w:val="003805A5"/>
    <w:rsid w:val="00381578"/>
    <w:rsid w:val="00381664"/>
    <w:rsid w:val="00381E1B"/>
    <w:rsid w:val="00382935"/>
    <w:rsid w:val="003832F0"/>
    <w:rsid w:val="00383565"/>
    <w:rsid w:val="00383E68"/>
    <w:rsid w:val="00383F47"/>
    <w:rsid w:val="00383F70"/>
    <w:rsid w:val="00385072"/>
    <w:rsid w:val="00385104"/>
    <w:rsid w:val="003865EC"/>
    <w:rsid w:val="00386BAA"/>
    <w:rsid w:val="00386C18"/>
    <w:rsid w:val="00386DF1"/>
    <w:rsid w:val="00386FC4"/>
    <w:rsid w:val="0038733E"/>
    <w:rsid w:val="003875B3"/>
    <w:rsid w:val="003875C8"/>
    <w:rsid w:val="00387B15"/>
    <w:rsid w:val="00390035"/>
    <w:rsid w:val="0039028D"/>
    <w:rsid w:val="00390400"/>
    <w:rsid w:val="003904B3"/>
    <w:rsid w:val="00390652"/>
    <w:rsid w:val="0039088F"/>
    <w:rsid w:val="00390A9D"/>
    <w:rsid w:val="00390BDF"/>
    <w:rsid w:val="0039155A"/>
    <w:rsid w:val="00391726"/>
    <w:rsid w:val="00391AA1"/>
    <w:rsid w:val="00391B6D"/>
    <w:rsid w:val="003921F5"/>
    <w:rsid w:val="0039315B"/>
    <w:rsid w:val="00393891"/>
    <w:rsid w:val="00393E66"/>
    <w:rsid w:val="00393F95"/>
    <w:rsid w:val="00394C85"/>
    <w:rsid w:val="00394DC0"/>
    <w:rsid w:val="003950B1"/>
    <w:rsid w:val="0039538C"/>
    <w:rsid w:val="00395B02"/>
    <w:rsid w:val="00396603"/>
    <w:rsid w:val="0039684B"/>
    <w:rsid w:val="003976C0"/>
    <w:rsid w:val="00397E4F"/>
    <w:rsid w:val="003A0449"/>
    <w:rsid w:val="003A0D75"/>
    <w:rsid w:val="003A1147"/>
    <w:rsid w:val="003A12B4"/>
    <w:rsid w:val="003A130C"/>
    <w:rsid w:val="003A1536"/>
    <w:rsid w:val="003A1705"/>
    <w:rsid w:val="003A1752"/>
    <w:rsid w:val="003A1904"/>
    <w:rsid w:val="003A1930"/>
    <w:rsid w:val="003A1B66"/>
    <w:rsid w:val="003A270E"/>
    <w:rsid w:val="003A2B82"/>
    <w:rsid w:val="003A308A"/>
    <w:rsid w:val="003A33E8"/>
    <w:rsid w:val="003A36F5"/>
    <w:rsid w:val="003A3E32"/>
    <w:rsid w:val="003A44B5"/>
    <w:rsid w:val="003A4594"/>
    <w:rsid w:val="003A4621"/>
    <w:rsid w:val="003A4AA2"/>
    <w:rsid w:val="003A4C9B"/>
    <w:rsid w:val="003A5328"/>
    <w:rsid w:val="003A5533"/>
    <w:rsid w:val="003A5581"/>
    <w:rsid w:val="003A582C"/>
    <w:rsid w:val="003A6310"/>
    <w:rsid w:val="003A6365"/>
    <w:rsid w:val="003A68B0"/>
    <w:rsid w:val="003A6B25"/>
    <w:rsid w:val="003A7788"/>
    <w:rsid w:val="003A7C84"/>
    <w:rsid w:val="003B0537"/>
    <w:rsid w:val="003B152A"/>
    <w:rsid w:val="003B16F3"/>
    <w:rsid w:val="003B1A57"/>
    <w:rsid w:val="003B26CB"/>
    <w:rsid w:val="003B3740"/>
    <w:rsid w:val="003B41FF"/>
    <w:rsid w:val="003B47CA"/>
    <w:rsid w:val="003B4914"/>
    <w:rsid w:val="003B4B57"/>
    <w:rsid w:val="003B4C3E"/>
    <w:rsid w:val="003B4DDA"/>
    <w:rsid w:val="003B4E97"/>
    <w:rsid w:val="003B5234"/>
    <w:rsid w:val="003B5655"/>
    <w:rsid w:val="003B565E"/>
    <w:rsid w:val="003B5834"/>
    <w:rsid w:val="003B5BD6"/>
    <w:rsid w:val="003B5EF3"/>
    <w:rsid w:val="003B6509"/>
    <w:rsid w:val="003B6915"/>
    <w:rsid w:val="003B6E0B"/>
    <w:rsid w:val="003B7A54"/>
    <w:rsid w:val="003B7C2D"/>
    <w:rsid w:val="003C0A40"/>
    <w:rsid w:val="003C113D"/>
    <w:rsid w:val="003C11B8"/>
    <w:rsid w:val="003C14C0"/>
    <w:rsid w:val="003C1C06"/>
    <w:rsid w:val="003C2021"/>
    <w:rsid w:val="003C20E5"/>
    <w:rsid w:val="003C2187"/>
    <w:rsid w:val="003C2354"/>
    <w:rsid w:val="003C2931"/>
    <w:rsid w:val="003C2983"/>
    <w:rsid w:val="003C2C12"/>
    <w:rsid w:val="003C2FA2"/>
    <w:rsid w:val="003C32B8"/>
    <w:rsid w:val="003C3739"/>
    <w:rsid w:val="003C3992"/>
    <w:rsid w:val="003C4485"/>
    <w:rsid w:val="003C4603"/>
    <w:rsid w:val="003C4FF0"/>
    <w:rsid w:val="003C53CA"/>
    <w:rsid w:val="003C5482"/>
    <w:rsid w:val="003C554D"/>
    <w:rsid w:val="003C5887"/>
    <w:rsid w:val="003C6321"/>
    <w:rsid w:val="003C66A4"/>
    <w:rsid w:val="003C68EF"/>
    <w:rsid w:val="003C7590"/>
    <w:rsid w:val="003C7694"/>
    <w:rsid w:val="003C7718"/>
    <w:rsid w:val="003C77B2"/>
    <w:rsid w:val="003C7A67"/>
    <w:rsid w:val="003C7F89"/>
    <w:rsid w:val="003C7FB0"/>
    <w:rsid w:val="003D0099"/>
    <w:rsid w:val="003D01F6"/>
    <w:rsid w:val="003D0F11"/>
    <w:rsid w:val="003D10A4"/>
    <w:rsid w:val="003D12E6"/>
    <w:rsid w:val="003D12EB"/>
    <w:rsid w:val="003D13E2"/>
    <w:rsid w:val="003D1587"/>
    <w:rsid w:val="003D1980"/>
    <w:rsid w:val="003D1B0D"/>
    <w:rsid w:val="003D1DEC"/>
    <w:rsid w:val="003D2078"/>
    <w:rsid w:val="003D24BD"/>
    <w:rsid w:val="003D2C1A"/>
    <w:rsid w:val="003D2E2D"/>
    <w:rsid w:val="003D3097"/>
    <w:rsid w:val="003D3107"/>
    <w:rsid w:val="003D3BA7"/>
    <w:rsid w:val="003D3DB5"/>
    <w:rsid w:val="003D3EB5"/>
    <w:rsid w:val="003D41BA"/>
    <w:rsid w:val="003D4383"/>
    <w:rsid w:val="003D4486"/>
    <w:rsid w:val="003D4D2E"/>
    <w:rsid w:val="003D5325"/>
    <w:rsid w:val="003D56A9"/>
    <w:rsid w:val="003D57E6"/>
    <w:rsid w:val="003D5AFF"/>
    <w:rsid w:val="003D602B"/>
    <w:rsid w:val="003D69D8"/>
    <w:rsid w:val="003D6E8A"/>
    <w:rsid w:val="003D73C8"/>
    <w:rsid w:val="003D7677"/>
    <w:rsid w:val="003D782D"/>
    <w:rsid w:val="003D7D9F"/>
    <w:rsid w:val="003D7EA8"/>
    <w:rsid w:val="003E01B3"/>
    <w:rsid w:val="003E01FC"/>
    <w:rsid w:val="003E0675"/>
    <w:rsid w:val="003E06E6"/>
    <w:rsid w:val="003E0884"/>
    <w:rsid w:val="003E0920"/>
    <w:rsid w:val="003E0A42"/>
    <w:rsid w:val="003E0C3D"/>
    <w:rsid w:val="003E0CA0"/>
    <w:rsid w:val="003E0D26"/>
    <w:rsid w:val="003E0F33"/>
    <w:rsid w:val="003E13E8"/>
    <w:rsid w:val="003E156C"/>
    <w:rsid w:val="003E1802"/>
    <w:rsid w:val="003E19BD"/>
    <w:rsid w:val="003E1B8E"/>
    <w:rsid w:val="003E292B"/>
    <w:rsid w:val="003E2C85"/>
    <w:rsid w:val="003E2EB8"/>
    <w:rsid w:val="003E3F2A"/>
    <w:rsid w:val="003E4317"/>
    <w:rsid w:val="003E43D8"/>
    <w:rsid w:val="003E469B"/>
    <w:rsid w:val="003E481D"/>
    <w:rsid w:val="003E4B7C"/>
    <w:rsid w:val="003E5420"/>
    <w:rsid w:val="003E552A"/>
    <w:rsid w:val="003E5716"/>
    <w:rsid w:val="003E5F35"/>
    <w:rsid w:val="003E62A7"/>
    <w:rsid w:val="003E63D4"/>
    <w:rsid w:val="003E650D"/>
    <w:rsid w:val="003E675A"/>
    <w:rsid w:val="003E6E06"/>
    <w:rsid w:val="003F06A6"/>
    <w:rsid w:val="003F08EB"/>
    <w:rsid w:val="003F1332"/>
    <w:rsid w:val="003F1536"/>
    <w:rsid w:val="003F1834"/>
    <w:rsid w:val="003F1928"/>
    <w:rsid w:val="003F1AD7"/>
    <w:rsid w:val="003F1F39"/>
    <w:rsid w:val="003F20C7"/>
    <w:rsid w:val="003F226F"/>
    <w:rsid w:val="003F2675"/>
    <w:rsid w:val="003F3165"/>
    <w:rsid w:val="003F323E"/>
    <w:rsid w:val="003F33B9"/>
    <w:rsid w:val="003F342A"/>
    <w:rsid w:val="003F348D"/>
    <w:rsid w:val="003F3DBF"/>
    <w:rsid w:val="003F4353"/>
    <w:rsid w:val="003F4A1C"/>
    <w:rsid w:val="003F4C29"/>
    <w:rsid w:val="003F5045"/>
    <w:rsid w:val="003F5570"/>
    <w:rsid w:val="003F55C8"/>
    <w:rsid w:val="003F564E"/>
    <w:rsid w:val="003F58E5"/>
    <w:rsid w:val="003F68D6"/>
    <w:rsid w:val="003F6ADE"/>
    <w:rsid w:val="003F6F69"/>
    <w:rsid w:val="003F7A53"/>
    <w:rsid w:val="003F7A58"/>
    <w:rsid w:val="003F7DEF"/>
    <w:rsid w:val="00400BA3"/>
    <w:rsid w:val="00401755"/>
    <w:rsid w:val="00401BC3"/>
    <w:rsid w:val="00401D6B"/>
    <w:rsid w:val="004023BB"/>
    <w:rsid w:val="00402628"/>
    <w:rsid w:val="0040307B"/>
    <w:rsid w:val="00403726"/>
    <w:rsid w:val="00403807"/>
    <w:rsid w:val="00403D22"/>
    <w:rsid w:val="00404273"/>
    <w:rsid w:val="004042F1"/>
    <w:rsid w:val="004045A7"/>
    <w:rsid w:val="00404C77"/>
    <w:rsid w:val="00404EBA"/>
    <w:rsid w:val="004050B3"/>
    <w:rsid w:val="004054D3"/>
    <w:rsid w:val="00405CD7"/>
    <w:rsid w:val="0040656F"/>
    <w:rsid w:val="00406A20"/>
    <w:rsid w:val="00406C6B"/>
    <w:rsid w:val="00407117"/>
    <w:rsid w:val="00407237"/>
    <w:rsid w:val="00407A0D"/>
    <w:rsid w:val="00407C51"/>
    <w:rsid w:val="00410326"/>
    <w:rsid w:val="00410A30"/>
    <w:rsid w:val="00410F3C"/>
    <w:rsid w:val="0041167B"/>
    <w:rsid w:val="00412806"/>
    <w:rsid w:val="00412E0D"/>
    <w:rsid w:val="00413044"/>
    <w:rsid w:val="004135DB"/>
    <w:rsid w:val="00413871"/>
    <w:rsid w:val="0041409A"/>
    <w:rsid w:val="0041484B"/>
    <w:rsid w:val="004149EF"/>
    <w:rsid w:val="00414B67"/>
    <w:rsid w:val="0041525D"/>
    <w:rsid w:val="004162EA"/>
    <w:rsid w:val="00416685"/>
    <w:rsid w:val="00416997"/>
    <w:rsid w:val="004175E2"/>
    <w:rsid w:val="0041782D"/>
    <w:rsid w:val="004178D0"/>
    <w:rsid w:val="00417951"/>
    <w:rsid w:val="0041795A"/>
    <w:rsid w:val="004179C2"/>
    <w:rsid w:val="00417EB3"/>
    <w:rsid w:val="00420275"/>
    <w:rsid w:val="0042065C"/>
    <w:rsid w:val="0042112A"/>
    <w:rsid w:val="0042122F"/>
    <w:rsid w:val="00421968"/>
    <w:rsid w:val="00421AF1"/>
    <w:rsid w:val="00421FBA"/>
    <w:rsid w:val="00422371"/>
    <w:rsid w:val="004225DE"/>
    <w:rsid w:val="00422634"/>
    <w:rsid w:val="004229BA"/>
    <w:rsid w:val="00422A18"/>
    <w:rsid w:val="00422E9F"/>
    <w:rsid w:val="004230A5"/>
    <w:rsid w:val="0042324C"/>
    <w:rsid w:val="004232A8"/>
    <w:rsid w:val="00423708"/>
    <w:rsid w:val="00423745"/>
    <w:rsid w:val="00423E86"/>
    <w:rsid w:val="00424052"/>
    <w:rsid w:val="0042462B"/>
    <w:rsid w:val="0042499B"/>
    <w:rsid w:val="00424FF4"/>
    <w:rsid w:val="0042558E"/>
    <w:rsid w:val="00425875"/>
    <w:rsid w:val="00425C3A"/>
    <w:rsid w:val="00425D69"/>
    <w:rsid w:val="00425DE8"/>
    <w:rsid w:val="004261D9"/>
    <w:rsid w:val="004261F8"/>
    <w:rsid w:val="00426351"/>
    <w:rsid w:val="004266D5"/>
    <w:rsid w:val="0042767C"/>
    <w:rsid w:val="00427B3D"/>
    <w:rsid w:val="00427E85"/>
    <w:rsid w:val="00430023"/>
    <w:rsid w:val="00430634"/>
    <w:rsid w:val="0043075E"/>
    <w:rsid w:val="0043081D"/>
    <w:rsid w:val="00430970"/>
    <w:rsid w:val="00430E2C"/>
    <w:rsid w:val="004312FC"/>
    <w:rsid w:val="0043153C"/>
    <w:rsid w:val="00431FDF"/>
    <w:rsid w:val="00432036"/>
    <w:rsid w:val="004324FF"/>
    <w:rsid w:val="00432745"/>
    <w:rsid w:val="004329B3"/>
    <w:rsid w:val="00432DC1"/>
    <w:rsid w:val="00432ED0"/>
    <w:rsid w:val="004334D9"/>
    <w:rsid w:val="004334FE"/>
    <w:rsid w:val="00433597"/>
    <w:rsid w:val="004337DC"/>
    <w:rsid w:val="00433897"/>
    <w:rsid w:val="00434377"/>
    <w:rsid w:val="00434487"/>
    <w:rsid w:val="0043481B"/>
    <w:rsid w:val="00434D78"/>
    <w:rsid w:val="00434DC5"/>
    <w:rsid w:val="00434FBB"/>
    <w:rsid w:val="004351D1"/>
    <w:rsid w:val="004353A3"/>
    <w:rsid w:val="00435503"/>
    <w:rsid w:val="00435504"/>
    <w:rsid w:val="0043575C"/>
    <w:rsid w:val="00435F9B"/>
    <w:rsid w:val="004370B2"/>
    <w:rsid w:val="004372FF"/>
    <w:rsid w:val="004376F6"/>
    <w:rsid w:val="0044014C"/>
    <w:rsid w:val="0044027E"/>
    <w:rsid w:val="004405CF"/>
    <w:rsid w:val="004407E2"/>
    <w:rsid w:val="004408A5"/>
    <w:rsid w:val="00440C3B"/>
    <w:rsid w:val="004412DE"/>
    <w:rsid w:val="00441342"/>
    <w:rsid w:val="004418C5"/>
    <w:rsid w:val="00441A6E"/>
    <w:rsid w:val="00441A7F"/>
    <w:rsid w:val="004431B1"/>
    <w:rsid w:val="00443222"/>
    <w:rsid w:val="00443466"/>
    <w:rsid w:val="004435B3"/>
    <w:rsid w:val="00444112"/>
    <w:rsid w:val="0044440F"/>
    <w:rsid w:val="0044497C"/>
    <w:rsid w:val="00444D3D"/>
    <w:rsid w:val="00445148"/>
    <w:rsid w:val="00445265"/>
    <w:rsid w:val="00445907"/>
    <w:rsid w:val="00446117"/>
    <w:rsid w:val="00446285"/>
    <w:rsid w:val="004462C3"/>
    <w:rsid w:val="00446555"/>
    <w:rsid w:val="004465BA"/>
    <w:rsid w:val="00447382"/>
    <w:rsid w:val="00447788"/>
    <w:rsid w:val="0044796E"/>
    <w:rsid w:val="00447EFE"/>
    <w:rsid w:val="00450882"/>
    <w:rsid w:val="00450E6D"/>
    <w:rsid w:val="00450FB4"/>
    <w:rsid w:val="004510AC"/>
    <w:rsid w:val="0045119A"/>
    <w:rsid w:val="0045141A"/>
    <w:rsid w:val="00451580"/>
    <w:rsid w:val="0045190B"/>
    <w:rsid w:val="0045239B"/>
    <w:rsid w:val="00452733"/>
    <w:rsid w:val="0045281C"/>
    <w:rsid w:val="004528D9"/>
    <w:rsid w:val="00452946"/>
    <w:rsid w:val="00452C1B"/>
    <w:rsid w:val="00452E82"/>
    <w:rsid w:val="00452EBE"/>
    <w:rsid w:val="00452F86"/>
    <w:rsid w:val="00452F96"/>
    <w:rsid w:val="0045322D"/>
    <w:rsid w:val="004533D7"/>
    <w:rsid w:val="00453919"/>
    <w:rsid w:val="00453B9F"/>
    <w:rsid w:val="00453C3F"/>
    <w:rsid w:val="00453DEE"/>
    <w:rsid w:val="00454039"/>
    <w:rsid w:val="00454234"/>
    <w:rsid w:val="00454320"/>
    <w:rsid w:val="00454373"/>
    <w:rsid w:val="00454DE8"/>
    <w:rsid w:val="00455053"/>
    <w:rsid w:val="004550CD"/>
    <w:rsid w:val="0045543E"/>
    <w:rsid w:val="0045569A"/>
    <w:rsid w:val="004556A3"/>
    <w:rsid w:val="004556E9"/>
    <w:rsid w:val="00455A11"/>
    <w:rsid w:val="00455A80"/>
    <w:rsid w:val="004562EC"/>
    <w:rsid w:val="004573A5"/>
    <w:rsid w:val="00457587"/>
    <w:rsid w:val="004575FB"/>
    <w:rsid w:val="00457823"/>
    <w:rsid w:val="00457AC7"/>
    <w:rsid w:val="0046050A"/>
    <w:rsid w:val="004609CE"/>
    <w:rsid w:val="00460CEE"/>
    <w:rsid w:val="004611E3"/>
    <w:rsid w:val="004613B6"/>
    <w:rsid w:val="0046191E"/>
    <w:rsid w:val="00461B0C"/>
    <w:rsid w:val="00461C96"/>
    <w:rsid w:val="004623A4"/>
    <w:rsid w:val="00463002"/>
    <w:rsid w:val="004630B9"/>
    <w:rsid w:val="00464008"/>
    <w:rsid w:val="004642B5"/>
    <w:rsid w:val="004644FF"/>
    <w:rsid w:val="00464AD0"/>
    <w:rsid w:val="00464B01"/>
    <w:rsid w:val="00465A5C"/>
    <w:rsid w:val="00465A90"/>
    <w:rsid w:val="00466031"/>
    <w:rsid w:val="00466674"/>
    <w:rsid w:val="0046692D"/>
    <w:rsid w:val="00466C2A"/>
    <w:rsid w:val="00466C77"/>
    <w:rsid w:val="004676BF"/>
    <w:rsid w:val="00467774"/>
    <w:rsid w:val="00467790"/>
    <w:rsid w:val="004677BB"/>
    <w:rsid w:val="00467A47"/>
    <w:rsid w:val="00467DDE"/>
    <w:rsid w:val="00470545"/>
    <w:rsid w:val="00470774"/>
    <w:rsid w:val="00470CBD"/>
    <w:rsid w:val="00470F38"/>
    <w:rsid w:val="004724B4"/>
    <w:rsid w:val="004726C0"/>
    <w:rsid w:val="00472C28"/>
    <w:rsid w:val="0047328D"/>
    <w:rsid w:val="00473913"/>
    <w:rsid w:val="0047429D"/>
    <w:rsid w:val="0047458E"/>
    <w:rsid w:val="004746EA"/>
    <w:rsid w:val="00474B69"/>
    <w:rsid w:val="00474FC9"/>
    <w:rsid w:val="00475308"/>
    <w:rsid w:val="0047586E"/>
    <w:rsid w:val="00475B55"/>
    <w:rsid w:val="004761C1"/>
    <w:rsid w:val="004765D8"/>
    <w:rsid w:val="0047667F"/>
    <w:rsid w:val="0047687F"/>
    <w:rsid w:val="00476902"/>
    <w:rsid w:val="00476956"/>
    <w:rsid w:val="00476AEE"/>
    <w:rsid w:val="004773C3"/>
    <w:rsid w:val="00477D46"/>
    <w:rsid w:val="00477FBD"/>
    <w:rsid w:val="004804DD"/>
    <w:rsid w:val="00480568"/>
    <w:rsid w:val="004808C5"/>
    <w:rsid w:val="004815A0"/>
    <w:rsid w:val="004817A8"/>
    <w:rsid w:val="00481995"/>
    <w:rsid w:val="00481E61"/>
    <w:rsid w:val="004820A8"/>
    <w:rsid w:val="004824A5"/>
    <w:rsid w:val="004824F0"/>
    <w:rsid w:val="004824FA"/>
    <w:rsid w:val="00482741"/>
    <w:rsid w:val="004827A4"/>
    <w:rsid w:val="004833B7"/>
    <w:rsid w:val="00483760"/>
    <w:rsid w:val="00483B3F"/>
    <w:rsid w:val="004845D4"/>
    <w:rsid w:val="004848E3"/>
    <w:rsid w:val="00484948"/>
    <w:rsid w:val="004849C5"/>
    <w:rsid w:val="00484FFB"/>
    <w:rsid w:val="00485084"/>
    <w:rsid w:val="00485A6A"/>
    <w:rsid w:val="004864AE"/>
    <w:rsid w:val="004874A5"/>
    <w:rsid w:val="00487707"/>
    <w:rsid w:val="00490246"/>
    <w:rsid w:val="004906BB"/>
    <w:rsid w:val="004909CC"/>
    <w:rsid w:val="00490B0D"/>
    <w:rsid w:val="00490DD4"/>
    <w:rsid w:val="0049113E"/>
    <w:rsid w:val="004912BB"/>
    <w:rsid w:val="00491379"/>
    <w:rsid w:val="004916A0"/>
    <w:rsid w:val="004916BD"/>
    <w:rsid w:val="004918C0"/>
    <w:rsid w:val="0049238D"/>
    <w:rsid w:val="004923C4"/>
    <w:rsid w:val="00492410"/>
    <w:rsid w:val="00492B5D"/>
    <w:rsid w:val="00493675"/>
    <w:rsid w:val="00493951"/>
    <w:rsid w:val="00493CBE"/>
    <w:rsid w:val="00493E1A"/>
    <w:rsid w:val="0049452B"/>
    <w:rsid w:val="00494C00"/>
    <w:rsid w:val="0049528D"/>
    <w:rsid w:val="004953EA"/>
    <w:rsid w:val="0049570B"/>
    <w:rsid w:val="00495AC7"/>
    <w:rsid w:val="00495E8B"/>
    <w:rsid w:val="00495F90"/>
    <w:rsid w:val="00496696"/>
    <w:rsid w:val="00496830"/>
    <w:rsid w:val="0049762B"/>
    <w:rsid w:val="004977DC"/>
    <w:rsid w:val="00497D00"/>
    <w:rsid w:val="00497F3E"/>
    <w:rsid w:val="004A0028"/>
    <w:rsid w:val="004A0369"/>
    <w:rsid w:val="004A03C6"/>
    <w:rsid w:val="004A0659"/>
    <w:rsid w:val="004A07BC"/>
    <w:rsid w:val="004A125C"/>
    <w:rsid w:val="004A19B7"/>
    <w:rsid w:val="004A1AE6"/>
    <w:rsid w:val="004A2EBD"/>
    <w:rsid w:val="004A3038"/>
    <w:rsid w:val="004A352E"/>
    <w:rsid w:val="004A3E2E"/>
    <w:rsid w:val="004A3E3E"/>
    <w:rsid w:val="004A488C"/>
    <w:rsid w:val="004A4A5F"/>
    <w:rsid w:val="004A51EA"/>
    <w:rsid w:val="004A58FA"/>
    <w:rsid w:val="004A652F"/>
    <w:rsid w:val="004A66B6"/>
    <w:rsid w:val="004A66F6"/>
    <w:rsid w:val="004A68D3"/>
    <w:rsid w:val="004A68E8"/>
    <w:rsid w:val="004A6B58"/>
    <w:rsid w:val="004A7079"/>
    <w:rsid w:val="004A7440"/>
    <w:rsid w:val="004A796E"/>
    <w:rsid w:val="004A7E49"/>
    <w:rsid w:val="004B07B6"/>
    <w:rsid w:val="004B089A"/>
    <w:rsid w:val="004B1133"/>
    <w:rsid w:val="004B151D"/>
    <w:rsid w:val="004B1F19"/>
    <w:rsid w:val="004B221F"/>
    <w:rsid w:val="004B237A"/>
    <w:rsid w:val="004B23EF"/>
    <w:rsid w:val="004B249D"/>
    <w:rsid w:val="004B24BA"/>
    <w:rsid w:val="004B27BC"/>
    <w:rsid w:val="004B2DFA"/>
    <w:rsid w:val="004B2FC2"/>
    <w:rsid w:val="004B354B"/>
    <w:rsid w:val="004B417C"/>
    <w:rsid w:val="004B436A"/>
    <w:rsid w:val="004B4835"/>
    <w:rsid w:val="004B4DB6"/>
    <w:rsid w:val="004B5C18"/>
    <w:rsid w:val="004B5CF1"/>
    <w:rsid w:val="004B5DF3"/>
    <w:rsid w:val="004B6250"/>
    <w:rsid w:val="004B6E69"/>
    <w:rsid w:val="004B7B45"/>
    <w:rsid w:val="004B7E7C"/>
    <w:rsid w:val="004C0462"/>
    <w:rsid w:val="004C0641"/>
    <w:rsid w:val="004C0B8D"/>
    <w:rsid w:val="004C0C0D"/>
    <w:rsid w:val="004C0E1C"/>
    <w:rsid w:val="004C0EEC"/>
    <w:rsid w:val="004C0F4D"/>
    <w:rsid w:val="004C18FC"/>
    <w:rsid w:val="004C1CF6"/>
    <w:rsid w:val="004C1E79"/>
    <w:rsid w:val="004C1EC9"/>
    <w:rsid w:val="004C2374"/>
    <w:rsid w:val="004C2410"/>
    <w:rsid w:val="004C264E"/>
    <w:rsid w:val="004C2B3F"/>
    <w:rsid w:val="004C2B5C"/>
    <w:rsid w:val="004C2C0A"/>
    <w:rsid w:val="004C375A"/>
    <w:rsid w:val="004C3A02"/>
    <w:rsid w:val="004C42E2"/>
    <w:rsid w:val="004C43F8"/>
    <w:rsid w:val="004C4F98"/>
    <w:rsid w:val="004C4FC4"/>
    <w:rsid w:val="004C50D9"/>
    <w:rsid w:val="004C6919"/>
    <w:rsid w:val="004C6E3B"/>
    <w:rsid w:val="004C6EEB"/>
    <w:rsid w:val="004C7627"/>
    <w:rsid w:val="004C7F77"/>
    <w:rsid w:val="004C7FAA"/>
    <w:rsid w:val="004D000A"/>
    <w:rsid w:val="004D0156"/>
    <w:rsid w:val="004D024A"/>
    <w:rsid w:val="004D06A3"/>
    <w:rsid w:val="004D07BD"/>
    <w:rsid w:val="004D082F"/>
    <w:rsid w:val="004D089E"/>
    <w:rsid w:val="004D0A0E"/>
    <w:rsid w:val="004D0BEE"/>
    <w:rsid w:val="004D0FAD"/>
    <w:rsid w:val="004D0FE0"/>
    <w:rsid w:val="004D1088"/>
    <w:rsid w:val="004D1B1C"/>
    <w:rsid w:val="004D2373"/>
    <w:rsid w:val="004D2D28"/>
    <w:rsid w:val="004D3956"/>
    <w:rsid w:val="004D3C37"/>
    <w:rsid w:val="004D3CE4"/>
    <w:rsid w:val="004D400D"/>
    <w:rsid w:val="004D4077"/>
    <w:rsid w:val="004D445C"/>
    <w:rsid w:val="004D45D3"/>
    <w:rsid w:val="004D485A"/>
    <w:rsid w:val="004D48CB"/>
    <w:rsid w:val="004D49D5"/>
    <w:rsid w:val="004D4B86"/>
    <w:rsid w:val="004D4ECA"/>
    <w:rsid w:val="004D4ECD"/>
    <w:rsid w:val="004D502B"/>
    <w:rsid w:val="004D50B2"/>
    <w:rsid w:val="004D542A"/>
    <w:rsid w:val="004D56B3"/>
    <w:rsid w:val="004D5CAE"/>
    <w:rsid w:val="004D6075"/>
    <w:rsid w:val="004D6133"/>
    <w:rsid w:val="004D62EB"/>
    <w:rsid w:val="004D62EC"/>
    <w:rsid w:val="004D63AD"/>
    <w:rsid w:val="004D681E"/>
    <w:rsid w:val="004D6C4E"/>
    <w:rsid w:val="004D6D36"/>
    <w:rsid w:val="004D6F86"/>
    <w:rsid w:val="004D70E6"/>
    <w:rsid w:val="004D71C1"/>
    <w:rsid w:val="004D7579"/>
    <w:rsid w:val="004D7911"/>
    <w:rsid w:val="004E1277"/>
    <w:rsid w:val="004E1424"/>
    <w:rsid w:val="004E1D0C"/>
    <w:rsid w:val="004E25DC"/>
    <w:rsid w:val="004E28CB"/>
    <w:rsid w:val="004E2A7D"/>
    <w:rsid w:val="004E2B0E"/>
    <w:rsid w:val="004E2B35"/>
    <w:rsid w:val="004E35CB"/>
    <w:rsid w:val="004E3749"/>
    <w:rsid w:val="004E42D4"/>
    <w:rsid w:val="004E4392"/>
    <w:rsid w:val="004E43E7"/>
    <w:rsid w:val="004E4B52"/>
    <w:rsid w:val="004E539E"/>
    <w:rsid w:val="004E56BA"/>
    <w:rsid w:val="004E5E24"/>
    <w:rsid w:val="004E6251"/>
    <w:rsid w:val="004E6286"/>
    <w:rsid w:val="004E685A"/>
    <w:rsid w:val="004E6AA1"/>
    <w:rsid w:val="004E6BB6"/>
    <w:rsid w:val="004E731E"/>
    <w:rsid w:val="004E7607"/>
    <w:rsid w:val="004E7D18"/>
    <w:rsid w:val="004E7E1D"/>
    <w:rsid w:val="004F02AD"/>
    <w:rsid w:val="004F0A9F"/>
    <w:rsid w:val="004F0C5C"/>
    <w:rsid w:val="004F0CE3"/>
    <w:rsid w:val="004F10A8"/>
    <w:rsid w:val="004F113A"/>
    <w:rsid w:val="004F140F"/>
    <w:rsid w:val="004F1519"/>
    <w:rsid w:val="004F16A6"/>
    <w:rsid w:val="004F2141"/>
    <w:rsid w:val="004F25FE"/>
    <w:rsid w:val="004F2BB4"/>
    <w:rsid w:val="004F2C7F"/>
    <w:rsid w:val="004F2CDC"/>
    <w:rsid w:val="004F368C"/>
    <w:rsid w:val="004F3D0F"/>
    <w:rsid w:val="004F3D6B"/>
    <w:rsid w:val="004F409E"/>
    <w:rsid w:val="004F45DB"/>
    <w:rsid w:val="004F47EE"/>
    <w:rsid w:val="004F55EE"/>
    <w:rsid w:val="004F56BD"/>
    <w:rsid w:val="004F5CE6"/>
    <w:rsid w:val="004F5FAA"/>
    <w:rsid w:val="004F6392"/>
    <w:rsid w:val="004F6682"/>
    <w:rsid w:val="004F6791"/>
    <w:rsid w:val="004F68DB"/>
    <w:rsid w:val="004F6CE6"/>
    <w:rsid w:val="004F6F91"/>
    <w:rsid w:val="004F6FB7"/>
    <w:rsid w:val="004F70C8"/>
    <w:rsid w:val="004F7744"/>
    <w:rsid w:val="004F780C"/>
    <w:rsid w:val="004F7A88"/>
    <w:rsid w:val="004F7AB4"/>
    <w:rsid w:val="004F7DC9"/>
    <w:rsid w:val="00500742"/>
    <w:rsid w:val="00500959"/>
    <w:rsid w:val="00500CDD"/>
    <w:rsid w:val="0050173C"/>
    <w:rsid w:val="00501984"/>
    <w:rsid w:val="005021DE"/>
    <w:rsid w:val="00502310"/>
    <w:rsid w:val="005024EE"/>
    <w:rsid w:val="005029F8"/>
    <w:rsid w:val="00503B13"/>
    <w:rsid w:val="00503BD9"/>
    <w:rsid w:val="00503D42"/>
    <w:rsid w:val="00503F0A"/>
    <w:rsid w:val="00504B10"/>
    <w:rsid w:val="00504E15"/>
    <w:rsid w:val="00504EB8"/>
    <w:rsid w:val="00504FF6"/>
    <w:rsid w:val="00505C2D"/>
    <w:rsid w:val="00505CCC"/>
    <w:rsid w:val="0050617E"/>
    <w:rsid w:val="00506D60"/>
    <w:rsid w:val="00506E0A"/>
    <w:rsid w:val="00506FFF"/>
    <w:rsid w:val="00507002"/>
    <w:rsid w:val="0050747E"/>
    <w:rsid w:val="00507721"/>
    <w:rsid w:val="00507909"/>
    <w:rsid w:val="00507CE2"/>
    <w:rsid w:val="00507E07"/>
    <w:rsid w:val="00510036"/>
    <w:rsid w:val="00510109"/>
    <w:rsid w:val="0051043B"/>
    <w:rsid w:val="005106DB"/>
    <w:rsid w:val="005108DA"/>
    <w:rsid w:val="00510A00"/>
    <w:rsid w:val="005115BB"/>
    <w:rsid w:val="0051162B"/>
    <w:rsid w:val="005116FE"/>
    <w:rsid w:val="005117D7"/>
    <w:rsid w:val="00511A2E"/>
    <w:rsid w:val="00512797"/>
    <w:rsid w:val="00512AED"/>
    <w:rsid w:val="00513700"/>
    <w:rsid w:val="00513909"/>
    <w:rsid w:val="00513A76"/>
    <w:rsid w:val="00513D6F"/>
    <w:rsid w:val="00513E7A"/>
    <w:rsid w:val="00513F15"/>
    <w:rsid w:val="00513FE1"/>
    <w:rsid w:val="00514590"/>
    <w:rsid w:val="005149E8"/>
    <w:rsid w:val="0051510C"/>
    <w:rsid w:val="0051561A"/>
    <w:rsid w:val="005158DD"/>
    <w:rsid w:val="00515A43"/>
    <w:rsid w:val="0051628C"/>
    <w:rsid w:val="005168E3"/>
    <w:rsid w:val="00516BCE"/>
    <w:rsid w:val="005172BB"/>
    <w:rsid w:val="0051783F"/>
    <w:rsid w:val="005179F3"/>
    <w:rsid w:val="00517D9E"/>
    <w:rsid w:val="00520163"/>
    <w:rsid w:val="00520266"/>
    <w:rsid w:val="0052076A"/>
    <w:rsid w:val="00520C3A"/>
    <w:rsid w:val="00520D87"/>
    <w:rsid w:val="00520EF6"/>
    <w:rsid w:val="00520F18"/>
    <w:rsid w:val="00521461"/>
    <w:rsid w:val="005216CA"/>
    <w:rsid w:val="00521F87"/>
    <w:rsid w:val="0052231F"/>
    <w:rsid w:val="0052261D"/>
    <w:rsid w:val="0052288C"/>
    <w:rsid w:val="00522E05"/>
    <w:rsid w:val="00522F96"/>
    <w:rsid w:val="005239F5"/>
    <w:rsid w:val="005246CD"/>
    <w:rsid w:val="005246DD"/>
    <w:rsid w:val="00524C3B"/>
    <w:rsid w:val="00524F5A"/>
    <w:rsid w:val="00525A08"/>
    <w:rsid w:val="00525FB9"/>
    <w:rsid w:val="0052603A"/>
    <w:rsid w:val="0052721D"/>
    <w:rsid w:val="005274DE"/>
    <w:rsid w:val="00527949"/>
    <w:rsid w:val="00527AD4"/>
    <w:rsid w:val="00527F3B"/>
    <w:rsid w:val="00530494"/>
    <w:rsid w:val="0053066A"/>
    <w:rsid w:val="005306D8"/>
    <w:rsid w:val="005315BD"/>
    <w:rsid w:val="0053200F"/>
    <w:rsid w:val="00532DC7"/>
    <w:rsid w:val="00532E81"/>
    <w:rsid w:val="00533120"/>
    <w:rsid w:val="005334A7"/>
    <w:rsid w:val="005335CB"/>
    <w:rsid w:val="00533A37"/>
    <w:rsid w:val="00534252"/>
    <w:rsid w:val="005343B0"/>
    <w:rsid w:val="00534522"/>
    <w:rsid w:val="00535499"/>
    <w:rsid w:val="00535831"/>
    <w:rsid w:val="00536009"/>
    <w:rsid w:val="005367CF"/>
    <w:rsid w:val="00537ACB"/>
    <w:rsid w:val="00537B0E"/>
    <w:rsid w:val="00537EFB"/>
    <w:rsid w:val="00537FEB"/>
    <w:rsid w:val="0054023B"/>
    <w:rsid w:val="00540398"/>
    <w:rsid w:val="005404E5"/>
    <w:rsid w:val="00540A7E"/>
    <w:rsid w:val="005416FB"/>
    <w:rsid w:val="00541B46"/>
    <w:rsid w:val="00541BCB"/>
    <w:rsid w:val="00542444"/>
    <w:rsid w:val="00542479"/>
    <w:rsid w:val="0054251B"/>
    <w:rsid w:val="00542536"/>
    <w:rsid w:val="00542928"/>
    <w:rsid w:val="00542B23"/>
    <w:rsid w:val="00542D90"/>
    <w:rsid w:val="005430E6"/>
    <w:rsid w:val="00543222"/>
    <w:rsid w:val="00543293"/>
    <w:rsid w:val="005436F8"/>
    <w:rsid w:val="0054384A"/>
    <w:rsid w:val="00543B84"/>
    <w:rsid w:val="00544839"/>
    <w:rsid w:val="00544B55"/>
    <w:rsid w:val="00545104"/>
    <w:rsid w:val="005451EA"/>
    <w:rsid w:val="00545766"/>
    <w:rsid w:val="00545E56"/>
    <w:rsid w:val="00546838"/>
    <w:rsid w:val="00546CDE"/>
    <w:rsid w:val="00546DE7"/>
    <w:rsid w:val="0054716A"/>
    <w:rsid w:val="00547242"/>
    <w:rsid w:val="00547DD5"/>
    <w:rsid w:val="005500EF"/>
    <w:rsid w:val="00550456"/>
    <w:rsid w:val="00550620"/>
    <w:rsid w:val="00550742"/>
    <w:rsid w:val="00550D6C"/>
    <w:rsid w:val="00550E76"/>
    <w:rsid w:val="00550E79"/>
    <w:rsid w:val="00551A79"/>
    <w:rsid w:val="00551CD4"/>
    <w:rsid w:val="00551D5B"/>
    <w:rsid w:val="0055211B"/>
    <w:rsid w:val="00552373"/>
    <w:rsid w:val="00552F01"/>
    <w:rsid w:val="00552FEC"/>
    <w:rsid w:val="0055335E"/>
    <w:rsid w:val="005538FA"/>
    <w:rsid w:val="00553AA3"/>
    <w:rsid w:val="00553D0B"/>
    <w:rsid w:val="0055418C"/>
    <w:rsid w:val="00554219"/>
    <w:rsid w:val="00554CCA"/>
    <w:rsid w:val="00555025"/>
    <w:rsid w:val="0055597E"/>
    <w:rsid w:val="00555D9B"/>
    <w:rsid w:val="005564E7"/>
    <w:rsid w:val="00556503"/>
    <w:rsid w:val="00556B0E"/>
    <w:rsid w:val="00557000"/>
    <w:rsid w:val="00557131"/>
    <w:rsid w:val="00557CDB"/>
    <w:rsid w:val="00560ABC"/>
    <w:rsid w:val="00560F94"/>
    <w:rsid w:val="00561069"/>
    <w:rsid w:val="00561139"/>
    <w:rsid w:val="005616BC"/>
    <w:rsid w:val="0056183C"/>
    <w:rsid w:val="00562A26"/>
    <w:rsid w:val="00562A89"/>
    <w:rsid w:val="00562BBB"/>
    <w:rsid w:val="00562E09"/>
    <w:rsid w:val="00562FC2"/>
    <w:rsid w:val="005638E2"/>
    <w:rsid w:val="00563C74"/>
    <w:rsid w:val="00563C85"/>
    <w:rsid w:val="005644A2"/>
    <w:rsid w:val="005644DE"/>
    <w:rsid w:val="00564586"/>
    <w:rsid w:val="00564C13"/>
    <w:rsid w:val="005651CE"/>
    <w:rsid w:val="00565827"/>
    <w:rsid w:val="0056587C"/>
    <w:rsid w:val="00566069"/>
    <w:rsid w:val="0056667C"/>
    <w:rsid w:val="0056680D"/>
    <w:rsid w:val="005670B2"/>
    <w:rsid w:val="0056777F"/>
    <w:rsid w:val="00567884"/>
    <w:rsid w:val="00567C13"/>
    <w:rsid w:val="00567DF4"/>
    <w:rsid w:val="00570007"/>
    <w:rsid w:val="00570074"/>
    <w:rsid w:val="0057044B"/>
    <w:rsid w:val="0057070C"/>
    <w:rsid w:val="0057083A"/>
    <w:rsid w:val="00570B70"/>
    <w:rsid w:val="0057102E"/>
    <w:rsid w:val="005712BB"/>
    <w:rsid w:val="005717B5"/>
    <w:rsid w:val="00571936"/>
    <w:rsid w:val="005719EF"/>
    <w:rsid w:val="0057262E"/>
    <w:rsid w:val="00572D49"/>
    <w:rsid w:val="00572F1F"/>
    <w:rsid w:val="00573188"/>
    <w:rsid w:val="00573963"/>
    <w:rsid w:val="00573BC3"/>
    <w:rsid w:val="00573D15"/>
    <w:rsid w:val="00573EA5"/>
    <w:rsid w:val="00573F40"/>
    <w:rsid w:val="00574258"/>
    <w:rsid w:val="00574447"/>
    <w:rsid w:val="0057454D"/>
    <w:rsid w:val="00574C49"/>
    <w:rsid w:val="00574D15"/>
    <w:rsid w:val="00574DFF"/>
    <w:rsid w:val="00575312"/>
    <w:rsid w:val="00575981"/>
    <w:rsid w:val="00575CB3"/>
    <w:rsid w:val="00575CE8"/>
    <w:rsid w:val="00575F75"/>
    <w:rsid w:val="005763FC"/>
    <w:rsid w:val="00576C90"/>
    <w:rsid w:val="00576E85"/>
    <w:rsid w:val="005771BF"/>
    <w:rsid w:val="00577B59"/>
    <w:rsid w:val="00577DC7"/>
    <w:rsid w:val="00580369"/>
    <w:rsid w:val="00580AA0"/>
    <w:rsid w:val="00581266"/>
    <w:rsid w:val="00581359"/>
    <w:rsid w:val="005813E2"/>
    <w:rsid w:val="005815C3"/>
    <w:rsid w:val="00581BA2"/>
    <w:rsid w:val="00582C4C"/>
    <w:rsid w:val="00582C5F"/>
    <w:rsid w:val="00582DE6"/>
    <w:rsid w:val="00582FC8"/>
    <w:rsid w:val="005834EB"/>
    <w:rsid w:val="00583592"/>
    <w:rsid w:val="00583DE8"/>
    <w:rsid w:val="00584EB3"/>
    <w:rsid w:val="0058556C"/>
    <w:rsid w:val="00585923"/>
    <w:rsid w:val="00585A7F"/>
    <w:rsid w:val="005864BD"/>
    <w:rsid w:val="0058689E"/>
    <w:rsid w:val="00586A6E"/>
    <w:rsid w:val="0058747B"/>
    <w:rsid w:val="005876C1"/>
    <w:rsid w:val="0059056E"/>
    <w:rsid w:val="00590658"/>
    <w:rsid w:val="005908C3"/>
    <w:rsid w:val="00590E63"/>
    <w:rsid w:val="00590FB3"/>
    <w:rsid w:val="00590FFE"/>
    <w:rsid w:val="005910A2"/>
    <w:rsid w:val="00591201"/>
    <w:rsid w:val="00591B36"/>
    <w:rsid w:val="00591B97"/>
    <w:rsid w:val="00591E1D"/>
    <w:rsid w:val="00591FE3"/>
    <w:rsid w:val="005923D3"/>
    <w:rsid w:val="005927D2"/>
    <w:rsid w:val="00592CC8"/>
    <w:rsid w:val="005931F3"/>
    <w:rsid w:val="005932EA"/>
    <w:rsid w:val="00593A61"/>
    <w:rsid w:val="00593D29"/>
    <w:rsid w:val="00593D70"/>
    <w:rsid w:val="00594354"/>
    <w:rsid w:val="00594684"/>
    <w:rsid w:val="005949BA"/>
    <w:rsid w:val="00595501"/>
    <w:rsid w:val="00595670"/>
    <w:rsid w:val="0059568D"/>
    <w:rsid w:val="00595E58"/>
    <w:rsid w:val="0059610F"/>
    <w:rsid w:val="00596178"/>
    <w:rsid w:val="00596444"/>
    <w:rsid w:val="005967E4"/>
    <w:rsid w:val="0059680B"/>
    <w:rsid w:val="00596C4C"/>
    <w:rsid w:val="005A027B"/>
    <w:rsid w:val="005A0654"/>
    <w:rsid w:val="005A0832"/>
    <w:rsid w:val="005A0A85"/>
    <w:rsid w:val="005A14E7"/>
    <w:rsid w:val="005A1A34"/>
    <w:rsid w:val="005A1A80"/>
    <w:rsid w:val="005A1B47"/>
    <w:rsid w:val="005A21DF"/>
    <w:rsid w:val="005A2445"/>
    <w:rsid w:val="005A244E"/>
    <w:rsid w:val="005A2A0B"/>
    <w:rsid w:val="005A2BFF"/>
    <w:rsid w:val="005A31B9"/>
    <w:rsid w:val="005A3867"/>
    <w:rsid w:val="005A3877"/>
    <w:rsid w:val="005A3B87"/>
    <w:rsid w:val="005A3D1E"/>
    <w:rsid w:val="005A3DF8"/>
    <w:rsid w:val="005A44F7"/>
    <w:rsid w:val="005A4821"/>
    <w:rsid w:val="005A4836"/>
    <w:rsid w:val="005A4F2A"/>
    <w:rsid w:val="005A4F88"/>
    <w:rsid w:val="005A53F3"/>
    <w:rsid w:val="005A58AE"/>
    <w:rsid w:val="005A5F37"/>
    <w:rsid w:val="005A608E"/>
    <w:rsid w:val="005A60E8"/>
    <w:rsid w:val="005A622C"/>
    <w:rsid w:val="005A6232"/>
    <w:rsid w:val="005A6545"/>
    <w:rsid w:val="005A6819"/>
    <w:rsid w:val="005A682B"/>
    <w:rsid w:val="005A6E56"/>
    <w:rsid w:val="005A7AFB"/>
    <w:rsid w:val="005B00BF"/>
    <w:rsid w:val="005B00FD"/>
    <w:rsid w:val="005B0379"/>
    <w:rsid w:val="005B05EB"/>
    <w:rsid w:val="005B0C5D"/>
    <w:rsid w:val="005B0DAE"/>
    <w:rsid w:val="005B107A"/>
    <w:rsid w:val="005B1D69"/>
    <w:rsid w:val="005B2F75"/>
    <w:rsid w:val="005B3554"/>
    <w:rsid w:val="005B35EE"/>
    <w:rsid w:val="005B3987"/>
    <w:rsid w:val="005B3B6B"/>
    <w:rsid w:val="005B3F26"/>
    <w:rsid w:val="005B3FE0"/>
    <w:rsid w:val="005B462B"/>
    <w:rsid w:val="005B49D1"/>
    <w:rsid w:val="005B5485"/>
    <w:rsid w:val="005B5BD2"/>
    <w:rsid w:val="005B5E2D"/>
    <w:rsid w:val="005B5E53"/>
    <w:rsid w:val="005B5E8A"/>
    <w:rsid w:val="005B60C5"/>
    <w:rsid w:val="005B690A"/>
    <w:rsid w:val="005B6DD2"/>
    <w:rsid w:val="005B6F70"/>
    <w:rsid w:val="005B71B0"/>
    <w:rsid w:val="005B7201"/>
    <w:rsid w:val="005B7218"/>
    <w:rsid w:val="005B725B"/>
    <w:rsid w:val="005B735C"/>
    <w:rsid w:val="005B796A"/>
    <w:rsid w:val="005B7FB3"/>
    <w:rsid w:val="005C1023"/>
    <w:rsid w:val="005C1124"/>
    <w:rsid w:val="005C1708"/>
    <w:rsid w:val="005C185E"/>
    <w:rsid w:val="005C1B5E"/>
    <w:rsid w:val="005C1B63"/>
    <w:rsid w:val="005C2214"/>
    <w:rsid w:val="005C2DD3"/>
    <w:rsid w:val="005C2E78"/>
    <w:rsid w:val="005C2EC7"/>
    <w:rsid w:val="005C327B"/>
    <w:rsid w:val="005C351C"/>
    <w:rsid w:val="005C3768"/>
    <w:rsid w:val="005C3BC3"/>
    <w:rsid w:val="005C4817"/>
    <w:rsid w:val="005C502C"/>
    <w:rsid w:val="005C5332"/>
    <w:rsid w:val="005C5979"/>
    <w:rsid w:val="005C5E28"/>
    <w:rsid w:val="005C5FA0"/>
    <w:rsid w:val="005C6146"/>
    <w:rsid w:val="005C62DB"/>
    <w:rsid w:val="005C6ABB"/>
    <w:rsid w:val="005C6F49"/>
    <w:rsid w:val="005C733C"/>
    <w:rsid w:val="005C75C6"/>
    <w:rsid w:val="005D0269"/>
    <w:rsid w:val="005D031E"/>
    <w:rsid w:val="005D0A94"/>
    <w:rsid w:val="005D0AED"/>
    <w:rsid w:val="005D0DC3"/>
    <w:rsid w:val="005D0DE2"/>
    <w:rsid w:val="005D0F2E"/>
    <w:rsid w:val="005D0F65"/>
    <w:rsid w:val="005D14AC"/>
    <w:rsid w:val="005D1BBB"/>
    <w:rsid w:val="005D1F7E"/>
    <w:rsid w:val="005D2204"/>
    <w:rsid w:val="005D230B"/>
    <w:rsid w:val="005D2736"/>
    <w:rsid w:val="005D2A26"/>
    <w:rsid w:val="005D2E74"/>
    <w:rsid w:val="005D3141"/>
    <w:rsid w:val="005D35B5"/>
    <w:rsid w:val="005D3949"/>
    <w:rsid w:val="005D3F53"/>
    <w:rsid w:val="005D44D0"/>
    <w:rsid w:val="005D4EEC"/>
    <w:rsid w:val="005D52A4"/>
    <w:rsid w:val="005D53DE"/>
    <w:rsid w:val="005D5431"/>
    <w:rsid w:val="005D5CE9"/>
    <w:rsid w:val="005D60D4"/>
    <w:rsid w:val="005D6951"/>
    <w:rsid w:val="005D6BDC"/>
    <w:rsid w:val="005D73D9"/>
    <w:rsid w:val="005D7765"/>
    <w:rsid w:val="005D789E"/>
    <w:rsid w:val="005E0B15"/>
    <w:rsid w:val="005E0BDE"/>
    <w:rsid w:val="005E0ECE"/>
    <w:rsid w:val="005E150A"/>
    <w:rsid w:val="005E15B9"/>
    <w:rsid w:val="005E1A0B"/>
    <w:rsid w:val="005E2140"/>
    <w:rsid w:val="005E214A"/>
    <w:rsid w:val="005E244A"/>
    <w:rsid w:val="005E2B0F"/>
    <w:rsid w:val="005E30B5"/>
    <w:rsid w:val="005E30B8"/>
    <w:rsid w:val="005E311E"/>
    <w:rsid w:val="005E3227"/>
    <w:rsid w:val="005E3F2B"/>
    <w:rsid w:val="005E3F38"/>
    <w:rsid w:val="005E4283"/>
    <w:rsid w:val="005E42AC"/>
    <w:rsid w:val="005E4503"/>
    <w:rsid w:val="005E4566"/>
    <w:rsid w:val="005E4F59"/>
    <w:rsid w:val="005E5467"/>
    <w:rsid w:val="005E589C"/>
    <w:rsid w:val="005E5B9E"/>
    <w:rsid w:val="005E647F"/>
    <w:rsid w:val="005E666E"/>
    <w:rsid w:val="005E67B5"/>
    <w:rsid w:val="005E6C4F"/>
    <w:rsid w:val="005E6EA5"/>
    <w:rsid w:val="005E77D3"/>
    <w:rsid w:val="005E7A05"/>
    <w:rsid w:val="005E7AEE"/>
    <w:rsid w:val="005F00D0"/>
    <w:rsid w:val="005F0223"/>
    <w:rsid w:val="005F05D9"/>
    <w:rsid w:val="005F08FA"/>
    <w:rsid w:val="005F106E"/>
    <w:rsid w:val="005F125E"/>
    <w:rsid w:val="005F1485"/>
    <w:rsid w:val="005F16AE"/>
    <w:rsid w:val="005F183B"/>
    <w:rsid w:val="005F1C66"/>
    <w:rsid w:val="005F23CF"/>
    <w:rsid w:val="005F2921"/>
    <w:rsid w:val="005F2D18"/>
    <w:rsid w:val="005F3D48"/>
    <w:rsid w:val="005F44B3"/>
    <w:rsid w:val="005F46F9"/>
    <w:rsid w:val="005F4E2A"/>
    <w:rsid w:val="005F4EE2"/>
    <w:rsid w:val="005F544A"/>
    <w:rsid w:val="005F5B44"/>
    <w:rsid w:val="005F5D01"/>
    <w:rsid w:val="005F5F3E"/>
    <w:rsid w:val="005F69A1"/>
    <w:rsid w:val="005F6B48"/>
    <w:rsid w:val="005F6D6E"/>
    <w:rsid w:val="005F7611"/>
    <w:rsid w:val="005F7F5C"/>
    <w:rsid w:val="006002C1"/>
    <w:rsid w:val="00600627"/>
    <w:rsid w:val="006008AB"/>
    <w:rsid w:val="00601008"/>
    <w:rsid w:val="00601039"/>
    <w:rsid w:val="00601103"/>
    <w:rsid w:val="006011AE"/>
    <w:rsid w:val="00601205"/>
    <w:rsid w:val="00601A64"/>
    <w:rsid w:val="0060218A"/>
    <w:rsid w:val="006023A0"/>
    <w:rsid w:val="006025EE"/>
    <w:rsid w:val="00602CB8"/>
    <w:rsid w:val="00602DC4"/>
    <w:rsid w:val="006034B7"/>
    <w:rsid w:val="006039A3"/>
    <w:rsid w:val="00603AE8"/>
    <w:rsid w:val="00603B5A"/>
    <w:rsid w:val="006044F5"/>
    <w:rsid w:val="006048B6"/>
    <w:rsid w:val="006048EF"/>
    <w:rsid w:val="00604BB7"/>
    <w:rsid w:val="00604BBD"/>
    <w:rsid w:val="00604DFD"/>
    <w:rsid w:val="00604EA6"/>
    <w:rsid w:val="0060554F"/>
    <w:rsid w:val="006058B2"/>
    <w:rsid w:val="00605C2A"/>
    <w:rsid w:val="00605C3F"/>
    <w:rsid w:val="00605F62"/>
    <w:rsid w:val="006068D7"/>
    <w:rsid w:val="00606C71"/>
    <w:rsid w:val="0060711F"/>
    <w:rsid w:val="00607124"/>
    <w:rsid w:val="006071FA"/>
    <w:rsid w:val="00607544"/>
    <w:rsid w:val="00607C0E"/>
    <w:rsid w:val="00607E34"/>
    <w:rsid w:val="006116C3"/>
    <w:rsid w:val="00611D59"/>
    <w:rsid w:val="00611DA2"/>
    <w:rsid w:val="006124BD"/>
    <w:rsid w:val="00612534"/>
    <w:rsid w:val="006125EB"/>
    <w:rsid w:val="00612889"/>
    <w:rsid w:val="00612D5F"/>
    <w:rsid w:val="00613216"/>
    <w:rsid w:val="006139FF"/>
    <w:rsid w:val="00613B0D"/>
    <w:rsid w:val="00613EBD"/>
    <w:rsid w:val="00613EC9"/>
    <w:rsid w:val="00614531"/>
    <w:rsid w:val="00614559"/>
    <w:rsid w:val="006149FE"/>
    <w:rsid w:val="00614C71"/>
    <w:rsid w:val="00614EC1"/>
    <w:rsid w:val="006154EC"/>
    <w:rsid w:val="0061565A"/>
    <w:rsid w:val="00615802"/>
    <w:rsid w:val="00615E52"/>
    <w:rsid w:val="00617412"/>
    <w:rsid w:val="0061777B"/>
    <w:rsid w:val="00617B7F"/>
    <w:rsid w:val="00617CA5"/>
    <w:rsid w:val="00617E00"/>
    <w:rsid w:val="00617FEB"/>
    <w:rsid w:val="006204E1"/>
    <w:rsid w:val="00620701"/>
    <w:rsid w:val="00621947"/>
    <w:rsid w:val="00621CE9"/>
    <w:rsid w:val="00622465"/>
    <w:rsid w:val="00622684"/>
    <w:rsid w:val="00622D0B"/>
    <w:rsid w:val="0062317B"/>
    <w:rsid w:val="00623821"/>
    <w:rsid w:val="00623C95"/>
    <w:rsid w:val="006241B4"/>
    <w:rsid w:val="006244FF"/>
    <w:rsid w:val="00624DBD"/>
    <w:rsid w:val="0062510F"/>
    <w:rsid w:val="006255E7"/>
    <w:rsid w:val="00625BB1"/>
    <w:rsid w:val="00625EE0"/>
    <w:rsid w:val="00625FE7"/>
    <w:rsid w:val="00626E2F"/>
    <w:rsid w:val="0062727A"/>
    <w:rsid w:val="00627397"/>
    <w:rsid w:val="006276BF"/>
    <w:rsid w:val="00627892"/>
    <w:rsid w:val="00630072"/>
    <w:rsid w:val="006300AC"/>
    <w:rsid w:val="0063023D"/>
    <w:rsid w:val="006304CC"/>
    <w:rsid w:val="0063088F"/>
    <w:rsid w:val="006309DE"/>
    <w:rsid w:val="00630A19"/>
    <w:rsid w:val="00630DC1"/>
    <w:rsid w:val="00630FCE"/>
    <w:rsid w:val="0063104A"/>
    <w:rsid w:val="0063110F"/>
    <w:rsid w:val="00631756"/>
    <w:rsid w:val="006317D3"/>
    <w:rsid w:val="00632CD4"/>
    <w:rsid w:val="0063303A"/>
    <w:rsid w:val="00633331"/>
    <w:rsid w:val="00633A36"/>
    <w:rsid w:val="00633C0E"/>
    <w:rsid w:val="00634177"/>
    <w:rsid w:val="006341E9"/>
    <w:rsid w:val="006351C8"/>
    <w:rsid w:val="00635BCA"/>
    <w:rsid w:val="006361C9"/>
    <w:rsid w:val="0063668B"/>
    <w:rsid w:val="006367E4"/>
    <w:rsid w:val="00636A4A"/>
    <w:rsid w:val="00636FA7"/>
    <w:rsid w:val="00637089"/>
    <w:rsid w:val="006374DC"/>
    <w:rsid w:val="0063786E"/>
    <w:rsid w:val="00637B76"/>
    <w:rsid w:val="00637B8A"/>
    <w:rsid w:val="00640371"/>
    <w:rsid w:val="006409AA"/>
    <w:rsid w:val="00640A0C"/>
    <w:rsid w:val="00640F0F"/>
    <w:rsid w:val="0064117F"/>
    <w:rsid w:val="006414AE"/>
    <w:rsid w:val="006417A2"/>
    <w:rsid w:val="00642C3F"/>
    <w:rsid w:val="00642C87"/>
    <w:rsid w:val="00642CB1"/>
    <w:rsid w:val="00642CE2"/>
    <w:rsid w:val="00642E09"/>
    <w:rsid w:val="00642FE1"/>
    <w:rsid w:val="00643129"/>
    <w:rsid w:val="006433D3"/>
    <w:rsid w:val="006434DB"/>
    <w:rsid w:val="00643ABA"/>
    <w:rsid w:val="00643C9F"/>
    <w:rsid w:val="006441D5"/>
    <w:rsid w:val="00644B50"/>
    <w:rsid w:val="00644DA2"/>
    <w:rsid w:val="006450B9"/>
    <w:rsid w:val="00645E94"/>
    <w:rsid w:val="00645ED2"/>
    <w:rsid w:val="0064613D"/>
    <w:rsid w:val="0064625D"/>
    <w:rsid w:val="0064631F"/>
    <w:rsid w:val="0064649E"/>
    <w:rsid w:val="00646D7C"/>
    <w:rsid w:val="00646E04"/>
    <w:rsid w:val="00646F5E"/>
    <w:rsid w:val="00647139"/>
    <w:rsid w:val="00647468"/>
    <w:rsid w:val="00647706"/>
    <w:rsid w:val="006478F2"/>
    <w:rsid w:val="00647C5D"/>
    <w:rsid w:val="006504CD"/>
    <w:rsid w:val="00650B6E"/>
    <w:rsid w:val="00650E06"/>
    <w:rsid w:val="00650EB0"/>
    <w:rsid w:val="00651764"/>
    <w:rsid w:val="0065199A"/>
    <w:rsid w:val="00651C55"/>
    <w:rsid w:val="006520B3"/>
    <w:rsid w:val="00652782"/>
    <w:rsid w:val="006527FD"/>
    <w:rsid w:val="00652ED5"/>
    <w:rsid w:val="006532AD"/>
    <w:rsid w:val="00654496"/>
    <w:rsid w:val="00654A23"/>
    <w:rsid w:val="00654A9E"/>
    <w:rsid w:val="00654DB5"/>
    <w:rsid w:val="006552DD"/>
    <w:rsid w:val="006553C0"/>
    <w:rsid w:val="0065573D"/>
    <w:rsid w:val="00655D6D"/>
    <w:rsid w:val="0065613C"/>
    <w:rsid w:val="006563B5"/>
    <w:rsid w:val="006564F4"/>
    <w:rsid w:val="00656550"/>
    <w:rsid w:val="0065657E"/>
    <w:rsid w:val="00656AED"/>
    <w:rsid w:val="00656E0A"/>
    <w:rsid w:val="00656EA9"/>
    <w:rsid w:val="006576C3"/>
    <w:rsid w:val="00657916"/>
    <w:rsid w:val="00657CBD"/>
    <w:rsid w:val="00657FED"/>
    <w:rsid w:val="00660267"/>
    <w:rsid w:val="006608DC"/>
    <w:rsid w:val="006609EF"/>
    <w:rsid w:val="006613F1"/>
    <w:rsid w:val="006617DF"/>
    <w:rsid w:val="006621E7"/>
    <w:rsid w:val="00662507"/>
    <w:rsid w:val="00662BA6"/>
    <w:rsid w:val="00662F05"/>
    <w:rsid w:val="00663513"/>
    <w:rsid w:val="00663AE3"/>
    <w:rsid w:val="00663B48"/>
    <w:rsid w:val="00663EB6"/>
    <w:rsid w:val="00663FF7"/>
    <w:rsid w:val="006646A1"/>
    <w:rsid w:val="00664901"/>
    <w:rsid w:val="00664FF4"/>
    <w:rsid w:val="00665450"/>
    <w:rsid w:val="00665500"/>
    <w:rsid w:val="00665BDC"/>
    <w:rsid w:val="00665DAF"/>
    <w:rsid w:val="00666010"/>
    <w:rsid w:val="0066621C"/>
    <w:rsid w:val="00666317"/>
    <w:rsid w:val="0066702A"/>
    <w:rsid w:val="006673E0"/>
    <w:rsid w:val="006676A0"/>
    <w:rsid w:val="0067027D"/>
    <w:rsid w:val="006706FA"/>
    <w:rsid w:val="00671170"/>
    <w:rsid w:val="00671891"/>
    <w:rsid w:val="00672077"/>
    <w:rsid w:val="006720C5"/>
    <w:rsid w:val="006721DE"/>
    <w:rsid w:val="0067258D"/>
    <w:rsid w:val="00672629"/>
    <w:rsid w:val="006727B2"/>
    <w:rsid w:val="006728FD"/>
    <w:rsid w:val="00672BB7"/>
    <w:rsid w:val="00672FFE"/>
    <w:rsid w:val="0067377C"/>
    <w:rsid w:val="00673839"/>
    <w:rsid w:val="006738C3"/>
    <w:rsid w:val="00673AA6"/>
    <w:rsid w:val="00673F0B"/>
    <w:rsid w:val="00674A75"/>
    <w:rsid w:val="00674C6C"/>
    <w:rsid w:val="00675708"/>
    <w:rsid w:val="006757A7"/>
    <w:rsid w:val="00675A4E"/>
    <w:rsid w:val="006760E4"/>
    <w:rsid w:val="00676420"/>
    <w:rsid w:val="0067687B"/>
    <w:rsid w:val="00676BCC"/>
    <w:rsid w:val="0067722E"/>
    <w:rsid w:val="00677371"/>
    <w:rsid w:val="00677821"/>
    <w:rsid w:val="00677ABE"/>
    <w:rsid w:val="00677BDB"/>
    <w:rsid w:val="00677C74"/>
    <w:rsid w:val="00677E2B"/>
    <w:rsid w:val="006802E3"/>
    <w:rsid w:val="006809CF"/>
    <w:rsid w:val="00680E16"/>
    <w:rsid w:val="006815EE"/>
    <w:rsid w:val="00681696"/>
    <w:rsid w:val="00681C4F"/>
    <w:rsid w:val="00681EBB"/>
    <w:rsid w:val="0068214F"/>
    <w:rsid w:val="00682754"/>
    <w:rsid w:val="00682A73"/>
    <w:rsid w:val="00682D4D"/>
    <w:rsid w:val="006835F8"/>
    <w:rsid w:val="0068387F"/>
    <w:rsid w:val="00683DA1"/>
    <w:rsid w:val="00683E5F"/>
    <w:rsid w:val="0068400B"/>
    <w:rsid w:val="00684026"/>
    <w:rsid w:val="00684670"/>
    <w:rsid w:val="00684823"/>
    <w:rsid w:val="00684C3A"/>
    <w:rsid w:val="00686664"/>
    <w:rsid w:val="00687360"/>
    <w:rsid w:val="00687819"/>
    <w:rsid w:val="00690325"/>
    <w:rsid w:val="00691382"/>
    <w:rsid w:val="0069166E"/>
    <w:rsid w:val="00691872"/>
    <w:rsid w:val="00691C87"/>
    <w:rsid w:val="00691D35"/>
    <w:rsid w:val="006921BA"/>
    <w:rsid w:val="00692593"/>
    <w:rsid w:val="006928C4"/>
    <w:rsid w:val="00692BB8"/>
    <w:rsid w:val="00692CF7"/>
    <w:rsid w:val="00692EB3"/>
    <w:rsid w:val="0069325D"/>
    <w:rsid w:val="00693264"/>
    <w:rsid w:val="006932E6"/>
    <w:rsid w:val="0069333F"/>
    <w:rsid w:val="0069334A"/>
    <w:rsid w:val="006935A9"/>
    <w:rsid w:val="00693870"/>
    <w:rsid w:val="006939A9"/>
    <w:rsid w:val="00693D88"/>
    <w:rsid w:val="00693FC6"/>
    <w:rsid w:val="00694211"/>
    <w:rsid w:val="00694407"/>
    <w:rsid w:val="006949ED"/>
    <w:rsid w:val="00694BE4"/>
    <w:rsid w:val="00694F24"/>
    <w:rsid w:val="00694F60"/>
    <w:rsid w:val="00694F7E"/>
    <w:rsid w:val="00695009"/>
    <w:rsid w:val="00695BAF"/>
    <w:rsid w:val="00695F41"/>
    <w:rsid w:val="006964FD"/>
    <w:rsid w:val="0069664C"/>
    <w:rsid w:val="006969EC"/>
    <w:rsid w:val="00696C34"/>
    <w:rsid w:val="00696CCC"/>
    <w:rsid w:val="00696E76"/>
    <w:rsid w:val="00696F0B"/>
    <w:rsid w:val="00697310"/>
    <w:rsid w:val="0069775F"/>
    <w:rsid w:val="006977A7"/>
    <w:rsid w:val="00697948"/>
    <w:rsid w:val="006A02A4"/>
    <w:rsid w:val="006A083E"/>
    <w:rsid w:val="006A087C"/>
    <w:rsid w:val="006A0F23"/>
    <w:rsid w:val="006A1350"/>
    <w:rsid w:val="006A1482"/>
    <w:rsid w:val="006A1FF9"/>
    <w:rsid w:val="006A2153"/>
    <w:rsid w:val="006A2374"/>
    <w:rsid w:val="006A2662"/>
    <w:rsid w:val="006A2A35"/>
    <w:rsid w:val="006A2DE9"/>
    <w:rsid w:val="006A437B"/>
    <w:rsid w:val="006A4D17"/>
    <w:rsid w:val="006A4E48"/>
    <w:rsid w:val="006A538C"/>
    <w:rsid w:val="006A5749"/>
    <w:rsid w:val="006A61D2"/>
    <w:rsid w:val="006A6646"/>
    <w:rsid w:val="006A7592"/>
    <w:rsid w:val="006A7A7A"/>
    <w:rsid w:val="006A7DE1"/>
    <w:rsid w:val="006B03D7"/>
    <w:rsid w:val="006B054D"/>
    <w:rsid w:val="006B1615"/>
    <w:rsid w:val="006B17F1"/>
    <w:rsid w:val="006B1A9B"/>
    <w:rsid w:val="006B20C5"/>
    <w:rsid w:val="006B267E"/>
    <w:rsid w:val="006B26F4"/>
    <w:rsid w:val="006B2799"/>
    <w:rsid w:val="006B3245"/>
    <w:rsid w:val="006B3252"/>
    <w:rsid w:val="006B35DB"/>
    <w:rsid w:val="006B3909"/>
    <w:rsid w:val="006B3BAE"/>
    <w:rsid w:val="006B3C1A"/>
    <w:rsid w:val="006B3CB5"/>
    <w:rsid w:val="006B4AC7"/>
    <w:rsid w:val="006B5105"/>
    <w:rsid w:val="006B58FF"/>
    <w:rsid w:val="006B5977"/>
    <w:rsid w:val="006B6251"/>
    <w:rsid w:val="006B627B"/>
    <w:rsid w:val="006B66EB"/>
    <w:rsid w:val="006B679B"/>
    <w:rsid w:val="006B6E52"/>
    <w:rsid w:val="006B755B"/>
    <w:rsid w:val="006B7CDE"/>
    <w:rsid w:val="006C0CC1"/>
    <w:rsid w:val="006C0D4B"/>
    <w:rsid w:val="006C1063"/>
    <w:rsid w:val="006C1A1E"/>
    <w:rsid w:val="006C1B0F"/>
    <w:rsid w:val="006C1ECB"/>
    <w:rsid w:val="006C2315"/>
    <w:rsid w:val="006C2805"/>
    <w:rsid w:val="006C32A3"/>
    <w:rsid w:val="006C33D7"/>
    <w:rsid w:val="006C34C9"/>
    <w:rsid w:val="006C36BE"/>
    <w:rsid w:val="006C3EFF"/>
    <w:rsid w:val="006C3FF4"/>
    <w:rsid w:val="006C40EC"/>
    <w:rsid w:val="006C4E57"/>
    <w:rsid w:val="006C5744"/>
    <w:rsid w:val="006C5B5B"/>
    <w:rsid w:val="006C5F45"/>
    <w:rsid w:val="006C66BD"/>
    <w:rsid w:val="006C6CA5"/>
    <w:rsid w:val="006C7996"/>
    <w:rsid w:val="006C7A9D"/>
    <w:rsid w:val="006C7D12"/>
    <w:rsid w:val="006D1238"/>
    <w:rsid w:val="006D13B1"/>
    <w:rsid w:val="006D1E42"/>
    <w:rsid w:val="006D1FF2"/>
    <w:rsid w:val="006D210B"/>
    <w:rsid w:val="006D2187"/>
    <w:rsid w:val="006D22BD"/>
    <w:rsid w:val="006D2750"/>
    <w:rsid w:val="006D27BC"/>
    <w:rsid w:val="006D2A3D"/>
    <w:rsid w:val="006D2BD6"/>
    <w:rsid w:val="006D32AF"/>
    <w:rsid w:val="006D34FC"/>
    <w:rsid w:val="006D3E19"/>
    <w:rsid w:val="006D4350"/>
    <w:rsid w:val="006D4732"/>
    <w:rsid w:val="006D5742"/>
    <w:rsid w:val="006D5A9A"/>
    <w:rsid w:val="006D6323"/>
    <w:rsid w:val="006D6785"/>
    <w:rsid w:val="006D69DD"/>
    <w:rsid w:val="006D6AE4"/>
    <w:rsid w:val="006D6EB9"/>
    <w:rsid w:val="006D7AA6"/>
    <w:rsid w:val="006D7B9A"/>
    <w:rsid w:val="006D7EA4"/>
    <w:rsid w:val="006E0E82"/>
    <w:rsid w:val="006E0F08"/>
    <w:rsid w:val="006E1740"/>
    <w:rsid w:val="006E17A7"/>
    <w:rsid w:val="006E22EC"/>
    <w:rsid w:val="006E2588"/>
    <w:rsid w:val="006E2A8C"/>
    <w:rsid w:val="006E2C29"/>
    <w:rsid w:val="006E2CA7"/>
    <w:rsid w:val="006E2E44"/>
    <w:rsid w:val="006E30DD"/>
    <w:rsid w:val="006E3572"/>
    <w:rsid w:val="006E37BB"/>
    <w:rsid w:val="006E3B07"/>
    <w:rsid w:val="006E3D03"/>
    <w:rsid w:val="006E49FA"/>
    <w:rsid w:val="006E4DE3"/>
    <w:rsid w:val="006E51F2"/>
    <w:rsid w:val="006E54D6"/>
    <w:rsid w:val="006E55D4"/>
    <w:rsid w:val="006E5CE4"/>
    <w:rsid w:val="006E5D79"/>
    <w:rsid w:val="006E61AB"/>
    <w:rsid w:val="006E6402"/>
    <w:rsid w:val="006E65FF"/>
    <w:rsid w:val="006E6949"/>
    <w:rsid w:val="006E6C1D"/>
    <w:rsid w:val="006E6C9A"/>
    <w:rsid w:val="006F04CD"/>
    <w:rsid w:val="006F08DA"/>
    <w:rsid w:val="006F09C3"/>
    <w:rsid w:val="006F16CA"/>
    <w:rsid w:val="006F1BD4"/>
    <w:rsid w:val="006F268E"/>
    <w:rsid w:val="006F27B3"/>
    <w:rsid w:val="006F2858"/>
    <w:rsid w:val="006F300F"/>
    <w:rsid w:val="006F33E7"/>
    <w:rsid w:val="006F3428"/>
    <w:rsid w:val="006F35D7"/>
    <w:rsid w:val="006F37E8"/>
    <w:rsid w:val="006F3E15"/>
    <w:rsid w:val="006F43F3"/>
    <w:rsid w:val="006F47CF"/>
    <w:rsid w:val="006F4C32"/>
    <w:rsid w:val="006F4C61"/>
    <w:rsid w:val="006F4DFA"/>
    <w:rsid w:val="006F5079"/>
    <w:rsid w:val="006F6558"/>
    <w:rsid w:val="006F658C"/>
    <w:rsid w:val="006F6AFA"/>
    <w:rsid w:val="006F6BBC"/>
    <w:rsid w:val="006F7045"/>
    <w:rsid w:val="006F70DC"/>
    <w:rsid w:val="006F7918"/>
    <w:rsid w:val="0070015B"/>
    <w:rsid w:val="007004FB"/>
    <w:rsid w:val="0070073A"/>
    <w:rsid w:val="00700948"/>
    <w:rsid w:val="00701392"/>
    <w:rsid w:val="0070210B"/>
    <w:rsid w:val="00702208"/>
    <w:rsid w:val="007023BD"/>
    <w:rsid w:val="007023DF"/>
    <w:rsid w:val="00702574"/>
    <w:rsid w:val="00702596"/>
    <w:rsid w:val="00702869"/>
    <w:rsid w:val="00702893"/>
    <w:rsid w:val="00702ACA"/>
    <w:rsid w:val="00702B5C"/>
    <w:rsid w:val="00703A05"/>
    <w:rsid w:val="00703EF2"/>
    <w:rsid w:val="007049A6"/>
    <w:rsid w:val="00704DD8"/>
    <w:rsid w:val="00705C86"/>
    <w:rsid w:val="007062EB"/>
    <w:rsid w:val="007064B3"/>
    <w:rsid w:val="007065A7"/>
    <w:rsid w:val="00706C59"/>
    <w:rsid w:val="00707366"/>
    <w:rsid w:val="0070745B"/>
    <w:rsid w:val="007075EC"/>
    <w:rsid w:val="007076E4"/>
    <w:rsid w:val="007079F7"/>
    <w:rsid w:val="00707DEA"/>
    <w:rsid w:val="00710522"/>
    <w:rsid w:val="00710C81"/>
    <w:rsid w:val="00711A24"/>
    <w:rsid w:val="007122FE"/>
    <w:rsid w:val="007126B7"/>
    <w:rsid w:val="00712915"/>
    <w:rsid w:val="00712BE5"/>
    <w:rsid w:val="00712E5A"/>
    <w:rsid w:val="00713025"/>
    <w:rsid w:val="00713041"/>
    <w:rsid w:val="007131B7"/>
    <w:rsid w:val="00713297"/>
    <w:rsid w:val="00713326"/>
    <w:rsid w:val="00714223"/>
    <w:rsid w:val="0071468A"/>
    <w:rsid w:val="0071480B"/>
    <w:rsid w:val="0071484F"/>
    <w:rsid w:val="00714DF3"/>
    <w:rsid w:val="0071503D"/>
    <w:rsid w:val="007155E4"/>
    <w:rsid w:val="00716732"/>
    <w:rsid w:val="007167CD"/>
    <w:rsid w:val="00716B1A"/>
    <w:rsid w:val="00716B30"/>
    <w:rsid w:val="00716D9C"/>
    <w:rsid w:val="00716E8C"/>
    <w:rsid w:val="0071710B"/>
    <w:rsid w:val="007175C6"/>
    <w:rsid w:val="0071762E"/>
    <w:rsid w:val="0071772C"/>
    <w:rsid w:val="007177A5"/>
    <w:rsid w:val="0071786F"/>
    <w:rsid w:val="00717C79"/>
    <w:rsid w:val="00720320"/>
    <w:rsid w:val="007204C4"/>
    <w:rsid w:val="00720927"/>
    <w:rsid w:val="00720A75"/>
    <w:rsid w:val="00721536"/>
    <w:rsid w:val="007215E8"/>
    <w:rsid w:val="00721A5F"/>
    <w:rsid w:val="00721B57"/>
    <w:rsid w:val="00721C14"/>
    <w:rsid w:val="00722032"/>
    <w:rsid w:val="0072235D"/>
    <w:rsid w:val="007223BB"/>
    <w:rsid w:val="00723759"/>
    <w:rsid w:val="00723B66"/>
    <w:rsid w:val="007240A1"/>
    <w:rsid w:val="0072428D"/>
    <w:rsid w:val="007243DF"/>
    <w:rsid w:val="00724489"/>
    <w:rsid w:val="007244BF"/>
    <w:rsid w:val="0072483F"/>
    <w:rsid w:val="007249BB"/>
    <w:rsid w:val="00724A65"/>
    <w:rsid w:val="00724C42"/>
    <w:rsid w:val="00724E88"/>
    <w:rsid w:val="00725076"/>
    <w:rsid w:val="007250ED"/>
    <w:rsid w:val="00725401"/>
    <w:rsid w:val="00725470"/>
    <w:rsid w:val="00725ADE"/>
    <w:rsid w:val="00725AE9"/>
    <w:rsid w:val="00725CC3"/>
    <w:rsid w:val="00725EAC"/>
    <w:rsid w:val="00725F52"/>
    <w:rsid w:val="00725F65"/>
    <w:rsid w:val="007261AF"/>
    <w:rsid w:val="0072626C"/>
    <w:rsid w:val="00726695"/>
    <w:rsid w:val="00726B8B"/>
    <w:rsid w:val="0072770F"/>
    <w:rsid w:val="007279EC"/>
    <w:rsid w:val="00730350"/>
    <w:rsid w:val="00730503"/>
    <w:rsid w:val="00730819"/>
    <w:rsid w:val="00730862"/>
    <w:rsid w:val="00730BCB"/>
    <w:rsid w:val="007310CE"/>
    <w:rsid w:val="007310CF"/>
    <w:rsid w:val="00731248"/>
    <w:rsid w:val="007313DC"/>
    <w:rsid w:val="00731577"/>
    <w:rsid w:val="0073163A"/>
    <w:rsid w:val="00731B90"/>
    <w:rsid w:val="0073243A"/>
    <w:rsid w:val="00732BAC"/>
    <w:rsid w:val="00732C8B"/>
    <w:rsid w:val="00733241"/>
    <w:rsid w:val="0073336F"/>
    <w:rsid w:val="007333D7"/>
    <w:rsid w:val="0073348D"/>
    <w:rsid w:val="007334AB"/>
    <w:rsid w:val="007334D4"/>
    <w:rsid w:val="00733A27"/>
    <w:rsid w:val="00733CB3"/>
    <w:rsid w:val="0073426B"/>
    <w:rsid w:val="00734848"/>
    <w:rsid w:val="007348AA"/>
    <w:rsid w:val="00734AD5"/>
    <w:rsid w:val="00734D24"/>
    <w:rsid w:val="0073507A"/>
    <w:rsid w:val="007350A8"/>
    <w:rsid w:val="007350E5"/>
    <w:rsid w:val="00735310"/>
    <w:rsid w:val="007356E7"/>
    <w:rsid w:val="007357A4"/>
    <w:rsid w:val="00735948"/>
    <w:rsid w:val="00735A27"/>
    <w:rsid w:val="007364DA"/>
    <w:rsid w:val="0073676F"/>
    <w:rsid w:val="00736895"/>
    <w:rsid w:val="00736DF8"/>
    <w:rsid w:val="00737416"/>
    <w:rsid w:val="0073768E"/>
    <w:rsid w:val="007377CA"/>
    <w:rsid w:val="00737800"/>
    <w:rsid w:val="00737C86"/>
    <w:rsid w:val="00740908"/>
    <w:rsid w:val="0074093A"/>
    <w:rsid w:val="00740A2A"/>
    <w:rsid w:val="007416EC"/>
    <w:rsid w:val="007418C3"/>
    <w:rsid w:val="00742085"/>
    <w:rsid w:val="007423A9"/>
    <w:rsid w:val="007434B8"/>
    <w:rsid w:val="00743965"/>
    <w:rsid w:val="0074431C"/>
    <w:rsid w:val="00744E21"/>
    <w:rsid w:val="00745406"/>
    <w:rsid w:val="00745628"/>
    <w:rsid w:val="00745758"/>
    <w:rsid w:val="007459FA"/>
    <w:rsid w:val="00746F91"/>
    <w:rsid w:val="00746FFD"/>
    <w:rsid w:val="007471F0"/>
    <w:rsid w:val="007474B4"/>
    <w:rsid w:val="0074752D"/>
    <w:rsid w:val="00747E9A"/>
    <w:rsid w:val="0075035F"/>
    <w:rsid w:val="0075037A"/>
    <w:rsid w:val="00750935"/>
    <w:rsid w:val="0075101E"/>
    <w:rsid w:val="00751024"/>
    <w:rsid w:val="00751BB1"/>
    <w:rsid w:val="00753531"/>
    <w:rsid w:val="0075388A"/>
    <w:rsid w:val="0075392D"/>
    <w:rsid w:val="00753BDE"/>
    <w:rsid w:val="00753BE8"/>
    <w:rsid w:val="007541BF"/>
    <w:rsid w:val="00754592"/>
    <w:rsid w:val="007547DF"/>
    <w:rsid w:val="00754F6E"/>
    <w:rsid w:val="00754FE3"/>
    <w:rsid w:val="007555C4"/>
    <w:rsid w:val="00755635"/>
    <w:rsid w:val="00755834"/>
    <w:rsid w:val="007560DF"/>
    <w:rsid w:val="007567BF"/>
    <w:rsid w:val="007569BD"/>
    <w:rsid w:val="0075761E"/>
    <w:rsid w:val="007577BC"/>
    <w:rsid w:val="007578C7"/>
    <w:rsid w:val="007600B2"/>
    <w:rsid w:val="007604DE"/>
    <w:rsid w:val="00760528"/>
    <w:rsid w:val="00761145"/>
    <w:rsid w:val="00762113"/>
    <w:rsid w:val="007622B2"/>
    <w:rsid w:val="00762343"/>
    <w:rsid w:val="00762DD9"/>
    <w:rsid w:val="00762EE9"/>
    <w:rsid w:val="00763057"/>
    <w:rsid w:val="00763177"/>
    <w:rsid w:val="007636D2"/>
    <w:rsid w:val="0076394C"/>
    <w:rsid w:val="00763AF9"/>
    <w:rsid w:val="00763C6E"/>
    <w:rsid w:val="007646CE"/>
    <w:rsid w:val="0076490A"/>
    <w:rsid w:val="007649E0"/>
    <w:rsid w:val="00764F5F"/>
    <w:rsid w:val="0076553A"/>
    <w:rsid w:val="007655C6"/>
    <w:rsid w:val="00765D92"/>
    <w:rsid w:val="007661EC"/>
    <w:rsid w:val="0076717E"/>
    <w:rsid w:val="0076718F"/>
    <w:rsid w:val="007671EF"/>
    <w:rsid w:val="007672C0"/>
    <w:rsid w:val="007674A4"/>
    <w:rsid w:val="007674AF"/>
    <w:rsid w:val="00767A36"/>
    <w:rsid w:val="00767B01"/>
    <w:rsid w:val="00770899"/>
    <w:rsid w:val="007711D4"/>
    <w:rsid w:val="0077127D"/>
    <w:rsid w:val="00771CF8"/>
    <w:rsid w:val="00772150"/>
    <w:rsid w:val="0077327A"/>
    <w:rsid w:val="00773B18"/>
    <w:rsid w:val="00773C00"/>
    <w:rsid w:val="00773E5B"/>
    <w:rsid w:val="007740E9"/>
    <w:rsid w:val="0077416F"/>
    <w:rsid w:val="00774414"/>
    <w:rsid w:val="00774882"/>
    <w:rsid w:val="007749AC"/>
    <w:rsid w:val="007754DD"/>
    <w:rsid w:val="00776230"/>
    <w:rsid w:val="0077659D"/>
    <w:rsid w:val="0077674E"/>
    <w:rsid w:val="007779D9"/>
    <w:rsid w:val="00777C28"/>
    <w:rsid w:val="00777D79"/>
    <w:rsid w:val="00777D7A"/>
    <w:rsid w:val="00777FBC"/>
    <w:rsid w:val="00777FEB"/>
    <w:rsid w:val="00780387"/>
    <w:rsid w:val="007809C5"/>
    <w:rsid w:val="00781662"/>
    <w:rsid w:val="00781BF9"/>
    <w:rsid w:val="00782469"/>
    <w:rsid w:val="00782B3F"/>
    <w:rsid w:val="007831D9"/>
    <w:rsid w:val="007831DF"/>
    <w:rsid w:val="00783292"/>
    <w:rsid w:val="0078344F"/>
    <w:rsid w:val="007835EB"/>
    <w:rsid w:val="007838C6"/>
    <w:rsid w:val="00783CCF"/>
    <w:rsid w:val="007843D8"/>
    <w:rsid w:val="00784764"/>
    <w:rsid w:val="00784888"/>
    <w:rsid w:val="007851B5"/>
    <w:rsid w:val="0078536E"/>
    <w:rsid w:val="0078597A"/>
    <w:rsid w:val="00785A05"/>
    <w:rsid w:val="00785B14"/>
    <w:rsid w:val="007869AC"/>
    <w:rsid w:val="0078709F"/>
    <w:rsid w:val="00787336"/>
    <w:rsid w:val="007874E8"/>
    <w:rsid w:val="00790A1F"/>
    <w:rsid w:val="00790DC9"/>
    <w:rsid w:val="00790E9E"/>
    <w:rsid w:val="007914E7"/>
    <w:rsid w:val="00791906"/>
    <w:rsid w:val="007919CA"/>
    <w:rsid w:val="00792160"/>
    <w:rsid w:val="00792396"/>
    <w:rsid w:val="00792652"/>
    <w:rsid w:val="00792F08"/>
    <w:rsid w:val="00792FBE"/>
    <w:rsid w:val="00793589"/>
    <w:rsid w:val="00793646"/>
    <w:rsid w:val="00794029"/>
    <w:rsid w:val="0079404B"/>
    <w:rsid w:val="0079436D"/>
    <w:rsid w:val="0079484B"/>
    <w:rsid w:val="0079487E"/>
    <w:rsid w:val="00794D5F"/>
    <w:rsid w:val="007950E2"/>
    <w:rsid w:val="00795378"/>
    <w:rsid w:val="0079549F"/>
    <w:rsid w:val="00795CEF"/>
    <w:rsid w:val="00795E15"/>
    <w:rsid w:val="00795FC3"/>
    <w:rsid w:val="00796004"/>
    <w:rsid w:val="007963C1"/>
    <w:rsid w:val="00796C7E"/>
    <w:rsid w:val="00797162"/>
    <w:rsid w:val="007972A0"/>
    <w:rsid w:val="0079744F"/>
    <w:rsid w:val="00797597"/>
    <w:rsid w:val="00797A0C"/>
    <w:rsid w:val="00797CB6"/>
    <w:rsid w:val="00797ED0"/>
    <w:rsid w:val="007A0704"/>
    <w:rsid w:val="007A106F"/>
    <w:rsid w:val="007A1258"/>
    <w:rsid w:val="007A1684"/>
    <w:rsid w:val="007A16F9"/>
    <w:rsid w:val="007A19A0"/>
    <w:rsid w:val="007A1DA7"/>
    <w:rsid w:val="007A2A66"/>
    <w:rsid w:val="007A3167"/>
    <w:rsid w:val="007A331B"/>
    <w:rsid w:val="007A3EA3"/>
    <w:rsid w:val="007A4AC3"/>
    <w:rsid w:val="007A4C88"/>
    <w:rsid w:val="007A5653"/>
    <w:rsid w:val="007A5E32"/>
    <w:rsid w:val="007A605E"/>
    <w:rsid w:val="007A624C"/>
    <w:rsid w:val="007A6356"/>
    <w:rsid w:val="007A673B"/>
    <w:rsid w:val="007A6AFD"/>
    <w:rsid w:val="007A6B40"/>
    <w:rsid w:val="007A6C88"/>
    <w:rsid w:val="007A706B"/>
    <w:rsid w:val="007A72C7"/>
    <w:rsid w:val="007A7DBD"/>
    <w:rsid w:val="007B0259"/>
    <w:rsid w:val="007B0360"/>
    <w:rsid w:val="007B03EE"/>
    <w:rsid w:val="007B0473"/>
    <w:rsid w:val="007B0BD9"/>
    <w:rsid w:val="007B0F1D"/>
    <w:rsid w:val="007B1472"/>
    <w:rsid w:val="007B2768"/>
    <w:rsid w:val="007B2941"/>
    <w:rsid w:val="007B2BF1"/>
    <w:rsid w:val="007B2E8A"/>
    <w:rsid w:val="007B30FF"/>
    <w:rsid w:val="007B3CF6"/>
    <w:rsid w:val="007B4191"/>
    <w:rsid w:val="007B4206"/>
    <w:rsid w:val="007B435F"/>
    <w:rsid w:val="007B463F"/>
    <w:rsid w:val="007B4669"/>
    <w:rsid w:val="007B467F"/>
    <w:rsid w:val="007B4E4C"/>
    <w:rsid w:val="007B4EE9"/>
    <w:rsid w:val="007B522F"/>
    <w:rsid w:val="007B5289"/>
    <w:rsid w:val="007B5842"/>
    <w:rsid w:val="007B6014"/>
    <w:rsid w:val="007B6109"/>
    <w:rsid w:val="007B6D66"/>
    <w:rsid w:val="007B6ED9"/>
    <w:rsid w:val="007B7801"/>
    <w:rsid w:val="007B78B5"/>
    <w:rsid w:val="007B7ABA"/>
    <w:rsid w:val="007B7D9E"/>
    <w:rsid w:val="007C0964"/>
    <w:rsid w:val="007C0A2C"/>
    <w:rsid w:val="007C136B"/>
    <w:rsid w:val="007C16A0"/>
    <w:rsid w:val="007C1DB8"/>
    <w:rsid w:val="007C20A4"/>
    <w:rsid w:val="007C2226"/>
    <w:rsid w:val="007C28F3"/>
    <w:rsid w:val="007C2953"/>
    <w:rsid w:val="007C2C9D"/>
    <w:rsid w:val="007C3925"/>
    <w:rsid w:val="007C392B"/>
    <w:rsid w:val="007C3B72"/>
    <w:rsid w:val="007C3CCD"/>
    <w:rsid w:val="007C3D32"/>
    <w:rsid w:val="007C5046"/>
    <w:rsid w:val="007C5059"/>
    <w:rsid w:val="007C50C6"/>
    <w:rsid w:val="007C51D4"/>
    <w:rsid w:val="007C5717"/>
    <w:rsid w:val="007C57E4"/>
    <w:rsid w:val="007C5C53"/>
    <w:rsid w:val="007C5EAA"/>
    <w:rsid w:val="007C60F2"/>
    <w:rsid w:val="007C6610"/>
    <w:rsid w:val="007C6684"/>
    <w:rsid w:val="007C717D"/>
    <w:rsid w:val="007C72CF"/>
    <w:rsid w:val="007C7431"/>
    <w:rsid w:val="007C7AFA"/>
    <w:rsid w:val="007C7B5C"/>
    <w:rsid w:val="007D05B3"/>
    <w:rsid w:val="007D091E"/>
    <w:rsid w:val="007D09A7"/>
    <w:rsid w:val="007D0A92"/>
    <w:rsid w:val="007D0AFE"/>
    <w:rsid w:val="007D0BAE"/>
    <w:rsid w:val="007D1559"/>
    <w:rsid w:val="007D16A2"/>
    <w:rsid w:val="007D1FBD"/>
    <w:rsid w:val="007D2161"/>
    <w:rsid w:val="007D21E6"/>
    <w:rsid w:val="007D2313"/>
    <w:rsid w:val="007D237A"/>
    <w:rsid w:val="007D25A9"/>
    <w:rsid w:val="007D2A72"/>
    <w:rsid w:val="007D2BAC"/>
    <w:rsid w:val="007D2C10"/>
    <w:rsid w:val="007D2D3A"/>
    <w:rsid w:val="007D2D8A"/>
    <w:rsid w:val="007D2DEE"/>
    <w:rsid w:val="007D3342"/>
    <w:rsid w:val="007D3390"/>
    <w:rsid w:val="007D33A0"/>
    <w:rsid w:val="007D33B2"/>
    <w:rsid w:val="007D3A3E"/>
    <w:rsid w:val="007D3B3C"/>
    <w:rsid w:val="007D402A"/>
    <w:rsid w:val="007D4145"/>
    <w:rsid w:val="007D4350"/>
    <w:rsid w:val="007D435A"/>
    <w:rsid w:val="007D4D2C"/>
    <w:rsid w:val="007D4DE7"/>
    <w:rsid w:val="007D5457"/>
    <w:rsid w:val="007D59D0"/>
    <w:rsid w:val="007D5AA3"/>
    <w:rsid w:val="007D6056"/>
    <w:rsid w:val="007D606B"/>
    <w:rsid w:val="007D648F"/>
    <w:rsid w:val="007D653B"/>
    <w:rsid w:val="007D67A0"/>
    <w:rsid w:val="007D6A29"/>
    <w:rsid w:val="007D6C89"/>
    <w:rsid w:val="007D6F9F"/>
    <w:rsid w:val="007D755A"/>
    <w:rsid w:val="007D76F2"/>
    <w:rsid w:val="007D791A"/>
    <w:rsid w:val="007D7B91"/>
    <w:rsid w:val="007E00BC"/>
    <w:rsid w:val="007E08C5"/>
    <w:rsid w:val="007E0DFF"/>
    <w:rsid w:val="007E1CDC"/>
    <w:rsid w:val="007E1E3A"/>
    <w:rsid w:val="007E1F2A"/>
    <w:rsid w:val="007E215C"/>
    <w:rsid w:val="007E23C6"/>
    <w:rsid w:val="007E2615"/>
    <w:rsid w:val="007E27E9"/>
    <w:rsid w:val="007E2B10"/>
    <w:rsid w:val="007E348B"/>
    <w:rsid w:val="007E3745"/>
    <w:rsid w:val="007E3BB9"/>
    <w:rsid w:val="007E3E61"/>
    <w:rsid w:val="007E49D1"/>
    <w:rsid w:val="007E5820"/>
    <w:rsid w:val="007E5B29"/>
    <w:rsid w:val="007E5C48"/>
    <w:rsid w:val="007E5DE6"/>
    <w:rsid w:val="007E67CD"/>
    <w:rsid w:val="007E6905"/>
    <w:rsid w:val="007E6ADB"/>
    <w:rsid w:val="007E6D15"/>
    <w:rsid w:val="007E6D94"/>
    <w:rsid w:val="007E6D95"/>
    <w:rsid w:val="007E739E"/>
    <w:rsid w:val="007E75EB"/>
    <w:rsid w:val="007E79FD"/>
    <w:rsid w:val="007E7C01"/>
    <w:rsid w:val="007F027C"/>
    <w:rsid w:val="007F03CE"/>
    <w:rsid w:val="007F0DE0"/>
    <w:rsid w:val="007F1094"/>
    <w:rsid w:val="007F1204"/>
    <w:rsid w:val="007F1248"/>
    <w:rsid w:val="007F1966"/>
    <w:rsid w:val="007F1C83"/>
    <w:rsid w:val="007F1D6E"/>
    <w:rsid w:val="007F1DE8"/>
    <w:rsid w:val="007F1EF5"/>
    <w:rsid w:val="007F267D"/>
    <w:rsid w:val="007F26F7"/>
    <w:rsid w:val="007F28B0"/>
    <w:rsid w:val="007F2BD7"/>
    <w:rsid w:val="007F2E34"/>
    <w:rsid w:val="007F2E78"/>
    <w:rsid w:val="007F2EB9"/>
    <w:rsid w:val="007F2F50"/>
    <w:rsid w:val="007F308C"/>
    <w:rsid w:val="007F3175"/>
    <w:rsid w:val="007F3978"/>
    <w:rsid w:val="007F4570"/>
    <w:rsid w:val="007F4809"/>
    <w:rsid w:val="007F481A"/>
    <w:rsid w:val="007F4D27"/>
    <w:rsid w:val="007F4D2C"/>
    <w:rsid w:val="007F5ADF"/>
    <w:rsid w:val="007F5C0C"/>
    <w:rsid w:val="007F667F"/>
    <w:rsid w:val="007F6A95"/>
    <w:rsid w:val="007F6BA2"/>
    <w:rsid w:val="007F722B"/>
    <w:rsid w:val="007F7268"/>
    <w:rsid w:val="007F7477"/>
    <w:rsid w:val="007F77AA"/>
    <w:rsid w:val="007F7958"/>
    <w:rsid w:val="007F7A2A"/>
    <w:rsid w:val="00800020"/>
    <w:rsid w:val="00800179"/>
    <w:rsid w:val="00800A02"/>
    <w:rsid w:val="00801845"/>
    <w:rsid w:val="00801F48"/>
    <w:rsid w:val="0080304E"/>
    <w:rsid w:val="00803870"/>
    <w:rsid w:val="008038B1"/>
    <w:rsid w:val="008038CC"/>
    <w:rsid w:val="00803CA7"/>
    <w:rsid w:val="008041C0"/>
    <w:rsid w:val="0080427F"/>
    <w:rsid w:val="008043DE"/>
    <w:rsid w:val="0080481E"/>
    <w:rsid w:val="00804831"/>
    <w:rsid w:val="00804BBF"/>
    <w:rsid w:val="0080515D"/>
    <w:rsid w:val="008055F9"/>
    <w:rsid w:val="008059CA"/>
    <w:rsid w:val="00805BB2"/>
    <w:rsid w:val="00806E5E"/>
    <w:rsid w:val="00807880"/>
    <w:rsid w:val="00807A18"/>
    <w:rsid w:val="00810283"/>
    <w:rsid w:val="008105EE"/>
    <w:rsid w:val="00810658"/>
    <w:rsid w:val="00810841"/>
    <w:rsid w:val="00810D57"/>
    <w:rsid w:val="008111CB"/>
    <w:rsid w:val="00811448"/>
    <w:rsid w:val="0081220B"/>
    <w:rsid w:val="00812244"/>
    <w:rsid w:val="00812CD3"/>
    <w:rsid w:val="00812F31"/>
    <w:rsid w:val="00812F78"/>
    <w:rsid w:val="00812FBC"/>
    <w:rsid w:val="008136B1"/>
    <w:rsid w:val="00813ABF"/>
    <w:rsid w:val="00813B8D"/>
    <w:rsid w:val="00813C4E"/>
    <w:rsid w:val="00813EA0"/>
    <w:rsid w:val="00814273"/>
    <w:rsid w:val="00814C66"/>
    <w:rsid w:val="00815329"/>
    <w:rsid w:val="00815BD2"/>
    <w:rsid w:val="00815C59"/>
    <w:rsid w:val="0081694B"/>
    <w:rsid w:val="00816C88"/>
    <w:rsid w:val="00816D75"/>
    <w:rsid w:val="00816E60"/>
    <w:rsid w:val="0081758E"/>
    <w:rsid w:val="00817606"/>
    <w:rsid w:val="008177E2"/>
    <w:rsid w:val="00820246"/>
    <w:rsid w:val="008202AC"/>
    <w:rsid w:val="00820A4E"/>
    <w:rsid w:val="00820C18"/>
    <w:rsid w:val="00820FF0"/>
    <w:rsid w:val="008210B2"/>
    <w:rsid w:val="0082179D"/>
    <w:rsid w:val="008218EF"/>
    <w:rsid w:val="00821E76"/>
    <w:rsid w:val="008221AD"/>
    <w:rsid w:val="00822498"/>
    <w:rsid w:val="00822571"/>
    <w:rsid w:val="00822AAE"/>
    <w:rsid w:val="0082320E"/>
    <w:rsid w:val="00823232"/>
    <w:rsid w:val="008233B0"/>
    <w:rsid w:val="008236F6"/>
    <w:rsid w:val="00823972"/>
    <w:rsid w:val="008239D5"/>
    <w:rsid w:val="008239F0"/>
    <w:rsid w:val="008240C8"/>
    <w:rsid w:val="0082443B"/>
    <w:rsid w:val="00824DD5"/>
    <w:rsid w:val="00825068"/>
    <w:rsid w:val="00825925"/>
    <w:rsid w:val="00825A5F"/>
    <w:rsid w:val="0082651D"/>
    <w:rsid w:val="008265B7"/>
    <w:rsid w:val="0082667A"/>
    <w:rsid w:val="008267C5"/>
    <w:rsid w:val="0082787F"/>
    <w:rsid w:val="0082791D"/>
    <w:rsid w:val="00827F86"/>
    <w:rsid w:val="00830040"/>
    <w:rsid w:val="008302C2"/>
    <w:rsid w:val="00830B92"/>
    <w:rsid w:val="00830CE1"/>
    <w:rsid w:val="00830F1C"/>
    <w:rsid w:val="00831076"/>
    <w:rsid w:val="008312BF"/>
    <w:rsid w:val="00831359"/>
    <w:rsid w:val="00831BFB"/>
    <w:rsid w:val="008323D3"/>
    <w:rsid w:val="00832779"/>
    <w:rsid w:val="008333B6"/>
    <w:rsid w:val="008335E4"/>
    <w:rsid w:val="00833671"/>
    <w:rsid w:val="00833848"/>
    <w:rsid w:val="00833A5F"/>
    <w:rsid w:val="00833D21"/>
    <w:rsid w:val="00833E78"/>
    <w:rsid w:val="00834127"/>
    <w:rsid w:val="00834AFF"/>
    <w:rsid w:val="00834CC7"/>
    <w:rsid w:val="008354AF"/>
    <w:rsid w:val="00835798"/>
    <w:rsid w:val="00835C9C"/>
    <w:rsid w:val="00835D12"/>
    <w:rsid w:val="00836471"/>
    <w:rsid w:val="008364B7"/>
    <w:rsid w:val="00836A5C"/>
    <w:rsid w:val="00836FB3"/>
    <w:rsid w:val="0083786D"/>
    <w:rsid w:val="008378FA"/>
    <w:rsid w:val="008379D2"/>
    <w:rsid w:val="00837B2E"/>
    <w:rsid w:val="00837E6A"/>
    <w:rsid w:val="00840219"/>
    <w:rsid w:val="00840320"/>
    <w:rsid w:val="0084037B"/>
    <w:rsid w:val="008408ED"/>
    <w:rsid w:val="008409B4"/>
    <w:rsid w:val="0084150C"/>
    <w:rsid w:val="00841CA9"/>
    <w:rsid w:val="00841D60"/>
    <w:rsid w:val="00841FA5"/>
    <w:rsid w:val="008427BD"/>
    <w:rsid w:val="00842D8F"/>
    <w:rsid w:val="00842E34"/>
    <w:rsid w:val="0084321B"/>
    <w:rsid w:val="0084328E"/>
    <w:rsid w:val="008432AA"/>
    <w:rsid w:val="00844143"/>
    <w:rsid w:val="008446FF"/>
    <w:rsid w:val="0084498D"/>
    <w:rsid w:val="008451DB"/>
    <w:rsid w:val="0084597B"/>
    <w:rsid w:val="00845A4D"/>
    <w:rsid w:val="00846047"/>
    <w:rsid w:val="00846315"/>
    <w:rsid w:val="008464EB"/>
    <w:rsid w:val="00846A94"/>
    <w:rsid w:val="00846E9C"/>
    <w:rsid w:val="00847189"/>
    <w:rsid w:val="008471B0"/>
    <w:rsid w:val="008477FA"/>
    <w:rsid w:val="00847A82"/>
    <w:rsid w:val="00850338"/>
    <w:rsid w:val="008508F8"/>
    <w:rsid w:val="00850932"/>
    <w:rsid w:val="00850A80"/>
    <w:rsid w:val="00850EA8"/>
    <w:rsid w:val="00851ABB"/>
    <w:rsid w:val="00851C85"/>
    <w:rsid w:val="008521E0"/>
    <w:rsid w:val="0085235A"/>
    <w:rsid w:val="00853985"/>
    <w:rsid w:val="008539E8"/>
    <w:rsid w:val="00853C8A"/>
    <w:rsid w:val="00853DE7"/>
    <w:rsid w:val="00853F15"/>
    <w:rsid w:val="00854289"/>
    <w:rsid w:val="008548B0"/>
    <w:rsid w:val="00854AE6"/>
    <w:rsid w:val="00855BAD"/>
    <w:rsid w:val="008563CF"/>
    <w:rsid w:val="00856C8F"/>
    <w:rsid w:val="00856D8C"/>
    <w:rsid w:val="00856F1A"/>
    <w:rsid w:val="008571B5"/>
    <w:rsid w:val="00857546"/>
    <w:rsid w:val="00857AAE"/>
    <w:rsid w:val="008612A0"/>
    <w:rsid w:val="008618B0"/>
    <w:rsid w:val="008619B4"/>
    <w:rsid w:val="00861AB1"/>
    <w:rsid w:val="00861D16"/>
    <w:rsid w:val="00861E6F"/>
    <w:rsid w:val="00861FEA"/>
    <w:rsid w:val="008628D2"/>
    <w:rsid w:val="0086375E"/>
    <w:rsid w:val="0086387A"/>
    <w:rsid w:val="00863D7E"/>
    <w:rsid w:val="00863DD9"/>
    <w:rsid w:val="00864195"/>
    <w:rsid w:val="008642B4"/>
    <w:rsid w:val="008643CC"/>
    <w:rsid w:val="00865266"/>
    <w:rsid w:val="00865B44"/>
    <w:rsid w:val="00865E00"/>
    <w:rsid w:val="008666CA"/>
    <w:rsid w:val="008670BA"/>
    <w:rsid w:val="008675D6"/>
    <w:rsid w:val="008677E5"/>
    <w:rsid w:val="008702F4"/>
    <w:rsid w:val="00870F84"/>
    <w:rsid w:val="00871301"/>
    <w:rsid w:val="00871710"/>
    <w:rsid w:val="00871A83"/>
    <w:rsid w:val="00871AF0"/>
    <w:rsid w:val="00871E5A"/>
    <w:rsid w:val="00872DEA"/>
    <w:rsid w:val="00872F47"/>
    <w:rsid w:val="00874521"/>
    <w:rsid w:val="008745B8"/>
    <w:rsid w:val="00874B4D"/>
    <w:rsid w:val="00874CBD"/>
    <w:rsid w:val="00875969"/>
    <w:rsid w:val="00875B76"/>
    <w:rsid w:val="00875B94"/>
    <w:rsid w:val="00875BE8"/>
    <w:rsid w:val="00876133"/>
    <w:rsid w:val="00876771"/>
    <w:rsid w:val="00876842"/>
    <w:rsid w:val="0087780D"/>
    <w:rsid w:val="00877EA3"/>
    <w:rsid w:val="008803B8"/>
    <w:rsid w:val="008809D2"/>
    <w:rsid w:val="00881241"/>
    <w:rsid w:val="00881578"/>
    <w:rsid w:val="008815BB"/>
    <w:rsid w:val="008816B9"/>
    <w:rsid w:val="00881BC6"/>
    <w:rsid w:val="00882248"/>
    <w:rsid w:val="00882370"/>
    <w:rsid w:val="0088266B"/>
    <w:rsid w:val="008829CD"/>
    <w:rsid w:val="00882B39"/>
    <w:rsid w:val="00882B76"/>
    <w:rsid w:val="00882E96"/>
    <w:rsid w:val="00882F38"/>
    <w:rsid w:val="00883255"/>
    <w:rsid w:val="00883858"/>
    <w:rsid w:val="00883D54"/>
    <w:rsid w:val="0088458D"/>
    <w:rsid w:val="00884621"/>
    <w:rsid w:val="00884A9A"/>
    <w:rsid w:val="00884EAF"/>
    <w:rsid w:val="008852DB"/>
    <w:rsid w:val="0088570C"/>
    <w:rsid w:val="0088595B"/>
    <w:rsid w:val="008859E9"/>
    <w:rsid w:val="00885E02"/>
    <w:rsid w:val="008868EC"/>
    <w:rsid w:val="0088697D"/>
    <w:rsid w:val="00886BD1"/>
    <w:rsid w:val="00887014"/>
    <w:rsid w:val="00887141"/>
    <w:rsid w:val="0088780F"/>
    <w:rsid w:val="00887B71"/>
    <w:rsid w:val="00887EF1"/>
    <w:rsid w:val="00887F00"/>
    <w:rsid w:val="008900CF"/>
    <w:rsid w:val="00890120"/>
    <w:rsid w:val="008903C6"/>
    <w:rsid w:val="0089081A"/>
    <w:rsid w:val="00890A34"/>
    <w:rsid w:val="00890B20"/>
    <w:rsid w:val="00890DB1"/>
    <w:rsid w:val="00890E2A"/>
    <w:rsid w:val="0089174C"/>
    <w:rsid w:val="00891E01"/>
    <w:rsid w:val="00891F19"/>
    <w:rsid w:val="008924B7"/>
    <w:rsid w:val="0089264B"/>
    <w:rsid w:val="0089338A"/>
    <w:rsid w:val="00893618"/>
    <w:rsid w:val="008937D6"/>
    <w:rsid w:val="00893965"/>
    <w:rsid w:val="00893C43"/>
    <w:rsid w:val="00893D48"/>
    <w:rsid w:val="00893D5D"/>
    <w:rsid w:val="0089564B"/>
    <w:rsid w:val="00895938"/>
    <w:rsid w:val="00895C5E"/>
    <w:rsid w:val="00895D11"/>
    <w:rsid w:val="00895E6C"/>
    <w:rsid w:val="00895EED"/>
    <w:rsid w:val="008963DE"/>
    <w:rsid w:val="0089718E"/>
    <w:rsid w:val="0089784C"/>
    <w:rsid w:val="00897BB7"/>
    <w:rsid w:val="008A02D1"/>
    <w:rsid w:val="008A0950"/>
    <w:rsid w:val="008A096C"/>
    <w:rsid w:val="008A0B5C"/>
    <w:rsid w:val="008A0CB1"/>
    <w:rsid w:val="008A0F0D"/>
    <w:rsid w:val="008A0F20"/>
    <w:rsid w:val="008A1CCD"/>
    <w:rsid w:val="008A2BA3"/>
    <w:rsid w:val="008A2DA7"/>
    <w:rsid w:val="008A3120"/>
    <w:rsid w:val="008A3731"/>
    <w:rsid w:val="008A3E35"/>
    <w:rsid w:val="008A413C"/>
    <w:rsid w:val="008A4927"/>
    <w:rsid w:val="008A4DF9"/>
    <w:rsid w:val="008A502E"/>
    <w:rsid w:val="008A58BE"/>
    <w:rsid w:val="008A59C7"/>
    <w:rsid w:val="008A59F1"/>
    <w:rsid w:val="008A5B01"/>
    <w:rsid w:val="008A5B4F"/>
    <w:rsid w:val="008A6161"/>
    <w:rsid w:val="008A62F5"/>
    <w:rsid w:val="008A63CE"/>
    <w:rsid w:val="008A63DA"/>
    <w:rsid w:val="008A64F1"/>
    <w:rsid w:val="008A713F"/>
    <w:rsid w:val="008A73A2"/>
    <w:rsid w:val="008B09DF"/>
    <w:rsid w:val="008B0AAF"/>
    <w:rsid w:val="008B0C7B"/>
    <w:rsid w:val="008B127D"/>
    <w:rsid w:val="008B1516"/>
    <w:rsid w:val="008B1C62"/>
    <w:rsid w:val="008B2000"/>
    <w:rsid w:val="008B2515"/>
    <w:rsid w:val="008B259D"/>
    <w:rsid w:val="008B315C"/>
    <w:rsid w:val="008B3AB9"/>
    <w:rsid w:val="008B3AF6"/>
    <w:rsid w:val="008B3DBD"/>
    <w:rsid w:val="008B407D"/>
    <w:rsid w:val="008B422D"/>
    <w:rsid w:val="008B4441"/>
    <w:rsid w:val="008B4B83"/>
    <w:rsid w:val="008B4C92"/>
    <w:rsid w:val="008B4D45"/>
    <w:rsid w:val="008B4D67"/>
    <w:rsid w:val="008B5899"/>
    <w:rsid w:val="008B59A3"/>
    <w:rsid w:val="008B5B9B"/>
    <w:rsid w:val="008B5C83"/>
    <w:rsid w:val="008B61BC"/>
    <w:rsid w:val="008B695F"/>
    <w:rsid w:val="008B6BA4"/>
    <w:rsid w:val="008B6C88"/>
    <w:rsid w:val="008B6F23"/>
    <w:rsid w:val="008B7416"/>
    <w:rsid w:val="008B7839"/>
    <w:rsid w:val="008B79B5"/>
    <w:rsid w:val="008B7A0A"/>
    <w:rsid w:val="008C08EC"/>
    <w:rsid w:val="008C157F"/>
    <w:rsid w:val="008C177A"/>
    <w:rsid w:val="008C1D99"/>
    <w:rsid w:val="008C2851"/>
    <w:rsid w:val="008C286B"/>
    <w:rsid w:val="008C2EDE"/>
    <w:rsid w:val="008C2FD9"/>
    <w:rsid w:val="008C367F"/>
    <w:rsid w:val="008C3B11"/>
    <w:rsid w:val="008C3B74"/>
    <w:rsid w:val="008C3C39"/>
    <w:rsid w:val="008C4347"/>
    <w:rsid w:val="008C478C"/>
    <w:rsid w:val="008C486E"/>
    <w:rsid w:val="008C4D95"/>
    <w:rsid w:val="008C4EAE"/>
    <w:rsid w:val="008C502A"/>
    <w:rsid w:val="008C5384"/>
    <w:rsid w:val="008C54D4"/>
    <w:rsid w:val="008C5525"/>
    <w:rsid w:val="008C57ED"/>
    <w:rsid w:val="008C5D2A"/>
    <w:rsid w:val="008C6577"/>
    <w:rsid w:val="008C6629"/>
    <w:rsid w:val="008C6712"/>
    <w:rsid w:val="008C694D"/>
    <w:rsid w:val="008C6986"/>
    <w:rsid w:val="008C7094"/>
    <w:rsid w:val="008C7239"/>
    <w:rsid w:val="008C7253"/>
    <w:rsid w:val="008D0229"/>
    <w:rsid w:val="008D0A67"/>
    <w:rsid w:val="008D0B5E"/>
    <w:rsid w:val="008D0C37"/>
    <w:rsid w:val="008D0CCD"/>
    <w:rsid w:val="008D1BA1"/>
    <w:rsid w:val="008D1FE2"/>
    <w:rsid w:val="008D24B1"/>
    <w:rsid w:val="008D28DE"/>
    <w:rsid w:val="008D2983"/>
    <w:rsid w:val="008D2E97"/>
    <w:rsid w:val="008D3044"/>
    <w:rsid w:val="008D35BC"/>
    <w:rsid w:val="008D361A"/>
    <w:rsid w:val="008D3A60"/>
    <w:rsid w:val="008D3CA8"/>
    <w:rsid w:val="008D3DC5"/>
    <w:rsid w:val="008D4860"/>
    <w:rsid w:val="008D5381"/>
    <w:rsid w:val="008D58CB"/>
    <w:rsid w:val="008D6632"/>
    <w:rsid w:val="008D682C"/>
    <w:rsid w:val="008D69EB"/>
    <w:rsid w:val="008D69FF"/>
    <w:rsid w:val="008D6C53"/>
    <w:rsid w:val="008D6DFA"/>
    <w:rsid w:val="008D6E52"/>
    <w:rsid w:val="008D6F79"/>
    <w:rsid w:val="008D7DE3"/>
    <w:rsid w:val="008E0A1B"/>
    <w:rsid w:val="008E0B83"/>
    <w:rsid w:val="008E0C14"/>
    <w:rsid w:val="008E2130"/>
    <w:rsid w:val="008E26E6"/>
    <w:rsid w:val="008E41D5"/>
    <w:rsid w:val="008E4409"/>
    <w:rsid w:val="008E46A9"/>
    <w:rsid w:val="008E4789"/>
    <w:rsid w:val="008E56BB"/>
    <w:rsid w:val="008E5A76"/>
    <w:rsid w:val="008E682F"/>
    <w:rsid w:val="008E7242"/>
    <w:rsid w:val="008E72F9"/>
    <w:rsid w:val="008E77B2"/>
    <w:rsid w:val="008E77CE"/>
    <w:rsid w:val="008E7989"/>
    <w:rsid w:val="008F01E7"/>
    <w:rsid w:val="008F023C"/>
    <w:rsid w:val="008F03C3"/>
    <w:rsid w:val="008F08E3"/>
    <w:rsid w:val="008F12DF"/>
    <w:rsid w:val="008F1640"/>
    <w:rsid w:val="008F1874"/>
    <w:rsid w:val="008F1988"/>
    <w:rsid w:val="008F1B12"/>
    <w:rsid w:val="008F1DC9"/>
    <w:rsid w:val="008F24EA"/>
    <w:rsid w:val="008F2E30"/>
    <w:rsid w:val="008F2EDC"/>
    <w:rsid w:val="008F3188"/>
    <w:rsid w:val="008F37A5"/>
    <w:rsid w:val="008F37AD"/>
    <w:rsid w:val="008F3BA2"/>
    <w:rsid w:val="008F42C8"/>
    <w:rsid w:val="008F476F"/>
    <w:rsid w:val="008F4947"/>
    <w:rsid w:val="008F4B78"/>
    <w:rsid w:val="008F4CD3"/>
    <w:rsid w:val="008F509E"/>
    <w:rsid w:val="008F55CA"/>
    <w:rsid w:val="008F560A"/>
    <w:rsid w:val="008F592D"/>
    <w:rsid w:val="008F59D9"/>
    <w:rsid w:val="008F6080"/>
    <w:rsid w:val="008F638A"/>
    <w:rsid w:val="008F666A"/>
    <w:rsid w:val="008F6A23"/>
    <w:rsid w:val="008F6EB1"/>
    <w:rsid w:val="008F6F68"/>
    <w:rsid w:val="008F7002"/>
    <w:rsid w:val="008F79ED"/>
    <w:rsid w:val="008F7A0E"/>
    <w:rsid w:val="008F7D6E"/>
    <w:rsid w:val="00900222"/>
    <w:rsid w:val="0090022A"/>
    <w:rsid w:val="00900C95"/>
    <w:rsid w:val="00900D4E"/>
    <w:rsid w:val="00900E56"/>
    <w:rsid w:val="009011A4"/>
    <w:rsid w:val="00901365"/>
    <w:rsid w:val="00901400"/>
    <w:rsid w:val="00901AF5"/>
    <w:rsid w:val="00901C10"/>
    <w:rsid w:val="009021DE"/>
    <w:rsid w:val="0090239F"/>
    <w:rsid w:val="00902DCC"/>
    <w:rsid w:val="00903BAE"/>
    <w:rsid w:val="00903C56"/>
    <w:rsid w:val="00904D63"/>
    <w:rsid w:val="0090532D"/>
    <w:rsid w:val="00905401"/>
    <w:rsid w:val="0090575D"/>
    <w:rsid w:val="009059FA"/>
    <w:rsid w:val="00905E9F"/>
    <w:rsid w:val="00906AA0"/>
    <w:rsid w:val="00906B55"/>
    <w:rsid w:val="00907040"/>
    <w:rsid w:val="0090781F"/>
    <w:rsid w:val="00907885"/>
    <w:rsid w:val="00907EBB"/>
    <w:rsid w:val="00910250"/>
    <w:rsid w:val="00910A9D"/>
    <w:rsid w:val="00910D92"/>
    <w:rsid w:val="00910F26"/>
    <w:rsid w:val="0091113B"/>
    <w:rsid w:val="00911191"/>
    <w:rsid w:val="00911443"/>
    <w:rsid w:val="00911A70"/>
    <w:rsid w:val="00911BA4"/>
    <w:rsid w:val="009120D7"/>
    <w:rsid w:val="00912277"/>
    <w:rsid w:val="00912571"/>
    <w:rsid w:val="009127E2"/>
    <w:rsid w:val="00912D78"/>
    <w:rsid w:val="00912F0D"/>
    <w:rsid w:val="00913111"/>
    <w:rsid w:val="00913285"/>
    <w:rsid w:val="00913500"/>
    <w:rsid w:val="00913970"/>
    <w:rsid w:val="00913985"/>
    <w:rsid w:val="00913DAC"/>
    <w:rsid w:val="009141B1"/>
    <w:rsid w:val="0091422E"/>
    <w:rsid w:val="00914308"/>
    <w:rsid w:val="0091459E"/>
    <w:rsid w:val="00914658"/>
    <w:rsid w:val="00914AB9"/>
    <w:rsid w:val="00914BDE"/>
    <w:rsid w:val="0091505E"/>
    <w:rsid w:val="009152A4"/>
    <w:rsid w:val="00915455"/>
    <w:rsid w:val="0091547B"/>
    <w:rsid w:val="00915BE6"/>
    <w:rsid w:val="00916363"/>
    <w:rsid w:val="00916588"/>
    <w:rsid w:val="009174BD"/>
    <w:rsid w:val="00917687"/>
    <w:rsid w:val="00917C39"/>
    <w:rsid w:val="009201F5"/>
    <w:rsid w:val="00920C0E"/>
    <w:rsid w:val="009213FF"/>
    <w:rsid w:val="00921486"/>
    <w:rsid w:val="00921503"/>
    <w:rsid w:val="009219E6"/>
    <w:rsid w:val="00921B57"/>
    <w:rsid w:val="00921BF4"/>
    <w:rsid w:val="009224CC"/>
    <w:rsid w:val="00922D50"/>
    <w:rsid w:val="009230B3"/>
    <w:rsid w:val="009231D4"/>
    <w:rsid w:val="0092326F"/>
    <w:rsid w:val="00923B2E"/>
    <w:rsid w:val="0092403A"/>
    <w:rsid w:val="00924FA7"/>
    <w:rsid w:val="00925155"/>
    <w:rsid w:val="009252E3"/>
    <w:rsid w:val="009255E0"/>
    <w:rsid w:val="009256A0"/>
    <w:rsid w:val="00925DC7"/>
    <w:rsid w:val="00925E4E"/>
    <w:rsid w:val="00925EFA"/>
    <w:rsid w:val="009264B4"/>
    <w:rsid w:val="00926622"/>
    <w:rsid w:val="00926789"/>
    <w:rsid w:val="009273E1"/>
    <w:rsid w:val="0092763B"/>
    <w:rsid w:val="00927F5A"/>
    <w:rsid w:val="009309DA"/>
    <w:rsid w:val="00930DD8"/>
    <w:rsid w:val="009313C5"/>
    <w:rsid w:val="0093156B"/>
    <w:rsid w:val="009315AF"/>
    <w:rsid w:val="0093172B"/>
    <w:rsid w:val="00931769"/>
    <w:rsid w:val="0093179B"/>
    <w:rsid w:val="00932C78"/>
    <w:rsid w:val="00932E28"/>
    <w:rsid w:val="00933052"/>
    <w:rsid w:val="0093376F"/>
    <w:rsid w:val="0093378E"/>
    <w:rsid w:val="00933A46"/>
    <w:rsid w:val="00933AC1"/>
    <w:rsid w:val="00933BB4"/>
    <w:rsid w:val="00933C95"/>
    <w:rsid w:val="00934B73"/>
    <w:rsid w:val="009356E7"/>
    <w:rsid w:val="00935754"/>
    <w:rsid w:val="009359D0"/>
    <w:rsid w:val="00935E60"/>
    <w:rsid w:val="00935EE7"/>
    <w:rsid w:val="0093652F"/>
    <w:rsid w:val="00936A54"/>
    <w:rsid w:val="009402C1"/>
    <w:rsid w:val="0094041B"/>
    <w:rsid w:val="009404AD"/>
    <w:rsid w:val="0094052B"/>
    <w:rsid w:val="0094054E"/>
    <w:rsid w:val="009405BC"/>
    <w:rsid w:val="009405DC"/>
    <w:rsid w:val="00940E8D"/>
    <w:rsid w:val="00941181"/>
    <w:rsid w:val="0094188A"/>
    <w:rsid w:val="00941A0F"/>
    <w:rsid w:val="00941BBA"/>
    <w:rsid w:val="00942060"/>
    <w:rsid w:val="00942241"/>
    <w:rsid w:val="00942899"/>
    <w:rsid w:val="00942B60"/>
    <w:rsid w:val="00942E32"/>
    <w:rsid w:val="00943291"/>
    <w:rsid w:val="00943853"/>
    <w:rsid w:val="009439E6"/>
    <w:rsid w:val="00943B3A"/>
    <w:rsid w:val="00943B77"/>
    <w:rsid w:val="00943D66"/>
    <w:rsid w:val="00944BD1"/>
    <w:rsid w:val="00944C86"/>
    <w:rsid w:val="00945243"/>
    <w:rsid w:val="00945974"/>
    <w:rsid w:val="0094597C"/>
    <w:rsid w:val="009459CE"/>
    <w:rsid w:val="00945FE8"/>
    <w:rsid w:val="009460ED"/>
    <w:rsid w:val="00946776"/>
    <w:rsid w:val="009469FE"/>
    <w:rsid w:val="00946B58"/>
    <w:rsid w:val="00947263"/>
    <w:rsid w:val="009479CF"/>
    <w:rsid w:val="00947A8A"/>
    <w:rsid w:val="00950219"/>
    <w:rsid w:val="0095073D"/>
    <w:rsid w:val="009507DC"/>
    <w:rsid w:val="00951A15"/>
    <w:rsid w:val="00952125"/>
    <w:rsid w:val="00952498"/>
    <w:rsid w:val="00952B5A"/>
    <w:rsid w:val="00952D0B"/>
    <w:rsid w:val="00952D8B"/>
    <w:rsid w:val="00953A0B"/>
    <w:rsid w:val="00953F8E"/>
    <w:rsid w:val="00954174"/>
    <w:rsid w:val="00954619"/>
    <w:rsid w:val="00954799"/>
    <w:rsid w:val="00954B1F"/>
    <w:rsid w:val="00954DBE"/>
    <w:rsid w:val="009552BC"/>
    <w:rsid w:val="0095573E"/>
    <w:rsid w:val="00955896"/>
    <w:rsid w:val="0095593D"/>
    <w:rsid w:val="009559F7"/>
    <w:rsid w:val="00957014"/>
    <w:rsid w:val="009573AD"/>
    <w:rsid w:val="009578FC"/>
    <w:rsid w:val="009600D9"/>
    <w:rsid w:val="00960E97"/>
    <w:rsid w:val="009615C7"/>
    <w:rsid w:val="009615EA"/>
    <w:rsid w:val="00961A9E"/>
    <w:rsid w:val="00961B94"/>
    <w:rsid w:val="0096211A"/>
    <w:rsid w:val="009621E7"/>
    <w:rsid w:val="009622BA"/>
    <w:rsid w:val="00962880"/>
    <w:rsid w:val="00962C2A"/>
    <w:rsid w:val="009632F7"/>
    <w:rsid w:val="00963381"/>
    <w:rsid w:val="009635D6"/>
    <w:rsid w:val="00963C2A"/>
    <w:rsid w:val="00963E3D"/>
    <w:rsid w:val="00964139"/>
    <w:rsid w:val="0096427F"/>
    <w:rsid w:val="009652F3"/>
    <w:rsid w:val="009655BE"/>
    <w:rsid w:val="009657FC"/>
    <w:rsid w:val="0096580C"/>
    <w:rsid w:val="00965C44"/>
    <w:rsid w:val="009669CE"/>
    <w:rsid w:val="00966D32"/>
    <w:rsid w:val="009676E8"/>
    <w:rsid w:val="009677FD"/>
    <w:rsid w:val="00967A90"/>
    <w:rsid w:val="00967D9D"/>
    <w:rsid w:val="00967F3E"/>
    <w:rsid w:val="00967FB0"/>
    <w:rsid w:val="00970699"/>
    <w:rsid w:val="009707DE"/>
    <w:rsid w:val="009708AE"/>
    <w:rsid w:val="00970F38"/>
    <w:rsid w:val="00971235"/>
    <w:rsid w:val="009712D3"/>
    <w:rsid w:val="00971540"/>
    <w:rsid w:val="0097220E"/>
    <w:rsid w:val="0097252E"/>
    <w:rsid w:val="00972C50"/>
    <w:rsid w:val="00972D3A"/>
    <w:rsid w:val="00973221"/>
    <w:rsid w:val="00974CB9"/>
    <w:rsid w:val="00974CE2"/>
    <w:rsid w:val="00975BF8"/>
    <w:rsid w:val="00975E52"/>
    <w:rsid w:val="00975F5A"/>
    <w:rsid w:val="00976498"/>
    <w:rsid w:val="0097668A"/>
    <w:rsid w:val="009766E2"/>
    <w:rsid w:val="00976854"/>
    <w:rsid w:val="00976B20"/>
    <w:rsid w:val="00976D16"/>
    <w:rsid w:val="0097715C"/>
    <w:rsid w:val="009771D2"/>
    <w:rsid w:val="00977662"/>
    <w:rsid w:val="009776CD"/>
    <w:rsid w:val="00980490"/>
    <w:rsid w:val="009805D6"/>
    <w:rsid w:val="00980898"/>
    <w:rsid w:val="009809C4"/>
    <w:rsid w:val="00980A07"/>
    <w:rsid w:val="00980B20"/>
    <w:rsid w:val="00980CBC"/>
    <w:rsid w:val="00980E13"/>
    <w:rsid w:val="009812EF"/>
    <w:rsid w:val="00981C41"/>
    <w:rsid w:val="009821D5"/>
    <w:rsid w:val="00982543"/>
    <w:rsid w:val="009825CB"/>
    <w:rsid w:val="009827AA"/>
    <w:rsid w:val="009827BB"/>
    <w:rsid w:val="0098289B"/>
    <w:rsid w:val="00982BA3"/>
    <w:rsid w:val="00982F49"/>
    <w:rsid w:val="00983630"/>
    <w:rsid w:val="00983A36"/>
    <w:rsid w:val="00983E48"/>
    <w:rsid w:val="0098489E"/>
    <w:rsid w:val="00984D46"/>
    <w:rsid w:val="00984D66"/>
    <w:rsid w:val="0098552C"/>
    <w:rsid w:val="00985972"/>
    <w:rsid w:val="00985CE5"/>
    <w:rsid w:val="00985DDA"/>
    <w:rsid w:val="00986257"/>
    <w:rsid w:val="00986483"/>
    <w:rsid w:val="00986664"/>
    <w:rsid w:val="009868F8"/>
    <w:rsid w:val="00987305"/>
    <w:rsid w:val="00987646"/>
    <w:rsid w:val="00987D2A"/>
    <w:rsid w:val="009900A6"/>
    <w:rsid w:val="00990632"/>
    <w:rsid w:val="00991917"/>
    <w:rsid w:val="00992076"/>
    <w:rsid w:val="009923CD"/>
    <w:rsid w:val="00992C77"/>
    <w:rsid w:val="00993070"/>
    <w:rsid w:val="00993282"/>
    <w:rsid w:val="0099344D"/>
    <w:rsid w:val="0099377D"/>
    <w:rsid w:val="0099388E"/>
    <w:rsid w:val="00993B02"/>
    <w:rsid w:val="0099430B"/>
    <w:rsid w:val="00994472"/>
    <w:rsid w:val="009944AE"/>
    <w:rsid w:val="00994DCC"/>
    <w:rsid w:val="00995325"/>
    <w:rsid w:val="00995656"/>
    <w:rsid w:val="00995DD6"/>
    <w:rsid w:val="00996086"/>
    <w:rsid w:val="009963F0"/>
    <w:rsid w:val="00996C5B"/>
    <w:rsid w:val="00996CBA"/>
    <w:rsid w:val="00996D88"/>
    <w:rsid w:val="009970A4"/>
    <w:rsid w:val="009971BD"/>
    <w:rsid w:val="009971E4"/>
    <w:rsid w:val="00997A6C"/>
    <w:rsid w:val="009A002F"/>
    <w:rsid w:val="009A00BF"/>
    <w:rsid w:val="009A0430"/>
    <w:rsid w:val="009A0783"/>
    <w:rsid w:val="009A0CC6"/>
    <w:rsid w:val="009A116C"/>
    <w:rsid w:val="009A19E9"/>
    <w:rsid w:val="009A1DDF"/>
    <w:rsid w:val="009A221D"/>
    <w:rsid w:val="009A234E"/>
    <w:rsid w:val="009A2A57"/>
    <w:rsid w:val="009A3067"/>
    <w:rsid w:val="009A3199"/>
    <w:rsid w:val="009A4054"/>
    <w:rsid w:val="009A40BA"/>
    <w:rsid w:val="009A4187"/>
    <w:rsid w:val="009A4A07"/>
    <w:rsid w:val="009A56E2"/>
    <w:rsid w:val="009A63FF"/>
    <w:rsid w:val="009A64A5"/>
    <w:rsid w:val="009A690B"/>
    <w:rsid w:val="009A6CD9"/>
    <w:rsid w:val="009A6D69"/>
    <w:rsid w:val="009A745F"/>
    <w:rsid w:val="009A74DE"/>
    <w:rsid w:val="009A7871"/>
    <w:rsid w:val="009A7FF7"/>
    <w:rsid w:val="009B00D6"/>
    <w:rsid w:val="009B0925"/>
    <w:rsid w:val="009B09CD"/>
    <w:rsid w:val="009B0CC4"/>
    <w:rsid w:val="009B0DEF"/>
    <w:rsid w:val="009B1807"/>
    <w:rsid w:val="009B1B4E"/>
    <w:rsid w:val="009B2038"/>
    <w:rsid w:val="009B228B"/>
    <w:rsid w:val="009B2668"/>
    <w:rsid w:val="009B2761"/>
    <w:rsid w:val="009B35B2"/>
    <w:rsid w:val="009B3F80"/>
    <w:rsid w:val="009B4009"/>
    <w:rsid w:val="009B470A"/>
    <w:rsid w:val="009B489A"/>
    <w:rsid w:val="009B5048"/>
    <w:rsid w:val="009B546B"/>
    <w:rsid w:val="009B58C2"/>
    <w:rsid w:val="009B5AF4"/>
    <w:rsid w:val="009B5C7E"/>
    <w:rsid w:val="009B5CC4"/>
    <w:rsid w:val="009B661D"/>
    <w:rsid w:val="009B6ACD"/>
    <w:rsid w:val="009B6B00"/>
    <w:rsid w:val="009B6C5F"/>
    <w:rsid w:val="009B6CC3"/>
    <w:rsid w:val="009B79BE"/>
    <w:rsid w:val="009B7B3B"/>
    <w:rsid w:val="009B7BB7"/>
    <w:rsid w:val="009B7EFC"/>
    <w:rsid w:val="009C00C0"/>
    <w:rsid w:val="009C0157"/>
    <w:rsid w:val="009C01A0"/>
    <w:rsid w:val="009C0978"/>
    <w:rsid w:val="009C0CB5"/>
    <w:rsid w:val="009C0CBF"/>
    <w:rsid w:val="009C1695"/>
    <w:rsid w:val="009C1707"/>
    <w:rsid w:val="009C1B3A"/>
    <w:rsid w:val="009C1F0A"/>
    <w:rsid w:val="009C2405"/>
    <w:rsid w:val="009C2AA1"/>
    <w:rsid w:val="009C304E"/>
    <w:rsid w:val="009C3073"/>
    <w:rsid w:val="009C34B7"/>
    <w:rsid w:val="009C353A"/>
    <w:rsid w:val="009C36E4"/>
    <w:rsid w:val="009C3760"/>
    <w:rsid w:val="009C38EB"/>
    <w:rsid w:val="009C3954"/>
    <w:rsid w:val="009C401F"/>
    <w:rsid w:val="009C4445"/>
    <w:rsid w:val="009C4BA2"/>
    <w:rsid w:val="009C4CB2"/>
    <w:rsid w:val="009C516F"/>
    <w:rsid w:val="009C5A02"/>
    <w:rsid w:val="009C5C73"/>
    <w:rsid w:val="009C6079"/>
    <w:rsid w:val="009C6152"/>
    <w:rsid w:val="009C648D"/>
    <w:rsid w:val="009C6956"/>
    <w:rsid w:val="009C6B98"/>
    <w:rsid w:val="009C7002"/>
    <w:rsid w:val="009C7135"/>
    <w:rsid w:val="009C7299"/>
    <w:rsid w:val="009D0161"/>
    <w:rsid w:val="009D0842"/>
    <w:rsid w:val="009D08C3"/>
    <w:rsid w:val="009D09F2"/>
    <w:rsid w:val="009D1039"/>
    <w:rsid w:val="009D24FD"/>
    <w:rsid w:val="009D2E8E"/>
    <w:rsid w:val="009D32CD"/>
    <w:rsid w:val="009D3C4F"/>
    <w:rsid w:val="009D4114"/>
    <w:rsid w:val="009D4884"/>
    <w:rsid w:val="009D4A5F"/>
    <w:rsid w:val="009D4D58"/>
    <w:rsid w:val="009D5A86"/>
    <w:rsid w:val="009D5FF2"/>
    <w:rsid w:val="009D62A6"/>
    <w:rsid w:val="009D77A7"/>
    <w:rsid w:val="009D7DB2"/>
    <w:rsid w:val="009D7FB0"/>
    <w:rsid w:val="009E016B"/>
    <w:rsid w:val="009E0308"/>
    <w:rsid w:val="009E0FE2"/>
    <w:rsid w:val="009E12EB"/>
    <w:rsid w:val="009E1323"/>
    <w:rsid w:val="009E1532"/>
    <w:rsid w:val="009E181E"/>
    <w:rsid w:val="009E2509"/>
    <w:rsid w:val="009E2704"/>
    <w:rsid w:val="009E2AF7"/>
    <w:rsid w:val="009E3174"/>
    <w:rsid w:val="009E3207"/>
    <w:rsid w:val="009E3797"/>
    <w:rsid w:val="009E3D74"/>
    <w:rsid w:val="009E43B9"/>
    <w:rsid w:val="009E452C"/>
    <w:rsid w:val="009E4B2A"/>
    <w:rsid w:val="009E4C39"/>
    <w:rsid w:val="009E4FFA"/>
    <w:rsid w:val="009E55FA"/>
    <w:rsid w:val="009E5941"/>
    <w:rsid w:val="009E5C25"/>
    <w:rsid w:val="009E5DD7"/>
    <w:rsid w:val="009E604D"/>
    <w:rsid w:val="009E62AA"/>
    <w:rsid w:val="009E6C1A"/>
    <w:rsid w:val="009E6CC7"/>
    <w:rsid w:val="009E70D8"/>
    <w:rsid w:val="009E70EC"/>
    <w:rsid w:val="009E723E"/>
    <w:rsid w:val="009E766D"/>
    <w:rsid w:val="009E796E"/>
    <w:rsid w:val="009E7DFC"/>
    <w:rsid w:val="009F0719"/>
    <w:rsid w:val="009F0846"/>
    <w:rsid w:val="009F0E87"/>
    <w:rsid w:val="009F0F97"/>
    <w:rsid w:val="009F1A70"/>
    <w:rsid w:val="009F1AC4"/>
    <w:rsid w:val="009F2203"/>
    <w:rsid w:val="009F25AC"/>
    <w:rsid w:val="009F30B2"/>
    <w:rsid w:val="009F36DE"/>
    <w:rsid w:val="009F374D"/>
    <w:rsid w:val="009F3A33"/>
    <w:rsid w:val="009F3ABC"/>
    <w:rsid w:val="009F402E"/>
    <w:rsid w:val="009F44EF"/>
    <w:rsid w:val="009F4794"/>
    <w:rsid w:val="009F4BB6"/>
    <w:rsid w:val="009F4C6E"/>
    <w:rsid w:val="009F53F7"/>
    <w:rsid w:val="009F56EB"/>
    <w:rsid w:val="009F5760"/>
    <w:rsid w:val="009F59AA"/>
    <w:rsid w:val="009F5B94"/>
    <w:rsid w:val="009F5EBF"/>
    <w:rsid w:val="009F62DF"/>
    <w:rsid w:val="009F6ADB"/>
    <w:rsid w:val="009F6CA6"/>
    <w:rsid w:val="009F7215"/>
    <w:rsid w:val="009F73C3"/>
    <w:rsid w:val="009F7A10"/>
    <w:rsid w:val="009F7C8C"/>
    <w:rsid w:val="009F7F01"/>
    <w:rsid w:val="00A000C7"/>
    <w:rsid w:val="00A0037C"/>
    <w:rsid w:val="00A00391"/>
    <w:rsid w:val="00A003EB"/>
    <w:rsid w:val="00A00534"/>
    <w:rsid w:val="00A0054E"/>
    <w:rsid w:val="00A008DF"/>
    <w:rsid w:val="00A00B8C"/>
    <w:rsid w:val="00A01362"/>
    <w:rsid w:val="00A01614"/>
    <w:rsid w:val="00A0191D"/>
    <w:rsid w:val="00A01F5F"/>
    <w:rsid w:val="00A02613"/>
    <w:rsid w:val="00A027CD"/>
    <w:rsid w:val="00A0365D"/>
    <w:rsid w:val="00A03B85"/>
    <w:rsid w:val="00A03D19"/>
    <w:rsid w:val="00A04CB4"/>
    <w:rsid w:val="00A05194"/>
    <w:rsid w:val="00A05275"/>
    <w:rsid w:val="00A0596D"/>
    <w:rsid w:val="00A069E5"/>
    <w:rsid w:val="00A06CE4"/>
    <w:rsid w:val="00A06EE8"/>
    <w:rsid w:val="00A07028"/>
    <w:rsid w:val="00A07247"/>
    <w:rsid w:val="00A07732"/>
    <w:rsid w:val="00A07A6D"/>
    <w:rsid w:val="00A10233"/>
    <w:rsid w:val="00A104AC"/>
    <w:rsid w:val="00A10AEF"/>
    <w:rsid w:val="00A1110B"/>
    <w:rsid w:val="00A11113"/>
    <w:rsid w:val="00A1140E"/>
    <w:rsid w:val="00A11BC8"/>
    <w:rsid w:val="00A11C22"/>
    <w:rsid w:val="00A11FE0"/>
    <w:rsid w:val="00A11FF7"/>
    <w:rsid w:val="00A12D1C"/>
    <w:rsid w:val="00A12D3C"/>
    <w:rsid w:val="00A12EA3"/>
    <w:rsid w:val="00A130BF"/>
    <w:rsid w:val="00A13A5A"/>
    <w:rsid w:val="00A14295"/>
    <w:rsid w:val="00A14332"/>
    <w:rsid w:val="00A14575"/>
    <w:rsid w:val="00A14C16"/>
    <w:rsid w:val="00A14F7B"/>
    <w:rsid w:val="00A1525A"/>
    <w:rsid w:val="00A15289"/>
    <w:rsid w:val="00A15C31"/>
    <w:rsid w:val="00A1651C"/>
    <w:rsid w:val="00A16E68"/>
    <w:rsid w:val="00A172E1"/>
    <w:rsid w:val="00A17535"/>
    <w:rsid w:val="00A17A46"/>
    <w:rsid w:val="00A17E9E"/>
    <w:rsid w:val="00A2039B"/>
    <w:rsid w:val="00A20681"/>
    <w:rsid w:val="00A20A83"/>
    <w:rsid w:val="00A20B79"/>
    <w:rsid w:val="00A20CCE"/>
    <w:rsid w:val="00A20CDA"/>
    <w:rsid w:val="00A2125D"/>
    <w:rsid w:val="00A213B8"/>
    <w:rsid w:val="00A213C4"/>
    <w:rsid w:val="00A22465"/>
    <w:rsid w:val="00A225E4"/>
    <w:rsid w:val="00A229F4"/>
    <w:rsid w:val="00A22F5E"/>
    <w:rsid w:val="00A22FF7"/>
    <w:rsid w:val="00A235AB"/>
    <w:rsid w:val="00A241A7"/>
    <w:rsid w:val="00A241B0"/>
    <w:rsid w:val="00A242D7"/>
    <w:rsid w:val="00A245D8"/>
    <w:rsid w:val="00A24FAD"/>
    <w:rsid w:val="00A2576B"/>
    <w:rsid w:val="00A2578C"/>
    <w:rsid w:val="00A25873"/>
    <w:rsid w:val="00A2589E"/>
    <w:rsid w:val="00A258C9"/>
    <w:rsid w:val="00A25B1B"/>
    <w:rsid w:val="00A25FC8"/>
    <w:rsid w:val="00A26469"/>
    <w:rsid w:val="00A26A99"/>
    <w:rsid w:val="00A270BD"/>
    <w:rsid w:val="00A2731F"/>
    <w:rsid w:val="00A300B2"/>
    <w:rsid w:val="00A304C2"/>
    <w:rsid w:val="00A309C2"/>
    <w:rsid w:val="00A30E9D"/>
    <w:rsid w:val="00A30FA7"/>
    <w:rsid w:val="00A313CB"/>
    <w:rsid w:val="00A31505"/>
    <w:rsid w:val="00A3155A"/>
    <w:rsid w:val="00A31BEE"/>
    <w:rsid w:val="00A32BB1"/>
    <w:rsid w:val="00A332A2"/>
    <w:rsid w:val="00A337E5"/>
    <w:rsid w:val="00A33840"/>
    <w:rsid w:val="00A339AF"/>
    <w:rsid w:val="00A33EFB"/>
    <w:rsid w:val="00A340AE"/>
    <w:rsid w:val="00A3444E"/>
    <w:rsid w:val="00A344FA"/>
    <w:rsid w:val="00A34784"/>
    <w:rsid w:val="00A3484F"/>
    <w:rsid w:val="00A34ED6"/>
    <w:rsid w:val="00A354E1"/>
    <w:rsid w:val="00A35786"/>
    <w:rsid w:val="00A35C16"/>
    <w:rsid w:val="00A35C69"/>
    <w:rsid w:val="00A35D9A"/>
    <w:rsid w:val="00A36588"/>
    <w:rsid w:val="00A365FF"/>
    <w:rsid w:val="00A369B8"/>
    <w:rsid w:val="00A36B73"/>
    <w:rsid w:val="00A36DF8"/>
    <w:rsid w:val="00A3703E"/>
    <w:rsid w:val="00A375E1"/>
    <w:rsid w:val="00A3775C"/>
    <w:rsid w:val="00A379A0"/>
    <w:rsid w:val="00A37B57"/>
    <w:rsid w:val="00A37E9F"/>
    <w:rsid w:val="00A40736"/>
    <w:rsid w:val="00A4099C"/>
    <w:rsid w:val="00A41E3C"/>
    <w:rsid w:val="00A42B4D"/>
    <w:rsid w:val="00A42BCB"/>
    <w:rsid w:val="00A4334B"/>
    <w:rsid w:val="00A4358C"/>
    <w:rsid w:val="00A437D3"/>
    <w:rsid w:val="00A43A8B"/>
    <w:rsid w:val="00A43CA7"/>
    <w:rsid w:val="00A43D0A"/>
    <w:rsid w:val="00A44102"/>
    <w:rsid w:val="00A44455"/>
    <w:rsid w:val="00A4460D"/>
    <w:rsid w:val="00A448E9"/>
    <w:rsid w:val="00A448F7"/>
    <w:rsid w:val="00A44B6E"/>
    <w:rsid w:val="00A44D66"/>
    <w:rsid w:val="00A45021"/>
    <w:rsid w:val="00A45921"/>
    <w:rsid w:val="00A45D98"/>
    <w:rsid w:val="00A45E2A"/>
    <w:rsid w:val="00A45E59"/>
    <w:rsid w:val="00A45FEA"/>
    <w:rsid w:val="00A46206"/>
    <w:rsid w:val="00A469A0"/>
    <w:rsid w:val="00A46C6D"/>
    <w:rsid w:val="00A46ECC"/>
    <w:rsid w:val="00A4777E"/>
    <w:rsid w:val="00A501BA"/>
    <w:rsid w:val="00A50406"/>
    <w:rsid w:val="00A5046E"/>
    <w:rsid w:val="00A50693"/>
    <w:rsid w:val="00A50EA0"/>
    <w:rsid w:val="00A51005"/>
    <w:rsid w:val="00A512A3"/>
    <w:rsid w:val="00A51628"/>
    <w:rsid w:val="00A5198F"/>
    <w:rsid w:val="00A519AF"/>
    <w:rsid w:val="00A519F6"/>
    <w:rsid w:val="00A52348"/>
    <w:rsid w:val="00A528AC"/>
    <w:rsid w:val="00A53270"/>
    <w:rsid w:val="00A53CF3"/>
    <w:rsid w:val="00A54052"/>
    <w:rsid w:val="00A54123"/>
    <w:rsid w:val="00A54679"/>
    <w:rsid w:val="00A54938"/>
    <w:rsid w:val="00A556AE"/>
    <w:rsid w:val="00A558D2"/>
    <w:rsid w:val="00A5595E"/>
    <w:rsid w:val="00A55C67"/>
    <w:rsid w:val="00A56026"/>
    <w:rsid w:val="00A563AB"/>
    <w:rsid w:val="00A56619"/>
    <w:rsid w:val="00A56C98"/>
    <w:rsid w:val="00A56E14"/>
    <w:rsid w:val="00A576C6"/>
    <w:rsid w:val="00A57844"/>
    <w:rsid w:val="00A5792F"/>
    <w:rsid w:val="00A57F22"/>
    <w:rsid w:val="00A600B2"/>
    <w:rsid w:val="00A6025C"/>
    <w:rsid w:val="00A602A9"/>
    <w:rsid w:val="00A606E1"/>
    <w:rsid w:val="00A60808"/>
    <w:rsid w:val="00A6087A"/>
    <w:rsid w:val="00A60DAE"/>
    <w:rsid w:val="00A60FE8"/>
    <w:rsid w:val="00A61022"/>
    <w:rsid w:val="00A611B4"/>
    <w:rsid w:val="00A61237"/>
    <w:rsid w:val="00A615C4"/>
    <w:rsid w:val="00A61837"/>
    <w:rsid w:val="00A61963"/>
    <w:rsid w:val="00A61E73"/>
    <w:rsid w:val="00A61F9A"/>
    <w:rsid w:val="00A632E6"/>
    <w:rsid w:val="00A638F5"/>
    <w:rsid w:val="00A63AB4"/>
    <w:rsid w:val="00A63D88"/>
    <w:rsid w:val="00A63F43"/>
    <w:rsid w:val="00A64639"/>
    <w:rsid w:val="00A648AC"/>
    <w:rsid w:val="00A64B43"/>
    <w:rsid w:val="00A64F83"/>
    <w:rsid w:val="00A6520B"/>
    <w:rsid w:val="00A6549E"/>
    <w:rsid w:val="00A65587"/>
    <w:rsid w:val="00A6566D"/>
    <w:rsid w:val="00A6593E"/>
    <w:rsid w:val="00A65C35"/>
    <w:rsid w:val="00A65CFA"/>
    <w:rsid w:val="00A660D6"/>
    <w:rsid w:val="00A664C9"/>
    <w:rsid w:val="00A67332"/>
    <w:rsid w:val="00A67768"/>
    <w:rsid w:val="00A67B89"/>
    <w:rsid w:val="00A67B8C"/>
    <w:rsid w:val="00A70105"/>
    <w:rsid w:val="00A704E9"/>
    <w:rsid w:val="00A70B8F"/>
    <w:rsid w:val="00A70CC2"/>
    <w:rsid w:val="00A71042"/>
    <w:rsid w:val="00A716C8"/>
    <w:rsid w:val="00A71761"/>
    <w:rsid w:val="00A71C9B"/>
    <w:rsid w:val="00A71DE3"/>
    <w:rsid w:val="00A7357B"/>
    <w:rsid w:val="00A738A4"/>
    <w:rsid w:val="00A73AA0"/>
    <w:rsid w:val="00A73B5E"/>
    <w:rsid w:val="00A7433E"/>
    <w:rsid w:val="00A74477"/>
    <w:rsid w:val="00A747E7"/>
    <w:rsid w:val="00A74966"/>
    <w:rsid w:val="00A749EB"/>
    <w:rsid w:val="00A74C6B"/>
    <w:rsid w:val="00A74CBA"/>
    <w:rsid w:val="00A75AED"/>
    <w:rsid w:val="00A75E63"/>
    <w:rsid w:val="00A760F0"/>
    <w:rsid w:val="00A768F2"/>
    <w:rsid w:val="00A7711B"/>
    <w:rsid w:val="00A7724F"/>
    <w:rsid w:val="00A77292"/>
    <w:rsid w:val="00A77E1E"/>
    <w:rsid w:val="00A77F2F"/>
    <w:rsid w:val="00A80407"/>
    <w:rsid w:val="00A814F6"/>
    <w:rsid w:val="00A8150A"/>
    <w:rsid w:val="00A81658"/>
    <w:rsid w:val="00A819C8"/>
    <w:rsid w:val="00A81A7E"/>
    <w:rsid w:val="00A81FAA"/>
    <w:rsid w:val="00A82037"/>
    <w:rsid w:val="00A821FC"/>
    <w:rsid w:val="00A8293B"/>
    <w:rsid w:val="00A82AF3"/>
    <w:rsid w:val="00A83389"/>
    <w:rsid w:val="00A837FB"/>
    <w:rsid w:val="00A83A1F"/>
    <w:rsid w:val="00A83C82"/>
    <w:rsid w:val="00A83F97"/>
    <w:rsid w:val="00A84BA0"/>
    <w:rsid w:val="00A851AC"/>
    <w:rsid w:val="00A855FF"/>
    <w:rsid w:val="00A8577E"/>
    <w:rsid w:val="00A85CF4"/>
    <w:rsid w:val="00A85DFE"/>
    <w:rsid w:val="00A86246"/>
    <w:rsid w:val="00A8635D"/>
    <w:rsid w:val="00A869ED"/>
    <w:rsid w:val="00A86A20"/>
    <w:rsid w:val="00A86B9C"/>
    <w:rsid w:val="00A87236"/>
    <w:rsid w:val="00A878FD"/>
    <w:rsid w:val="00A87A49"/>
    <w:rsid w:val="00A87B47"/>
    <w:rsid w:val="00A87E36"/>
    <w:rsid w:val="00A901A5"/>
    <w:rsid w:val="00A901DD"/>
    <w:rsid w:val="00A907DA"/>
    <w:rsid w:val="00A90B8B"/>
    <w:rsid w:val="00A9175A"/>
    <w:rsid w:val="00A919C4"/>
    <w:rsid w:val="00A91A81"/>
    <w:rsid w:val="00A9202A"/>
    <w:rsid w:val="00A92859"/>
    <w:rsid w:val="00A92B1A"/>
    <w:rsid w:val="00A9305C"/>
    <w:rsid w:val="00A931EF"/>
    <w:rsid w:val="00A93357"/>
    <w:rsid w:val="00A93406"/>
    <w:rsid w:val="00A93E35"/>
    <w:rsid w:val="00A93E3C"/>
    <w:rsid w:val="00A94755"/>
    <w:rsid w:val="00A94887"/>
    <w:rsid w:val="00A9573B"/>
    <w:rsid w:val="00A95DD3"/>
    <w:rsid w:val="00A962C1"/>
    <w:rsid w:val="00A9640D"/>
    <w:rsid w:val="00A969EE"/>
    <w:rsid w:val="00A96BC2"/>
    <w:rsid w:val="00A974E1"/>
    <w:rsid w:val="00A975EC"/>
    <w:rsid w:val="00A97782"/>
    <w:rsid w:val="00A97937"/>
    <w:rsid w:val="00AA047B"/>
    <w:rsid w:val="00AA07AA"/>
    <w:rsid w:val="00AA09E3"/>
    <w:rsid w:val="00AA0C60"/>
    <w:rsid w:val="00AA1318"/>
    <w:rsid w:val="00AA18FA"/>
    <w:rsid w:val="00AA190B"/>
    <w:rsid w:val="00AA2046"/>
    <w:rsid w:val="00AA205A"/>
    <w:rsid w:val="00AA2783"/>
    <w:rsid w:val="00AA3256"/>
    <w:rsid w:val="00AA395A"/>
    <w:rsid w:val="00AA3CE7"/>
    <w:rsid w:val="00AA3FE2"/>
    <w:rsid w:val="00AA42F1"/>
    <w:rsid w:val="00AA43F0"/>
    <w:rsid w:val="00AA4ED6"/>
    <w:rsid w:val="00AA4F08"/>
    <w:rsid w:val="00AA53F0"/>
    <w:rsid w:val="00AA5753"/>
    <w:rsid w:val="00AA5B61"/>
    <w:rsid w:val="00AA642F"/>
    <w:rsid w:val="00AA6C6F"/>
    <w:rsid w:val="00AA759A"/>
    <w:rsid w:val="00AA7A7A"/>
    <w:rsid w:val="00AB0004"/>
    <w:rsid w:val="00AB039A"/>
    <w:rsid w:val="00AB1315"/>
    <w:rsid w:val="00AB1C17"/>
    <w:rsid w:val="00AB1DAA"/>
    <w:rsid w:val="00AB1F22"/>
    <w:rsid w:val="00AB2457"/>
    <w:rsid w:val="00AB2B04"/>
    <w:rsid w:val="00AB2E02"/>
    <w:rsid w:val="00AB3C26"/>
    <w:rsid w:val="00AB3F8E"/>
    <w:rsid w:val="00AB42A0"/>
    <w:rsid w:val="00AB448D"/>
    <w:rsid w:val="00AB48F8"/>
    <w:rsid w:val="00AB4A19"/>
    <w:rsid w:val="00AB4D82"/>
    <w:rsid w:val="00AB502F"/>
    <w:rsid w:val="00AB529D"/>
    <w:rsid w:val="00AB554C"/>
    <w:rsid w:val="00AB56D4"/>
    <w:rsid w:val="00AB5C45"/>
    <w:rsid w:val="00AB5DF8"/>
    <w:rsid w:val="00AB5F93"/>
    <w:rsid w:val="00AB6394"/>
    <w:rsid w:val="00AB668D"/>
    <w:rsid w:val="00AB6732"/>
    <w:rsid w:val="00AB6AED"/>
    <w:rsid w:val="00AB708A"/>
    <w:rsid w:val="00AB7796"/>
    <w:rsid w:val="00AB79DD"/>
    <w:rsid w:val="00AB7C6A"/>
    <w:rsid w:val="00AC03B5"/>
    <w:rsid w:val="00AC0490"/>
    <w:rsid w:val="00AC0F18"/>
    <w:rsid w:val="00AC1214"/>
    <w:rsid w:val="00AC124F"/>
    <w:rsid w:val="00AC1739"/>
    <w:rsid w:val="00AC1F28"/>
    <w:rsid w:val="00AC21C6"/>
    <w:rsid w:val="00AC2546"/>
    <w:rsid w:val="00AC2B77"/>
    <w:rsid w:val="00AC2FD6"/>
    <w:rsid w:val="00AC3424"/>
    <w:rsid w:val="00AC37CD"/>
    <w:rsid w:val="00AC38A6"/>
    <w:rsid w:val="00AC4728"/>
    <w:rsid w:val="00AC49D9"/>
    <w:rsid w:val="00AC4C55"/>
    <w:rsid w:val="00AC5025"/>
    <w:rsid w:val="00AC54F4"/>
    <w:rsid w:val="00AC54F9"/>
    <w:rsid w:val="00AC5AB5"/>
    <w:rsid w:val="00AC5C49"/>
    <w:rsid w:val="00AC5C4B"/>
    <w:rsid w:val="00AC6096"/>
    <w:rsid w:val="00AC6A4A"/>
    <w:rsid w:val="00AC7441"/>
    <w:rsid w:val="00AC76E2"/>
    <w:rsid w:val="00AC79CD"/>
    <w:rsid w:val="00AC7A4C"/>
    <w:rsid w:val="00AD05DD"/>
    <w:rsid w:val="00AD0754"/>
    <w:rsid w:val="00AD0869"/>
    <w:rsid w:val="00AD0A21"/>
    <w:rsid w:val="00AD0C78"/>
    <w:rsid w:val="00AD0F72"/>
    <w:rsid w:val="00AD11EF"/>
    <w:rsid w:val="00AD176F"/>
    <w:rsid w:val="00AD260B"/>
    <w:rsid w:val="00AD28D1"/>
    <w:rsid w:val="00AD2AF3"/>
    <w:rsid w:val="00AD2B67"/>
    <w:rsid w:val="00AD2C8A"/>
    <w:rsid w:val="00AD2CD0"/>
    <w:rsid w:val="00AD2F3F"/>
    <w:rsid w:val="00AD3095"/>
    <w:rsid w:val="00AD3404"/>
    <w:rsid w:val="00AD340D"/>
    <w:rsid w:val="00AD35E8"/>
    <w:rsid w:val="00AD39BF"/>
    <w:rsid w:val="00AD3BE4"/>
    <w:rsid w:val="00AD4BB0"/>
    <w:rsid w:val="00AD4C88"/>
    <w:rsid w:val="00AD4F4F"/>
    <w:rsid w:val="00AD513E"/>
    <w:rsid w:val="00AD5293"/>
    <w:rsid w:val="00AD58E8"/>
    <w:rsid w:val="00AD59A2"/>
    <w:rsid w:val="00AD5DF9"/>
    <w:rsid w:val="00AD63EC"/>
    <w:rsid w:val="00AD6B8C"/>
    <w:rsid w:val="00AD6DF7"/>
    <w:rsid w:val="00AD6F8A"/>
    <w:rsid w:val="00AD718A"/>
    <w:rsid w:val="00AD7286"/>
    <w:rsid w:val="00AD75CC"/>
    <w:rsid w:val="00AD7A6E"/>
    <w:rsid w:val="00AE0439"/>
    <w:rsid w:val="00AE0F33"/>
    <w:rsid w:val="00AE0F42"/>
    <w:rsid w:val="00AE14F8"/>
    <w:rsid w:val="00AE1B61"/>
    <w:rsid w:val="00AE1C50"/>
    <w:rsid w:val="00AE1C59"/>
    <w:rsid w:val="00AE1C5C"/>
    <w:rsid w:val="00AE20C3"/>
    <w:rsid w:val="00AE21C0"/>
    <w:rsid w:val="00AE249F"/>
    <w:rsid w:val="00AE3057"/>
    <w:rsid w:val="00AE3163"/>
    <w:rsid w:val="00AE3251"/>
    <w:rsid w:val="00AE34F9"/>
    <w:rsid w:val="00AE35DA"/>
    <w:rsid w:val="00AE38A2"/>
    <w:rsid w:val="00AE3915"/>
    <w:rsid w:val="00AE3F98"/>
    <w:rsid w:val="00AE454B"/>
    <w:rsid w:val="00AE46E5"/>
    <w:rsid w:val="00AE4B00"/>
    <w:rsid w:val="00AE4C7C"/>
    <w:rsid w:val="00AE5468"/>
    <w:rsid w:val="00AE56A0"/>
    <w:rsid w:val="00AE6049"/>
    <w:rsid w:val="00AE6228"/>
    <w:rsid w:val="00AE6DFD"/>
    <w:rsid w:val="00AE7AE5"/>
    <w:rsid w:val="00AE7DF6"/>
    <w:rsid w:val="00AF0412"/>
    <w:rsid w:val="00AF0CBA"/>
    <w:rsid w:val="00AF0E1F"/>
    <w:rsid w:val="00AF105E"/>
    <w:rsid w:val="00AF14FA"/>
    <w:rsid w:val="00AF1769"/>
    <w:rsid w:val="00AF1D52"/>
    <w:rsid w:val="00AF2011"/>
    <w:rsid w:val="00AF27B3"/>
    <w:rsid w:val="00AF2BA0"/>
    <w:rsid w:val="00AF2C0C"/>
    <w:rsid w:val="00AF2F29"/>
    <w:rsid w:val="00AF3793"/>
    <w:rsid w:val="00AF384F"/>
    <w:rsid w:val="00AF38F5"/>
    <w:rsid w:val="00AF3AC4"/>
    <w:rsid w:val="00AF3C91"/>
    <w:rsid w:val="00AF3EA8"/>
    <w:rsid w:val="00AF4241"/>
    <w:rsid w:val="00AF4C4D"/>
    <w:rsid w:val="00AF5086"/>
    <w:rsid w:val="00AF5FC0"/>
    <w:rsid w:val="00AF61F8"/>
    <w:rsid w:val="00AF639D"/>
    <w:rsid w:val="00AF6641"/>
    <w:rsid w:val="00AF6B1F"/>
    <w:rsid w:val="00AF6DE2"/>
    <w:rsid w:val="00AF6EFE"/>
    <w:rsid w:val="00AF7A44"/>
    <w:rsid w:val="00B00020"/>
    <w:rsid w:val="00B00315"/>
    <w:rsid w:val="00B00539"/>
    <w:rsid w:val="00B009F9"/>
    <w:rsid w:val="00B00D63"/>
    <w:rsid w:val="00B00FDB"/>
    <w:rsid w:val="00B014AC"/>
    <w:rsid w:val="00B01E5B"/>
    <w:rsid w:val="00B02081"/>
    <w:rsid w:val="00B02278"/>
    <w:rsid w:val="00B02361"/>
    <w:rsid w:val="00B024FD"/>
    <w:rsid w:val="00B02888"/>
    <w:rsid w:val="00B02CB1"/>
    <w:rsid w:val="00B02E55"/>
    <w:rsid w:val="00B033F7"/>
    <w:rsid w:val="00B0399A"/>
    <w:rsid w:val="00B03DA5"/>
    <w:rsid w:val="00B03E77"/>
    <w:rsid w:val="00B04996"/>
    <w:rsid w:val="00B04C65"/>
    <w:rsid w:val="00B04D0E"/>
    <w:rsid w:val="00B04DCB"/>
    <w:rsid w:val="00B050F5"/>
    <w:rsid w:val="00B05288"/>
    <w:rsid w:val="00B05329"/>
    <w:rsid w:val="00B05362"/>
    <w:rsid w:val="00B0561C"/>
    <w:rsid w:val="00B057C5"/>
    <w:rsid w:val="00B05A07"/>
    <w:rsid w:val="00B05A37"/>
    <w:rsid w:val="00B05AB5"/>
    <w:rsid w:val="00B05AE8"/>
    <w:rsid w:val="00B064B4"/>
    <w:rsid w:val="00B06FCB"/>
    <w:rsid w:val="00B071B2"/>
    <w:rsid w:val="00B071EB"/>
    <w:rsid w:val="00B074BB"/>
    <w:rsid w:val="00B077F0"/>
    <w:rsid w:val="00B07D61"/>
    <w:rsid w:val="00B07D74"/>
    <w:rsid w:val="00B1003F"/>
    <w:rsid w:val="00B10174"/>
    <w:rsid w:val="00B10205"/>
    <w:rsid w:val="00B10391"/>
    <w:rsid w:val="00B1094E"/>
    <w:rsid w:val="00B109DC"/>
    <w:rsid w:val="00B10A73"/>
    <w:rsid w:val="00B10F70"/>
    <w:rsid w:val="00B10FB3"/>
    <w:rsid w:val="00B115E3"/>
    <w:rsid w:val="00B11856"/>
    <w:rsid w:val="00B11C9F"/>
    <w:rsid w:val="00B11FFC"/>
    <w:rsid w:val="00B12034"/>
    <w:rsid w:val="00B12895"/>
    <w:rsid w:val="00B12951"/>
    <w:rsid w:val="00B1302F"/>
    <w:rsid w:val="00B136EE"/>
    <w:rsid w:val="00B1375F"/>
    <w:rsid w:val="00B139E1"/>
    <w:rsid w:val="00B139EB"/>
    <w:rsid w:val="00B14365"/>
    <w:rsid w:val="00B14D01"/>
    <w:rsid w:val="00B14E3C"/>
    <w:rsid w:val="00B15191"/>
    <w:rsid w:val="00B156FC"/>
    <w:rsid w:val="00B15880"/>
    <w:rsid w:val="00B163AF"/>
    <w:rsid w:val="00B16401"/>
    <w:rsid w:val="00B16D76"/>
    <w:rsid w:val="00B17A92"/>
    <w:rsid w:val="00B17B62"/>
    <w:rsid w:val="00B209B9"/>
    <w:rsid w:val="00B210D5"/>
    <w:rsid w:val="00B218C2"/>
    <w:rsid w:val="00B21FF4"/>
    <w:rsid w:val="00B2230A"/>
    <w:rsid w:val="00B228AE"/>
    <w:rsid w:val="00B2309D"/>
    <w:rsid w:val="00B23186"/>
    <w:rsid w:val="00B231F8"/>
    <w:rsid w:val="00B23256"/>
    <w:rsid w:val="00B2326E"/>
    <w:rsid w:val="00B23918"/>
    <w:rsid w:val="00B23E98"/>
    <w:rsid w:val="00B241B7"/>
    <w:rsid w:val="00B246DB"/>
    <w:rsid w:val="00B2541C"/>
    <w:rsid w:val="00B25554"/>
    <w:rsid w:val="00B257D3"/>
    <w:rsid w:val="00B25F63"/>
    <w:rsid w:val="00B2628C"/>
    <w:rsid w:val="00B26601"/>
    <w:rsid w:val="00B26DBD"/>
    <w:rsid w:val="00B26E08"/>
    <w:rsid w:val="00B26F53"/>
    <w:rsid w:val="00B2741F"/>
    <w:rsid w:val="00B27CA9"/>
    <w:rsid w:val="00B27E9D"/>
    <w:rsid w:val="00B27FEA"/>
    <w:rsid w:val="00B30120"/>
    <w:rsid w:val="00B30B13"/>
    <w:rsid w:val="00B30F97"/>
    <w:rsid w:val="00B313C9"/>
    <w:rsid w:val="00B31862"/>
    <w:rsid w:val="00B31CEB"/>
    <w:rsid w:val="00B32933"/>
    <w:rsid w:val="00B32B5E"/>
    <w:rsid w:val="00B32D17"/>
    <w:rsid w:val="00B32DF5"/>
    <w:rsid w:val="00B33354"/>
    <w:rsid w:val="00B33499"/>
    <w:rsid w:val="00B33A28"/>
    <w:rsid w:val="00B33F77"/>
    <w:rsid w:val="00B34667"/>
    <w:rsid w:val="00B34A6A"/>
    <w:rsid w:val="00B35248"/>
    <w:rsid w:val="00B3558C"/>
    <w:rsid w:val="00B35962"/>
    <w:rsid w:val="00B3596D"/>
    <w:rsid w:val="00B35E5F"/>
    <w:rsid w:val="00B36561"/>
    <w:rsid w:val="00B36C81"/>
    <w:rsid w:val="00B36D6E"/>
    <w:rsid w:val="00B3722C"/>
    <w:rsid w:val="00B37491"/>
    <w:rsid w:val="00B3773A"/>
    <w:rsid w:val="00B37EAE"/>
    <w:rsid w:val="00B40046"/>
    <w:rsid w:val="00B406CE"/>
    <w:rsid w:val="00B40AB7"/>
    <w:rsid w:val="00B40BF8"/>
    <w:rsid w:val="00B40C97"/>
    <w:rsid w:val="00B40CAB"/>
    <w:rsid w:val="00B40E40"/>
    <w:rsid w:val="00B40EC2"/>
    <w:rsid w:val="00B4137A"/>
    <w:rsid w:val="00B419C7"/>
    <w:rsid w:val="00B419E2"/>
    <w:rsid w:val="00B41BB2"/>
    <w:rsid w:val="00B4246D"/>
    <w:rsid w:val="00B4248C"/>
    <w:rsid w:val="00B42953"/>
    <w:rsid w:val="00B42ABB"/>
    <w:rsid w:val="00B430A4"/>
    <w:rsid w:val="00B4348C"/>
    <w:rsid w:val="00B435A6"/>
    <w:rsid w:val="00B43739"/>
    <w:rsid w:val="00B43B5F"/>
    <w:rsid w:val="00B44535"/>
    <w:rsid w:val="00B44701"/>
    <w:rsid w:val="00B44FCE"/>
    <w:rsid w:val="00B45177"/>
    <w:rsid w:val="00B4519B"/>
    <w:rsid w:val="00B4572D"/>
    <w:rsid w:val="00B45746"/>
    <w:rsid w:val="00B45952"/>
    <w:rsid w:val="00B45BA5"/>
    <w:rsid w:val="00B46177"/>
    <w:rsid w:val="00B464A0"/>
    <w:rsid w:val="00B46896"/>
    <w:rsid w:val="00B47728"/>
    <w:rsid w:val="00B500A4"/>
    <w:rsid w:val="00B50331"/>
    <w:rsid w:val="00B50371"/>
    <w:rsid w:val="00B514A9"/>
    <w:rsid w:val="00B51602"/>
    <w:rsid w:val="00B516DE"/>
    <w:rsid w:val="00B52481"/>
    <w:rsid w:val="00B528A0"/>
    <w:rsid w:val="00B52BB7"/>
    <w:rsid w:val="00B53C8C"/>
    <w:rsid w:val="00B53C97"/>
    <w:rsid w:val="00B5402F"/>
    <w:rsid w:val="00B54189"/>
    <w:rsid w:val="00B54362"/>
    <w:rsid w:val="00B54520"/>
    <w:rsid w:val="00B545FD"/>
    <w:rsid w:val="00B54E52"/>
    <w:rsid w:val="00B54FB4"/>
    <w:rsid w:val="00B555F8"/>
    <w:rsid w:val="00B55ACE"/>
    <w:rsid w:val="00B55C8A"/>
    <w:rsid w:val="00B55D7B"/>
    <w:rsid w:val="00B56112"/>
    <w:rsid w:val="00B564DB"/>
    <w:rsid w:val="00B566FC"/>
    <w:rsid w:val="00B567A3"/>
    <w:rsid w:val="00B56C88"/>
    <w:rsid w:val="00B56CE7"/>
    <w:rsid w:val="00B56E14"/>
    <w:rsid w:val="00B56E1C"/>
    <w:rsid w:val="00B56EE9"/>
    <w:rsid w:val="00B5722D"/>
    <w:rsid w:val="00B57691"/>
    <w:rsid w:val="00B602EB"/>
    <w:rsid w:val="00B6077D"/>
    <w:rsid w:val="00B611E9"/>
    <w:rsid w:val="00B612B4"/>
    <w:rsid w:val="00B614D7"/>
    <w:rsid w:val="00B617E0"/>
    <w:rsid w:val="00B61B72"/>
    <w:rsid w:val="00B61DDD"/>
    <w:rsid w:val="00B61DFB"/>
    <w:rsid w:val="00B621E0"/>
    <w:rsid w:val="00B622BF"/>
    <w:rsid w:val="00B62587"/>
    <w:rsid w:val="00B6279E"/>
    <w:rsid w:val="00B62A32"/>
    <w:rsid w:val="00B62E3D"/>
    <w:rsid w:val="00B63325"/>
    <w:rsid w:val="00B640B8"/>
    <w:rsid w:val="00B64B91"/>
    <w:rsid w:val="00B64C16"/>
    <w:rsid w:val="00B65AEB"/>
    <w:rsid w:val="00B65B73"/>
    <w:rsid w:val="00B65C90"/>
    <w:rsid w:val="00B65DF5"/>
    <w:rsid w:val="00B661F2"/>
    <w:rsid w:val="00B6621D"/>
    <w:rsid w:val="00B66C64"/>
    <w:rsid w:val="00B672D6"/>
    <w:rsid w:val="00B6752C"/>
    <w:rsid w:val="00B6752F"/>
    <w:rsid w:val="00B67D3E"/>
    <w:rsid w:val="00B7137E"/>
    <w:rsid w:val="00B713CE"/>
    <w:rsid w:val="00B71CA5"/>
    <w:rsid w:val="00B71E80"/>
    <w:rsid w:val="00B720A7"/>
    <w:rsid w:val="00B7227E"/>
    <w:rsid w:val="00B72281"/>
    <w:rsid w:val="00B7242A"/>
    <w:rsid w:val="00B72666"/>
    <w:rsid w:val="00B72C35"/>
    <w:rsid w:val="00B72E33"/>
    <w:rsid w:val="00B733A2"/>
    <w:rsid w:val="00B73AAE"/>
    <w:rsid w:val="00B73E7E"/>
    <w:rsid w:val="00B74311"/>
    <w:rsid w:val="00B743BE"/>
    <w:rsid w:val="00B744DE"/>
    <w:rsid w:val="00B746C3"/>
    <w:rsid w:val="00B7474F"/>
    <w:rsid w:val="00B7493E"/>
    <w:rsid w:val="00B74FF3"/>
    <w:rsid w:val="00B75255"/>
    <w:rsid w:val="00B7531D"/>
    <w:rsid w:val="00B754FF"/>
    <w:rsid w:val="00B75E66"/>
    <w:rsid w:val="00B760FC"/>
    <w:rsid w:val="00B7691D"/>
    <w:rsid w:val="00B77246"/>
    <w:rsid w:val="00B77553"/>
    <w:rsid w:val="00B775A8"/>
    <w:rsid w:val="00B7770C"/>
    <w:rsid w:val="00B7777B"/>
    <w:rsid w:val="00B77CA3"/>
    <w:rsid w:val="00B80C2E"/>
    <w:rsid w:val="00B816E6"/>
    <w:rsid w:val="00B82627"/>
    <w:rsid w:val="00B8298E"/>
    <w:rsid w:val="00B82C97"/>
    <w:rsid w:val="00B82CF5"/>
    <w:rsid w:val="00B8317A"/>
    <w:rsid w:val="00B840F2"/>
    <w:rsid w:val="00B84818"/>
    <w:rsid w:val="00B84857"/>
    <w:rsid w:val="00B84C4C"/>
    <w:rsid w:val="00B85184"/>
    <w:rsid w:val="00B852A9"/>
    <w:rsid w:val="00B85462"/>
    <w:rsid w:val="00B85590"/>
    <w:rsid w:val="00B85717"/>
    <w:rsid w:val="00B85B1F"/>
    <w:rsid w:val="00B86755"/>
    <w:rsid w:val="00B8689C"/>
    <w:rsid w:val="00B868EA"/>
    <w:rsid w:val="00B86BA9"/>
    <w:rsid w:val="00B86E46"/>
    <w:rsid w:val="00B87BD7"/>
    <w:rsid w:val="00B87DDC"/>
    <w:rsid w:val="00B87ED1"/>
    <w:rsid w:val="00B908A3"/>
    <w:rsid w:val="00B91047"/>
    <w:rsid w:val="00B912C8"/>
    <w:rsid w:val="00B91B28"/>
    <w:rsid w:val="00B9205C"/>
    <w:rsid w:val="00B92370"/>
    <w:rsid w:val="00B924C7"/>
    <w:rsid w:val="00B92CB1"/>
    <w:rsid w:val="00B93026"/>
    <w:rsid w:val="00B9304A"/>
    <w:rsid w:val="00B93843"/>
    <w:rsid w:val="00B9420E"/>
    <w:rsid w:val="00B94547"/>
    <w:rsid w:val="00B9497D"/>
    <w:rsid w:val="00B94AD9"/>
    <w:rsid w:val="00B94D19"/>
    <w:rsid w:val="00B94D38"/>
    <w:rsid w:val="00B94E46"/>
    <w:rsid w:val="00B956C1"/>
    <w:rsid w:val="00B9583B"/>
    <w:rsid w:val="00B959BA"/>
    <w:rsid w:val="00B95F9E"/>
    <w:rsid w:val="00B96236"/>
    <w:rsid w:val="00B963B2"/>
    <w:rsid w:val="00B96911"/>
    <w:rsid w:val="00B975CC"/>
    <w:rsid w:val="00B97729"/>
    <w:rsid w:val="00B97A12"/>
    <w:rsid w:val="00B97F86"/>
    <w:rsid w:val="00BA0221"/>
    <w:rsid w:val="00BA0230"/>
    <w:rsid w:val="00BA0816"/>
    <w:rsid w:val="00BA0912"/>
    <w:rsid w:val="00BA0E85"/>
    <w:rsid w:val="00BA132F"/>
    <w:rsid w:val="00BA168A"/>
    <w:rsid w:val="00BA19B7"/>
    <w:rsid w:val="00BA1B9D"/>
    <w:rsid w:val="00BA1C15"/>
    <w:rsid w:val="00BA1D9D"/>
    <w:rsid w:val="00BA1DA0"/>
    <w:rsid w:val="00BA1E17"/>
    <w:rsid w:val="00BA22F4"/>
    <w:rsid w:val="00BA27CA"/>
    <w:rsid w:val="00BA338C"/>
    <w:rsid w:val="00BA3799"/>
    <w:rsid w:val="00BA3DE6"/>
    <w:rsid w:val="00BA3FCD"/>
    <w:rsid w:val="00BA4314"/>
    <w:rsid w:val="00BA4522"/>
    <w:rsid w:val="00BA4535"/>
    <w:rsid w:val="00BA45E5"/>
    <w:rsid w:val="00BA47B3"/>
    <w:rsid w:val="00BA4A9D"/>
    <w:rsid w:val="00BA4F05"/>
    <w:rsid w:val="00BA511D"/>
    <w:rsid w:val="00BA58AB"/>
    <w:rsid w:val="00BA5C75"/>
    <w:rsid w:val="00BA6FC2"/>
    <w:rsid w:val="00BA7002"/>
    <w:rsid w:val="00BA7454"/>
    <w:rsid w:val="00BA773E"/>
    <w:rsid w:val="00BA7D43"/>
    <w:rsid w:val="00BB0765"/>
    <w:rsid w:val="00BB0D19"/>
    <w:rsid w:val="00BB1BA0"/>
    <w:rsid w:val="00BB1DCA"/>
    <w:rsid w:val="00BB1F7A"/>
    <w:rsid w:val="00BB24F6"/>
    <w:rsid w:val="00BB2ADF"/>
    <w:rsid w:val="00BB2B90"/>
    <w:rsid w:val="00BB2D77"/>
    <w:rsid w:val="00BB2DB0"/>
    <w:rsid w:val="00BB32E2"/>
    <w:rsid w:val="00BB3334"/>
    <w:rsid w:val="00BB3802"/>
    <w:rsid w:val="00BB3950"/>
    <w:rsid w:val="00BB4095"/>
    <w:rsid w:val="00BB42B3"/>
    <w:rsid w:val="00BB437E"/>
    <w:rsid w:val="00BB46EC"/>
    <w:rsid w:val="00BB4E89"/>
    <w:rsid w:val="00BB544F"/>
    <w:rsid w:val="00BB5755"/>
    <w:rsid w:val="00BB599E"/>
    <w:rsid w:val="00BB5BFB"/>
    <w:rsid w:val="00BB5C9D"/>
    <w:rsid w:val="00BB62CB"/>
    <w:rsid w:val="00BB63B9"/>
    <w:rsid w:val="00BB7409"/>
    <w:rsid w:val="00BB7860"/>
    <w:rsid w:val="00BB7ABE"/>
    <w:rsid w:val="00BC00CF"/>
    <w:rsid w:val="00BC0184"/>
    <w:rsid w:val="00BC0198"/>
    <w:rsid w:val="00BC04EA"/>
    <w:rsid w:val="00BC0693"/>
    <w:rsid w:val="00BC083F"/>
    <w:rsid w:val="00BC097F"/>
    <w:rsid w:val="00BC0D35"/>
    <w:rsid w:val="00BC1649"/>
    <w:rsid w:val="00BC1692"/>
    <w:rsid w:val="00BC2369"/>
    <w:rsid w:val="00BC25D4"/>
    <w:rsid w:val="00BC25DB"/>
    <w:rsid w:val="00BC26E8"/>
    <w:rsid w:val="00BC27CB"/>
    <w:rsid w:val="00BC2AFB"/>
    <w:rsid w:val="00BC2FE1"/>
    <w:rsid w:val="00BC31F0"/>
    <w:rsid w:val="00BC36EF"/>
    <w:rsid w:val="00BC380A"/>
    <w:rsid w:val="00BC3901"/>
    <w:rsid w:val="00BC3E0F"/>
    <w:rsid w:val="00BC3FEC"/>
    <w:rsid w:val="00BC4082"/>
    <w:rsid w:val="00BC422C"/>
    <w:rsid w:val="00BC4254"/>
    <w:rsid w:val="00BC45F3"/>
    <w:rsid w:val="00BC4887"/>
    <w:rsid w:val="00BC496B"/>
    <w:rsid w:val="00BC50AD"/>
    <w:rsid w:val="00BC5320"/>
    <w:rsid w:val="00BC5803"/>
    <w:rsid w:val="00BC59D9"/>
    <w:rsid w:val="00BC5D24"/>
    <w:rsid w:val="00BC6543"/>
    <w:rsid w:val="00BC656C"/>
    <w:rsid w:val="00BC6B8E"/>
    <w:rsid w:val="00BC71CA"/>
    <w:rsid w:val="00BC725C"/>
    <w:rsid w:val="00BC78C4"/>
    <w:rsid w:val="00BC7A6D"/>
    <w:rsid w:val="00BD02D5"/>
    <w:rsid w:val="00BD02E6"/>
    <w:rsid w:val="00BD0512"/>
    <w:rsid w:val="00BD0D67"/>
    <w:rsid w:val="00BD0EF3"/>
    <w:rsid w:val="00BD1084"/>
    <w:rsid w:val="00BD1260"/>
    <w:rsid w:val="00BD18F8"/>
    <w:rsid w:val="00BD197D"/>
    <w:rsid w:val="00BD2067"/>
    <w:rsid w:val="00BD24CC"/>
    <w:rsid w:val="00BD259C"/>
    <w:rsid w:val="00BD2762"/>
    <w:rsid w:val="00BD2932"/>
    <w:rsid w:val="00BD33FC"/>
    <w:rsid w:val="00BD3475"/>
    <w:rsid w:val="00BD3687"/>
    <w:rsid w:val="00BD3BD6"/>
    <w:rsid w:val="00BD3C02"/>
    <w:rsid w:val="00BD402E"/>
    <w:rsid w:val="00BD41E9"/>
    <w:rsid w:val="00BD460B"/>
    <w:rsid w:val="00BD464C"/>
    <w:rsid w:val="00BD5225"/>
    <w:rsid w:val="00BD5249"/>
    <w:rsid w:val="00BD53B8"/>
    <w:rsid w:val="00BD575F"/>
    <w:rsid w:val="00BD5801"/>
    <w:rsid w:val="00BD628F"/>
    <w:rsid w:val="00BD63FB"/>
    <w:rsid w:val="00BD6528"/>
    <w:rsid w:val="00BD6965"/>
    <w:rsid w:val="00BD6B24"/>
    <w:rsid w:val="00BD6C40"/>
    <w:rsid w:val="00BD7773"/>
    <w:rsid w:val="00BD7853"/>
    <w:rsid w:val="00BD799B"/>
    <w:rsid w:val="00BE0D3A"/>
    <w:rsid w:val="00BE0EA7"/>
    <w:rsid w:val="00BE13DB"/>
    <w:rsid w:val="00BE13E8"/>
    <w:rsid w:val="00BE1470"/>
    <w:rsid w:val="00BE16BC"/>
    <w:rsid w:val="00BE1E4C"/>
    <w:rsid w:val="00BE2053"/>
    <w:rsid w:val="00BE21C8"/>
    <w:rsid w:val="00BE22C4"/>
    <w:rsid w:val="00BE2B91"/>
    <w:rsid w:val="00BE3672"/>
    <w:rsid w:val="00BE3869"/>
    <w:rsid w:val="00BE3BA5"/>
    <w:rsid w:val="00BE439F"/>
    <w:rsid w:val="00BE45B5"/>
    <w:rsid w:val="00BE461F"/>
    <w:rsid w:val="00BE48B5"/>
    <w:rsid w:val="00BE4954"/>
    <w:rsid w:val="00BE4CA9"/>
    <w:rsid w:val="00BE4CEC"/>
    <w:rsid w:val="00BE5633"/>
    <w:rsid w:val="00BE5A60"/>
    <w:rsid w:val="00BE60DC"/>
    <w:rsid w:val="00BE649E"/>
    <w:rsid w:val="00BE6C2B"/>
    <w:rsid w:val="00BE7499"/>
    <w:rsid w:val="00BE74E2"/>
    <w:rsid w:val="00BE75FC"/>
    <w:rsid w:val="00BF0AC0"/>
    <w:rsid w:val="00BF1568"/>
    <w:rsid w:val="00BF15BE"/>
    <w:rsid w:val="00BF1A9C"/>
    <w:rsid w:val="00BF24BD"/>
    <w:rsid w:val="00BF2597"/>
    <w:rsid w:val="00BF289D"/>
    <w:rsid w:val="00BF2A7B"/>
    <w:rsid w:val="00BF2EC1"/>
    <w:rsid w:val="00BF303E"/>
    <w:rsid w:val="00BF3942"/>
    <w:rsid w:val="00BF3A19"/>
    <w:rsid w:val="00BF3B19"/>
    <w:rsid w:val="00BF3B34"/>
    <w:rsid w:val="00BF4226"/>
    <w:rsid w:val="00BF44A2"/>
    <w:rsid w:val="00BF5714"/>
    <w:rsid w:val="00BF5AA7"/>
    <w:rsid w:val="00BF5FAD"/>
    <w:rsid w:val="00BF68E1"/>
    <w:rsid w:val="00BF6F8D"/>
    <w:rsid w:val="00BF7464"/>
    <w:rsid w:val="00BF7533"/>
    <w:rsid w:val="00C0075F"/>
    <w:rsid w:val="00C0081F"/>
    <w:rsid w:val="00C00DA7"/>
    <w:rsid w:val="00C011CC"/>
    <w:rsid w:val="00C015AB"/>
    <w:rsid w:val="00C01666"/>
    <w:rsid w:val="00C01715"/>
    <w:rsid w:val="00C019CC"/>
    <w:rsid w:val="00C025E7"/>
    <w:rsid w:val="00C02919"/>
    <w:rsid w:val="00C02E1A"/>
    <w:rsid w:val="00C03052"/>
    <w:rsid w:val="00C0324B"/>
    <w:rsid w:val="00C03873"/>
    <w:rsid w:val="00C039DF"/>
    <w:rsid w:val="00C03D3E"/>
    <w:rsid w:val="00C03FBF"/>
    <w:rsid w:val="00C043D0"/>
    <w:rsid w:val="00C04957"/>
    <w:rsid w:val="00C04AD5"/>
    <w:rsid w:val="00C0560C"/>
    <w:rsid w:val="00C05845"/>
    <w:rsid w:val="00C05B35"/>
    <w:rsid w:val="00C06169"/>
    <w:rsid w:val="00C0678A"/>
    <w:rsid w:val="00C06CD6"/>
    <w:rsid w:val="00C06D12"/>
    <w:rsid w:val="00C0736F"/>
    <w:rsid w:val="00C077D5"/>
    <w:rsid w:val="00C0799F"/>
    <w:rsid w:val="00C07A03"/>
    <w:rsid w:val="00C07E5A"/>
    <w:rsid w:val="00C1034C"/>
    <w:rsid w:val="00C10A21"/>
    <w:rsid w:val="00C10B64"/>
    <w:rsid w:val="00C11296"/>
    <w:rsid w:val="00C113BB"/>
    <w:rsid w:val="00C1198C"/>
    <w:rsid w:val="00C11DD2"/>
    <w:rsid w:val="00C11DF5"/>
    <w:rsid w:val="00C11ED0"/>
    <w:rsid w:val="00C11EE4"/>
    <w:rsid w:val="00C1205F"/>
    <w:rsid w:val="00C1262D"/>
    <w:rsid w:val="00C137DE"/>
    <w:rsid w:val="00C13B73"/>
    <w:rsid w:val="00C1447D"/>
    <w:rsid w:val="00C14567"/>
    <w:rsid w:val="00C15001"/>
    <w:rsid w:val="00C15370"/>
    <w:rsid w:val="00C155AD"/>
    <w:rsid w:val="00C15AE9"/>
    <w:rsid w:val="00C15F19"/>
    <w:rsid w:val="00C16FF5"/>
    <w:rsid w:val="00C17822"/>
    <w:rsid w:val="00C17866"/>
    <w:rsid w:val="00C179EF"/>
    <w:rsid w:val="00C204C2"/>
    <w:rsid w:val="00C20582"/>
    <w:rsid w:val="00C205A9"/>
    <w:rsid w:val="00C20822"/>
    <w:rsid w:val="00C209BD"/>
    <w:rsid w:val="00C20C13"/>
    <w:rsid w:val="00C210F8"/>
    <w:rsid w:val="00C2127E"/>
    <w:rsid w:val="00C21B78"/>
    <w:rsid w:val="00C21BDB"/>
    <w:rsid w:val="00C21F0D"/>
    <w:rsid w:val="00C21FAE"/>
    <w:rsid w:val="00C221EA"/>
    <w:rsid w:val="00C22380"/>
    <w:rsid w:val="00C2268E"/>
    <w:rsid w:val="00C22A13"/>
    <w:rsid w:val="00C233C5"/>
    <w:rsid w:val="00C236D3"/>
    <w:rsid w:val="00C23BD9"/>
    <w:rsid w:val="00C23E01"/>
    <w:rsid w:val="00C24394"/>
    <w:rsid w:val="00C24493"/>
    <w:rsid w:val="00C2498A"/>
    <w:rsid w:val="00C24C73"/>
    <w:rsid w:val="00C2550F"/>
    <w:rsid w:val="00C25720"/>
    <w:rsid w:val="00C2580F"/>
    <w:rsid w:val="00C262BA"/>
    <w:rsid w:val="00C262D9"/>
    <w:rsid w:val="00C26BA2"/>
    <w:rsid w:val="00C271C6"/>
    <w:rsid w:val="00C27398"/>
    <w:rsid w:val="00C27A1D"/>
    <w:rsid w:val="00C3016A"/>
    <w:rsid w:val="00C304D2"/>
    <w:rsid w:val="00C308F2"/>
    <w:rsid w:val="00C30B5A"/>
    <w:rsid w:val="00C30B9A"/>
    <w:rsid w:val="00C31444"/>
    <w:rsid w:val="00C31898"/>
    <w:rsid w:val="00C31DA3"/>
    <w:rsid w:val="00C3302B"/>
    <w:rsid w:val="00C33061"/>
    <w:rsid w:val="00C338B8"/>
    <w:rsid w:val="00C33985"/>
    <w:rsid w:val="00C340B3"/>
    <w:rsid w:val="00C34AEC"/>
    <w:rsid w:val="00C35061"/>
    <w:rsid w:val="00C35072"/>
    <w:rsid w:val="00C3562C"/>
    <w:rsid w:val="00C35CA7"/>
    <w:rsid w:val="00C35D80"/>
    <w:rsid w:val="00C36365"/>
    <w:rsid w:val="00C3688D"/>
    <w:rsid w:val="00C36AF0"/>
    <w:rsid w:val="00C402DF"/>
    <w:rsid w:val="00C4030B"/>
    <w:rsid w:val="00C4097A"/>
    <w:rsid w:val="00C40E12"/>
    <w:rsid w:val="00C40E15"/>
    <w:rsid w:val="00C4176D"/>
    <w:rsid w:val="00C4186F"/>
    <w:rsid w:val="00C420C2"/>
    <w:rsid w:val="00C422D9"/>
    <w:rsid w:val="00C423AE"/>
    <w:rsid w:val="00C42661"/>
    <w:rsid w:val="00C4268B"/>
    <w:rsid w:val="00C42815"/>
    <w:rsid w:val="00C42CFA"/>
    <w:rsid w:val="00C42D09"/>
    <w:rsid w:val="00C42F4A"/>
    <w:rsid w:val="00C42FF4"/>
    <w:rsid w:val="00C43797"/>
    <w:rsid w:val="00C438BA"/>
    <w:rsid w:val="00C43966"/>
    <w:rsid w:val="00C43BF2"/>
    <w:rsid w:val="00C44564"/>
    <w:rsid w:val="00C44AE6"/>
    <w:rsid w:val="00C44B39"/>
    <w:rsid w:val="00C44F93"/>
    <w:rsid w:val="00C45ACB"/>
    <w:rsid w:val="00C45B24"/>
    <w:rsid w:val="00C45C09"/>
    <w:rsid w:val="00C45F47"/>
    <w:rsid w:val="00C46697"/>
    <w:rsid w:val="00C46728"/>
    <w:rsid w:val="00C46A2A"/>
    <w:rsid w:val="00C46AA4"/>
    <w:rsid w:val="00C46DD9"/>
    <w:rsid w:val="00C47118"/>
    <w:rsid w:val="00C47266"/>
    <w:rsid w:val="00C47678"/>
    <w:rsid w:val="00C47823"/>
    <w:rsid w:val="00C50259"/>
    <w:rsid w:val="00C50329"/>
    <w:rsid w:val="00C5096C"/>
    <w:rsid w:val="00C512BF"/>
    <w:rsid w:val="00C51785"/>
    <w:rsid w:val="00C517F7"/>
    <w:rsid w:val="00C51AEB"/>
    <w:rsid w:val="00C51DB4"/>
    <w:rsid w:val="00C51F82"/>
    <w:rsid w:val="00C52079"/>
    <w:rsid w:val="00C5249B"/>
    <w:rsid w:val="00C5252E"/>
    <w:rsid w:val="00C526D8"/>
    <w:rsid w:val="00C52EFA"/>
    <w:rsid w:val="00C53135"/>
    <w:rsid w:val="00C5323C"/>
    <w:rsid w:val="00C53358"/>
    <w:rsid w:val="00C53857"/>
    <w:rsid w:val="00C53868"/>
    <w:rsid w:val="00C53CAE"/>
    <w:rsid w:val="00C5430C"/>
    <w:rsid w:val="00C5433A"/>
    <w:rsid w:val="00C547C7"/>
    <w:rsid w:val="00C54965"/>
    <w:rsid w:val="00C55DFA"/>
    <w:rsid w:val="00C56330"/>
    <w:rsid w:val="00C573B0"/>
    <w:rsid w:val="00C5782F"/>
    <w:rsid w:val="00C57B2A"/>
    <w:rsid w:val="00C57C76"/>
    <w:rsid w:val="00C57DDD"/>
    <w:rsid w:val="00C57E27"/>
    <w:rsid w:val="00C601DB"/>
    <w:rsid w:val="00C60242"/>
    <w:rsid w:val="00C60843"/>
    <w:rsid w:val="00C60CC0"/>
    <w:rsid w:val="00C60EAD"/>
    <w:rsid w:val="00C61640"/>
    <w:rsid w:val="00C61B32"/>
    <w:rsid w:val="00C61C00"/>
    <w:rsid w:val="00C625BF"/>
    <w:rsid w:val="00C62762"/>
    <w:rsid w:val="00C630B2"/>
    <w:rsid w:val="00C63AFD"/>
    <w:rsid w:val="00C63D2C"/>
    <w:rsid w:val="00C63F87"/>
    <w:rsid w:val="00C64608"/>
    <w:rsid w:val="00C64AB9"/>
    <w:rsid w:val="00C64AC6"/>
    <w:rsid w:val="00C64DCC"/>
    <w:rsid w:val="00C651A7"/>
    <w:rsid w:val="00C653C7"/>
    <w:rsid w:val="00C65CB7"/>
    <w:rsid w:val="00C65FFD"/>
    <w:rsid w:val="00C66B1C"/>
    <w:rsid w:val="00C6736A"/>
    <w:rsid w:val="00C673A5"/>
    <w:rsid w:val="00C675D6"/>
    <w:rsid w:val="00C67D64"/>
    <w:rsid w:val="00C67EBE"/>
    <w:rsid w:val="00C703DF"/>
    <w:rsid w:val="00C7048D"/>
    <w:rsid w:val="00C709EF"/>
    <w:rsid w:val="00C70D6B"/>
    <w:rsid w:val="00C70D8B"/>
    <w:rsid w:val="00C7180D"/>
    <w:rsid w:val="00C71959"/>
    <w:rsid w:val="00C72296"/>
    <w:rsid w:val="00C72A7F"/>
    <w:rsid w:val="00C7310D"/>
    <w:rsid w:val="00C7351F"/>
    <w:rsid w:val="00C73958"/>
    <w:rsid w:val="00C739FD"/>
    <w:rsid w:val="00C742BF"/>
    <w:rsid w:val="00C7472B"/>
    <w:rsid w:val="00C75581"/>
    <w:rsid w:val="00C75A9F"/>
    <w:rsid w:val="00C75B0C"/>
    <w:rsid w:val="00C766DE"/>
    <w:rsid w:val="00C76958"/>
    <w:rsid w:val="00C77324"/>
    <w:rsid w:val="00C7753F"/>
    <w:rsid w:val="00C775AB"/>
    <w:rsid w:val="00C77658"/>
    <w:rsid w:val="00C776F5"/>
    <w:rsid w:val="00C7784B"/>
    <w:rsid w:val="00C77AB8"/>
    <w:rsid w:val="00C77F57"/>
    <w:rsid w:val="00C803BA"/>
    <w:rsid w:val="00C80736"/>
    <w:rsid w:val="00C80799"/>
    <w:rsid w:val="00C80B20"/>
    <w:rsid w:val="00C80C8F"/>
    <w:rsid w:val="00C80E77"/>
    <w:rsid w:val="00C80FE7"/>
    <w:rsid w:val="00C8102F"/>
    <w:rsid w:val="00C8171B"/>
    <w:rsid w:val="00C81AD2"/>
    <w:rsid w:val="00C81CE5"/>
    <w:rsid w:val="00C822BF"/>
    <w:rsid w:val="00C824BF"/>
    <w:rsid w:val="00C82685"/>
    <w:rsid w:val="00C82939"/>
    <w:rsid w:val="00C82D5A"/>
    <w:rsid w:val="00C82FE1"/>
    <w:rsid w:val="00C832EB"/>
    <w:rsid w:val="00C83348"/>
    <w:rsid w:val="00C83831"/>
    <w:rsid w:val="00C83A98"/>
    <w:rsid w:val="00C83F6C"/>
    <w:rsid w:val="00C84174"/>
    <w:rsid w:val="00C84C86"/>
    <w:rsid w:val="00C84CBC"/>
    <w:rsid w:val="00C850C1"/>
    <w:rsid w:val="00C855EF"/>
    <w:rsid w:val="00C85640"/>
    <w:rsid w:val="00C85D95"/>
    <w:rsid w:val="00C86E9B"/>
    <w:rsid w:val="00C86FB6"/>
    <w:rsid w:val="00C86FDE"/>
    <w:rsid w:val="00C874C4"/>
    <w:rsid w:val="00C87CEC"/>
    <w:rsid w:val="00C87D51"/>
    <w:rsid w:val="00C907AD"/>
    <w:rsid w:val="00C90ABB"/>
    <w:rsid w:val="00C90B69"/>
    <w:rsid w:val="00C91250"/>
    <w:rsid w:val="00C9151D"/>
    <w:rsid w:val="00C9161E"/>
    <w:rsid w:val="00C9168E"/>
    <w:rsid w:val="00C91964"/>
    <w:rsid w:val="00C92C21"/>
    <w:rsid w:val="00C934CD"/>
    <w:rsid w:val="00C93AB1"/>
    <w:rsid w:val="00C93CFB"/>
    <w:rsid w:val="00C94A5D"/>
    <w:rsid w:val="00C94B25"/>
    <w:rsid w:val="00C94D3C"/>
    <w:rsid w:val="00C954C6"/>
    <w:rsid w:val="00C956DF"/>
    <w:rsid w:val="00C95B03"/>
    <w:rsid w:val="00C96175"/>
    <w:rsid w:val="00C96CC2"/>
    <w:rsid w:val="00C97848"/>
    <w:rsid w:val="00CA0166"/>
    <w:rsid w:val="00CA03C4"/>
    <w:rsid w:val="00CA089D"/>
    <w:rsid w:val="00CA0ABA"/>
    <w:rsid w:val="00CA0C42"/>
    <w:rsid w:val="00CA11B1"/>
    <w:rsid w:val="00CA13D7"/>
    <w:rsid w:val="00CA1426"/>
    <w:rsid w:val="00CA1901"/>
    <w:rsid w:val="00CA20C7"/>
    <w:rsid w:val="00CA224C"/>
    <w:rsid w:val="00CA2434"/>
    <w:rsid w:val="00CA29B6"/>
    <w:rsid w:val="00CA3063"/>
    <w:rsid w:val="00CA3BBB"/>
    <w:rsid w:val="00CA439E"/>
    <w:rsid w:val="00CA43B2"/>
    <w:rsid w:val="00CA4EA6"/>
    <w:rsid w:val="00CA4F2A"/>
    <w:rsid w:val="00CA4FAF"/>
    <w:rsid w:val="00CA56AE"/>
    <w:rsid w:val="00CA58F2"/>
    <w:rsid w:val="00CA59C7"/>
    <w:rsid w:val="00CA5EBB"/>
    <w:rsid w:val="00CA5F9D"/>
    <w:rsid w:val="00CA606A"/>
    <w:rsid w:val="00CA675D"/>
    <w:rsid w:val="00CA6B31"/>
    <w:rsid w:val="00CA6D09"/>
    <w:rsid w:val="00CA73C5"/>
    <w:rsid w:val="00CA7580"/>
    <w:rsid w:val="00CA76D9"/>
    <w:rsid w:val="00CA7713"/>
    <w:rsid w:val="00CA7A00"/>
    <w:rsid w:val="00CA7CE4"/>
    <w:rsid w:val="00CA7EAE"/>
    <w:rsid w:val="00CA7F9C"/>
    <w:rsid w:val="00CA7FAB"/>
    <w:rsid w:val="00CB042F"/>
    <w:rsid w:val="00CB0FFA"/>
    <w:rsid w:val="00CB1412"/>
    <w:rsid w:val="00CB1602"/>
    <w:rsid w:val="00CB2048"/>
    <w:rsid w:val="00CB266A"/>
    <w:rsid w:val="00CB2961"/>
    <w:rsid w:val="00CB29D7"/>
    <w:rsid w:val="00CB385C"/>
    <w:rsid w:val="00CB39AD"/>
    <w:rsid w:val="00CB3CF4"/>
    <w:rsid w:val="00CB3F66"/>
    <w:rsid w:val="00CB4102"/>
    <w:rsid w:val="00CB4295"/>
    <w:rsid w:val="00CB4A66"/>
    <w:rsid w:val="00CB4A71"/>
    <w:rsid w:val="00CB591E"/>
    <w:rsid w:val="00CB678A"/>
    <w:rsid w:val="00CB69B4"/>
    <w:rsid w:val="00CB6D6B"/>
    <w:rsid w:val="00CB7115"/>
    <w:rsid w:val="00CB730F"/>
    <w:rsid w:val="00CB741F"/>
    <w:rsid w:val="00CC0258"/>
    <w:rsid w:val="00CC07FD"/>
    <w:rsid w:val="00CC0C26"/>
    <w:rsid w:val="00CC16B7"/>
    <w:rsid w:val="00CC180B"/>
    <w:rsid w:val="00CC1A29"/>
    <w:rsid w:val="00CC1DBD"/>
    <w:rsid w:val="00CC1EF6"/>
    <w:rsid w:val="00CC2FF0"/>
    <w:rsid w:val="00CC3734"/>
    <w:rsid w:val="00CC3BF2"/>
    <w:rsid w:val="00CC3DE7"/>
    <w:rsid w:val="00CC3F87"/>
    <w:rsid w:val="00CC3FB1"/>
    <w:rsid w:val="00CC431C"/>
    <w:rsid w:val="00CC4C73"/>
    <w:rsid w:val="00CC552F"/>
    <w:rsid w:val="00CC5C2A"/>
    <w:rsid w:val="00CC5EDD"/>
    <w:rsid w:val="00CC5EF7"/>
    <w:rsid w:val="00CC6070"/>
    <w:rsid w:val="00CC641B"/>
    <w:rsid w:val="00CC6AA8"/>
    <w:rsid w:val="00CC6ABB"/>
    <w:rsid w:val="00CC6BED"/>
    <w:rsid w:val="00CC6DB4"/>
    <w:rsid w:val="00CC6E01"/>
    <w:rsid w:val="00CC78BE"/>
    <w:rsid w:val="00CC7AFA"/>
    <w:rsid w:val="00CC7ECD"/>
    <w:rsid w:val="00CD055B"/>
    <w:rsid w:val="00CD0B30"/>
    <w:rsid w:val="00CD0CC5"/>
    <w:rsid w:val="00CD25A5"/>
    <w:rsid w:val="00CD25FA"/>
    <w:rsid w:val="00CD2852"/>
    <w:rsid w:val="00CD2B85"/>
    <w:rsid w:val="00CD33C1"/>
    <w:rsid w:val="00CD34AB"/>
    <w:rsid w:val="00CD40C2"/>
    <w:rsid w:val="00CD4C0A"/>
    <w:rsid w:val="00CD4D33"/>
    <w:rsid w:val="00CD4E5D"/>
    <w:rsid w:val="00CD5330"/>
    <w:rsid w:val="00CD5637"/>
    <w:rsid w:val="00CD58C5"/>
    <w:rsid w:val="00CD5A59"/>
    <w:rsid w:val="00CD62C3"/>
    <w:rsid w:val="00CD6D5B"/>
    <w:rsid w:val="00CD6DE0"/>
    <w:rsid w:val="00CD7AE1"/>
    <w:rsid w:val="00CE04F5"/>
    <w:rsid w:val="00CE0B3B"/>
    <w:rsid w:val="00CE0D64"/>
    <w:rsid w:val="00CE0E9E"/>
    <w:rsid w:val="00CE1108"/>
    <w:rsid w:val="00CE135B"/>
    <w:rsid w:val="00CE19D4"/>
    <w:rsid w:val="00CE1F85"/>
    <w:rsid w:val="00CE208B"/>
    <w:rsid w:val="00CE2110"/>
    <w:rsid w:val="00CE272C"/>
    <w:rsid w:val="00CE2E13"/>
    <w:rsid w:val="00CE2F3C"/>
    <w:rsid w:val="00CE2F6E"/>
    <w:rsid w:val="00CE3352"/>
    <w:rsid w:val="00CE3A18"/>
    <w:rsid w:val="00CE41D1"/>
    <w:rsid w:val="00CE46DB"/>
    <w:rsid w:val="00CE4BC5"/>
    <w:rsid w:val="00CE5838"/>
    <w:rsid w:val="00CE5F5B"/>
    <w:rsid w:val="00CE633F"/>
    <w:rsid w:val="00CE65E2"/>
    <w:rsid w:val="00CE66A5"/>
    <w:rsid w:val="00CE6709"/>
    <w:rsid w:val="00CE6ACE"/>
    <w:rsid w:val="00CE6EA0"/>
    <w:rsid w:val="00CE73AC"/>
    <w:rsid w:val="00CE7A2B"/>
    <w:rsid w:val="00CE7B2D"/>
    <w:rsid w:val="00CE7F7D"/>
    <w:rsid w:val="00CF02F5"/>
    <w:rsid w:val="00CF034B"/>
    <w:rsid w:val="00CF0643"/>
    <w:rsid w:val="00CF0B71"/>
    <w:rsid w:val="00CF0B96"/>
    <w:rsid w:val="00CF1026"/>
    <w:rsid w:val="00CF1218"/>
    <w:rsid w:val="00CF15A1"/>
    <w:rsid w:val="00CF19C7"/>
    <w:rsid w:val="00CF276F"/>
    <w:rsid w:val="00CF2FA1"/>
    <w:rsid w:val="00CF30B2"/>
    <w:rsid w:val="00CF3695"/>
    <w:rsid w:val="00CF385B"/>
    <w:rsid w:val="00CF3BFA"/>
    <w:rsid w:val="00CF3DD2"/>
    <w:rsid w:val="00CF41EC"/>
    <w:rsid w:val="00CF47B2"/>
    <w:rsid w:val="00CF4AA2"/>
    <w:rsid w:val="00CF4FD7"/>
    <w:rsid w:val="00CF5D30"/>
    <w:rsid w:val="00CF67DD"/>
    <w:rsid w:val="00CF7157"/>
    <w:rsid w:val="00CF7245"/>
    <w:rsid w:val="00CF7D49"/>
    <w:rsid w:val="00D001AC"/>
    <w:rsid w:val="00D0098F"/>
    <w:rsid w:val="00D00E5A"/>
    <w:rsid w:val="00D01B82"/>
    <w:rsid w:val="00D01CC6"/>
    <w:rsid w:val="00D01F0A"/>
    <w:rsid w:val="00D025A3"/>
    <w:rsid w:val="00D02937"/>
    <w:rsid w:val="00D02D26"/>
    <w:rsid w:val="00D03071"/>
    <w:rsid w:val="00D035E0"/>
    <w:rsid w:val="00D036A7"/>
    <w:rsid w:val="00D03A86"/>
    <w:rsid w:val="00D03B0B"/>
    <w:rsid w:val="00D04212"/>
    <w:rsid w:val="00D0429D"/>
    <w:rsid w:val="00D04769"/>
    <w:rsid w:val="00D0506F"/>
    <w:rsid w:val="00D05428"/>
    <w:rsid w:val="00D0612F"/>
    <w:rsid w:val="00D064BB"/>
    <w:rsid w:val="00D067F9"/>
    <w:rsid w:val="00D06D71"/>
    <w:rsid w:val="00D07096"/>
    <w:rsid w:val="00D073A4"/>
    <w:rsid w:val="00D07517"/>
    <w:rsid w:val="00D07A5E"/>
    <w:rsid w:val="00D07AD4"/>
    <w:rsid w:val="00D10207"/>
    <w:rsid w:val="00D1035D"/>
    <w:rsid w:val="00D1120B"/>
    <w:rsid w:val="00D112E1"/>
    <w:rsid w:val="00D11496"/>
    <w:rsid w:val="00D11AE8"/>
    <w:rsid w:val="00D11DDF"/>
    <w:rsid w:val="00D1225C"/>
    <w:rsid w:val="00D122CB"/>
    <w:rsid w:val="00D12766"/>
    <w:rsid w:val="00D12A8C"/>
    <w:rsid w:val="00D13101"/>
    <w:rsid w:val="00D13249"/>
    <w:rsid w:val="00D132AA"/>
    <w:rsid w:val="00D13880"/>
    <w:rsid w:val="00D13989"/>
    <w:rsid w:val="00D13C75"/>
    <w:rsid w:val="00D14C88"/>
    <w:rsid w:val="00D14F85"/>
    <w:rsid w:val="00D15F5F"/>
    <w:rsid w:val="00D161B0"/>
    <w:rsid w:val="00D16DCC"/>
    <w:rsid w:val="00D17B48"/>
    <w:rsid w:val="00D17CCE"/>
    <w:rsid w:val="00D17CE4"/>
    <w:rsid w:val="00D200B0"/>
    <w:rsid w:val="00D201A8"/>
    <w:rsid w:val="00D201BC"/>
    <w:rsid w:val="00D202E1"/>
    <w:rsid w:val="00D2058F"/>
    <w:rsid w:val="00D20796"/>
    <w:rsid w:val="00D20879"/>
    <w:rsid w:val="00D208AC"/>
    <w:rsid w:val="00D209A9"/>
    <w:rsid w:val="00D20B53"/>
    <w:rsid w:val="00D20B77"/>
    <w:rsid w:val="00D20F85"/>
    <w:rsid w:val="00D21592"/>
    <w:rsid w:val="00D21A1C"/>
    <w:rsid w:val="00D21B5B"/>
    <w:rsid w:val="00D21C6C"/>
    <w:rsid w:val="00D21D4D"/>
    <w:rsid w:val="00D21F86"/>
    <w:rsid w:val="00D22348"/>
    <w:rsid w:val="00D23393"/>
    <w:rsid w:val="00D2394F"/>
    <w:rsid w:val="00D239AA"/>
    <w:rsid w:val="00D23B5D"/>
    <w:rsid w:val="00D23C6C"/>
    <w:rsid w:val="00D23C9E"/>
    <w:rsid w:val="00D2456E"/>
    <w:rsid w:val="00D24CE2"/>
    <w:rsid w:val="00D2539B"/>
    <w:rsid w:val="00D25459"/>
    <w:rsid w:val="00D2551A"/>
    <w:rsid w:val="00D25729"/>
    <w:rsid w:val="00D25744"/>
    <w:rsid w:val="00D25CCC"/>
    <w:rsid w:val="00D25F4E"/>
    <w:rsid w:val="00D2676A"/>
    <w:rsid w:val="00D269F0"/>
    <w:rsid w:val="00D26CEA"/>
    <w:rsid w:val="00D26D9A"/>
    <w:rsid w:val="00D27005"/>
    <w:rsid w:val="00D2723A"/>
    <w:rsid w:val="00D272D0"/>
    <w:rsid w:val="00D27597"/>
    <w:rsid w:val="00D27A49"/>
    <w:rsid w:val="00D27CB3"/>
    <w:rsid w:val="00D27D76"/>
    <w:rsid w:val="00D27DF3"/>
    <w:rsid w:val="00D300EA"/>
    <w:rsid w:val="00D30455"/>
    <w:rsid w:val="00D30D5D"/>
    <w:rsid w:val="00D30FBF"/>
    <w:rsid w:val="00D314B6"/>
    <w:rsid w:val="00D314F2"/>
    <w:rsid w:val="00D31811"/>
    <w:rsid w:val="00D31AEE"/>
    <w:rsid w:val="00D31C01"/>
    <w:rsid w:val="00D31ED8"/>
    <w:rsid w:val="00D3204D"/>
    <w:rsid w:val="00D3228C"/>
    <w:rsid w:val="00D32CA3"/>
    <w:rsid w:val="00D33101"/>
    <w:rsid w:val="00D3311A"/>
    <w:rsid w:val="00D3324F"/>
    <w:rsid w:val="00D33345"/>
    <w:rsid w:val="00D33801"/>
    <w:rsid w:val="00D33B57"/>
    <w:rsid w:val="00D34242"/>
    <w:rsid w:val="00D345F8"/>
    <w:rsid w:val="00D34AE1"/>
    <w:rsid w:val="00D34AE2"/>
    <w:rsid w:val="00D34FC3"/>
    <w:rsid w:val="00D35023"/>
    <w:rsid w:val="00D35502"/>
    <w:rsid w:val="00D36744"/>
    <w:rsid w:val="00D36843"/>
    <w:rsid w:val="00D36888"/>
    <w:rsid w:val="00D36EB0"/>
    <w:rsid w:val="00D3718B"/>
    <w:rsid w:val="00D37331"/>
    <w:rsid w:val="00D3760D"/>
    <w:rsid w:val="00D37B11"/>
    <w:rsid w:val="00D37C63"/>
    <w:rsid w:val="00D37ED1"/>
    <w:rsid w:val="00D37FD5"/>
    <w:rsid w:val="00D40289"/>
    <w:rsid w:val="00D40CDA"/>
    <w:rsid w:val="00D40D1D"/>
    <w:rsid w:val="00D4131A"/>
    <w:rsid w:val="00D41327"/>
    <w:rsid w:val="00D41364"/>
    <w:rsid w:val="00D41B20"/>
    <w:rsid w:val="00D42720"/>
    <w:rsid w:val="00D42A8E"/>
    <w:rsid w:val="00D42C5E"/>
    <w:rsid w:val="00D4312F"/>
    <w:rsid w:val="00D43355"/>
    <w:rsid w:val="00D433B6"/>
    <w:rsid w:val="00D43416"/>
    <w:rsid w:val="00D4359B"/>
    <w:rsid w:val="00D43D41"/>
    <w:rsid w:val="00D44C06"/>
    <w:rsid w:val="00D44C07"/>
    <w:rsid w:val="00D4507F"/>
    <w:rsid w:val="00D45197"/>
    <w:rsid w:val="00D4553D"/>
    <w:rsid w:val="00D45572"/>
    <w:rsid w:val="00D4629D"/>
    <w:rsid w:val="00D4677A"/>
    <w:rsid w:val="00D46E2D"/>
    <w:rsid w:val="00D46F34"/>
    <w:rsid w:val="00D47464"/>
    <w:rsid w:val="00D47AC3"/>
    <w:rsid w:val="00D500B5"/>
    <w:rsid w:val="00D50A80"/>
    <w:rsid w:val="00D50CC3"/>
    <w:rsid w:val="00D51191"/>
    <w:rsid w:val="00D51219"/>
    <w:rsid w:val="00D51375"/>
    <w:rsid w:val="00D516A4"/>
    <w:rsid w:val="00D5182D"/>
    <w:rsid w:val="00D51864"/>
    <w:rsid w:val="00D51A24"/>
    <w:rsid w:val="00D51CEC"/>
    <w:rsid w:val="00D51FA0"/>
    <w:rsid w:val="00D524CD"/>
    <w:rsid w:val="00D525A9"/>
    <w:rsid w:val="00D5296E"/>
    <w:rsid w:val="00D52EE8"/>
    <w:rsid w:val="00D533CC"/>
    <w:rsid w:val="00D543A4"/>
    <w:rsid w:val="00D54551"/>
    <w:rsid w:val="00D54959"/>
    <w:rsid w:val="00D55199"/>
    <w:rsid w:val="00D555D0"/>
    <w:rsid w:val="00D55750"/>
    <w:rsid w:val="00D55CFD"/>
    <w:rsid w:val="00D560BE"/>
    <w:rsid w:val="00D56518"/>
    <w:rsid w:val="00D5687D"/>
    <w:rsid w:val="00D56B5D"/>
    <w:rsid w:val="00D5762B"/>
    <w:rsid w:val="00D576EE"/>
    <w:rsid w:val="00D577CE"/>
    <w:rsid w:val="00D57D57"/>
    <w:rsid w:val="00D57D6A"/>
    <w:rsid w:val="00D60080"/>
    <w:rsid w:val="00D60C07"/>
    <w:rsid w:val="00D60DB6"/>
    <w:rsid w:val="00D61291"/>
    <w:rsid w:val="00D61402"/>
    <w:rsid w:val="00D6198F"/>
    <w:rsid w:val="00D6215B"/>
    <w:rsid w:val="00D629C2"/>
    <w:rsid w:val="00D62ACA"/>
    <w:rsid w:val="00D62BF9"/>
    <w:rsid w:val="00D62F62"/>
    <w:rsid w:val="00D64202"/>
    <w:rsid w:val="00D64EBE"/>
    <w:rsid w:val="00D64FFD"/>
    <w:rsid w:val="00D653C1"/>
    <w:rsid w:val="00D656F0"/>
    <w:rsid w:val="00D65737"/>
    <w:rsid w:val="00D65877"/>
    <w:rsid w:val="00D65B09"/>
    <w:rsid w:val="00D65BB5"/>
    <w:rsid w:val="00D6654F"/>
    <w:rsid w:val="00D665B6"/>
    <w:rsid w:val="00D66690"/>
    <w:rsid w:val="00D667EE"/>
    <w:rsid w:val="00D66B1B"/>
    <w:rsid w:val="00D66E97"/>
    <w:rsid w:val="00D674A8"/>
    <w:rsid w:val="00D675AA"/>
    <w:rsid w:val="00D7026B"/>
    <w:rsid w:val="00D70528"/>
    <w:rsid w:val="00D705F1"/>
    <w:rsid w:val="00D7094D"/>
    <w:rsid w:val="00D70D4D"/>
    <w:rsid w:val="00D70D9E"/>
    <w:rsid w:val="00D7100E"/>
    <w:rsid w:val="00D711D5"/>
    <w:rsid w:val="00D7175A"/>
    <w:rsid w:val="00D71849"/>
    <w:rsid w:val="00D71A67"/>
    <w:rsid w:val="00D71C8A"/>
    <w:rsid w:val="00D722FB"/>
    <w:rsid w:val="00D726C5"/>
    <w:rsid w:val="00D72A99"/>
    <w:rsid w:val="00D72DC6"/>
    <w:rsid w:val="00D7334F"/>
    <w:rsid w:val="00D7361C"/>
    <w:rsid w:val="00D737D4"/>
    <w:rsid w:val="00D73842"/>
    <w:rsid w:val="00D73D1D"/>
    <w:rsid w:val="00D73E4F"/>
    <w:rsid w:val="00D73F23"/>
    <w:rsid w:val="00D73F73"/>
    <w:rsid w:val="00D7434E"/>
    <w:rsid w:val="00D74667"/>
    <w:rsid w:val="00D74BD7"/>
    <w:rsid w:val="00D75174"/>
    <w:rsid w:val="00D75682"/>
    <w:rsid w:val="00D7610D"/>
    <w:rsid w:val="00D76517"/>
    <w:rsid w:val="00D766D5"/>
    <w:rsid w:val="00D76718"/>
    <w:rsid w:val="00D772C4"/>
    <w:rsid w:val="00D77319"/>
    <w:rsid w:val="00D77591"/>
    <w:rsid w:val="00D775B9"/>
    <w:rsid w:val="00D77638"/>
    <w:rsid w:val="00D77D06"/>
    <w:rsid w:val="00D77F9C"/>
    <w:rsid w:val="00D8157E"/>
    <w:rsid w:val="00D8185F"/>
    <w:rsid w:val="00D81BC9"/>
    <w:rsid w:val="00D81D80"/>
    <w:rsid w:val="00D8206F"/>
    <w:rsid w:val="00D821A3"/>
    <w:rsid w:val="00D8236F"/>
    <w:rsid w:val="00D823A1"/>
    <w:rsid w:val="00D82A89"/>
    <w:rsid w:val="00D82A9B"/>
    <w:rsid w:val="00D82B87"/>
    <w:rsid w:val="00D830DD"/>
    <w:rsid w:val="00D83390"/>
    <w:rsid w:val="00D83C69"/>
    <w:rsid w:val="00D83F50"/>
    <w:rsid w:val="00D84686"/>
    <w:rsid w:val="00D847C5"/>
    <w:rsid w:val="00D8486C"/>
    <w:rsid w:val="00D84E45"/>
    <w:rsid w:val="00D85850"/>
    <w:rsid w:val="00D858D6"/>
    <w:rsid w:val="00D85B96"/>
    <w:rsid w:val="00D86256"/>
    <w:rsid w:val="00D8674C"/>
    <w:rsid w:val="00D87E1A"/>
    <w:rsid w:val="00D90109"/>
    <w:rsid w:val="00D902C1"/>
    <w:rsid w:val="00D9082E"/>
    <w:rsid w:val="00D90D0B"/>
    <w:rsid w:val="00D90D76"/>
    <w:rsid w:val="00D90DE0"/>
    <w:rsid w:val="00D90FBC"/>
    <w:rsid w:val="00D916D2"/>
    <w:rsid w:val="00D9172A"/>
    <w:rsid w:val="00D919A3"/>
    <w:rsid w:val="00D91BE8"/>
    <w:rsid w:val="00D92018"/>
    <w:rsid w:val="00D92450"/>
    <w:rsid w:val="00D9263B"/>
    <w:rsid w:val="00D928CD"/>
    <w:rsid w:val="00D92E31"/>
    <w:rsid w:val="00D93543"/>
    <w:rsid w:val="00D93AB3"/>
    <w:rsid w:val="00D93B7E"/>
    <w:rsid w:val="00D94CDA"/>
    <w:rsid w:val="00D94FCA"/>
    <w:rsid w:val="00D95431"/>
    <w:rsid w:val="00D95626"/>
    <w:rsid w:val="00D95779"/>
    <w:rsid w:val="00D958C6"/>
    <w:rsid w:val="00D95B3A"/>
    <w:rsid w:val="00D9660F"/>
    <w:rsid w:val="00D9702C"/>
    <w:rsid w:val="00D971BB"/>
    <w:rsid w:val="00D971E0"/>
    <w:rsid w:val="00D97261"/>
    <w:rsid w:val="00D97292"/>
    <w:rsid w:val="00D9741F"/>
    <w:rsid w:val="00D97BF0"/>
    <w:rsid w:val="00D97E10"/>
    <w:rsid w:val="00D97E60"/>
    <w:rsid w:val="00DA00FF"/>
    <w:rsid w:val="00DA051F"/>
    <w:rsid w:val="00DA1334"/>
    <w:rsid w:val="00DA15FF"/>
    <w:rsid w:val="00DA1E69"/>
    <w:rsid w:val="00DA20D7"/>
    <w:rsid w:val="00DA23CE"/>
    <w:rsid w:val="00DA2439"/>
    <w:rsid w:val="00DA25BC"/>
    <w:rsid w:val="00DA2EFE"/>
    <w:rsid w:val="00DA3672"/>
    <w:rsid w:val="00DA3691"/>
    <w:rsid w:val="00DA4AE8"/>
    <w:rsid w:val="00DA4C0C"/>
    <w:rsid w:val="00DA4EC0"/>
    <w:rsid w:val="00DA4F6B"/>
    <w:rsid w:val="00DA5138"/>
    <w:rsid w:val="00DA521E"/>
    <w:rsid w:val="00DA52B9"/>
    <w:rsid w:val="00DA5804"/>
    <w:rsid w:val="00DA5A78"/>
    <w:rsid w:val="00DA5B89"/>
    <w:rsid w:val="00DA5FCC"/>
    <w:rsid w:val="00DA6085"/>
    <w:rsid w:val="00DA6130"/>
    <w:rsid w:val="00DA62AD"/>
    <w:rsid w:val="00DA64D9"/>
    <w:rsid w:val="00DA698C"/>
    <w:rsid w:val="00DA6D24"/>
    <w:rsid w:val="00DA70D2"/>
    <w:rsid w:val="00DA7201"/>
    <w:rsid w:val="00DA73B3"/>
    <w:rsid w:val="00DB040C"/>
    <w:rsid w:val="00DB042D"/>
    <w:rsid w:val="00DB1095"/>
    <w:rsid w:val="00DB110D"/>
    <w:rsid w:val="00DB1385"/>
    <w:rsid w:val="00DB13E7"/>
    <w:rsid w:val="00DB1447"/>
    <w:rsid w:val="00DB17D0"/>
    <w:rsid w:val="00DB1FEE"/>
    <w:rsid w:val="00DB2087"/>
    <w:rsid w:val="00DB228C"/>
    <w:rsid w:val="00DB22CD"/>
    <w:rsid w:val="00DB22FA"/>
    <w:rsid w:val="00DB2B77"/>
    <w:rsid w:val="00DB2CC0"/>
    <w:rsid w:val="00DB344C"/>
    <w:rsid w:val="00DB351A"/>
    <w:rsid w:val="00DB38AB"/>
    <w:rsid w:val="00DB38EF"/>
    <w:rsid w:val="00DB3948"/>
    <w:rsid w:val="00DB3C8A"/>
    <w:rsid w:val="00DB4476"/>
    <w:rsid w:val="00DB463D"/>
    <w:rsid w:val="00DB4783"/>
    <w:rsid w:val="00DB4E7B"/>
    <w:rsid w:val="00DB4F9B"/>
    <w:rsid w:val="00DB50EB"/>
    <w:rsid w:val="00DB5491"/>
    <w:rsid w:val="00DB5E29"/>
    <w:rsid w:val="00DB5FE0"/>
    <w:rsid w:val="00DB6402"/>
    <w:rsid w:val="00DB684D"/>
    <w:rsid w:val="00DB784B"/>
    <w:rsid w:val="00DB7AF0"/>
    <w:rsid w:val="00DB7BC2"/>
    <w:rsid w:val="00DB7E05"/>
    <w:rsid w:val="00DC0144"/>
    <w:rsid w:val="00DC0159"/>
    <w:rsid w:val="00DC0340"/>
    <w:rsid w:val="00DC0B7D"/>
    <w:rsid w:val="00DC13E5"/>
    <w:rsid w:val="00DC13FD"/>
    <w:rsid w:val="00DC1717"/>
    <w:rsid w:val="00DC193F"/>
    <w:rsid w:val="00DC2612"/>
    <w:rsid w:val="00DC2833"/>
    <w:rsid w:val="00DC2CCD"/>
    <w:rsid w:val="00DC2D4E"/>
    <w:rsid w:val="00DC2FAA"/>
    <w:rsid w:val="00DC3519"/>
    <w:rsid w:val="00DC3633"/>
    <w:rsid w:val="00DC363F"/>
    <w:rsid w:val="00DC3667"/>
    <w:rsid w:val="00DC3904"/>
    <w:rsid w:val="00DC3D36"/>
    <w:rsid w:val="00DC4087"/>
    <w:rsid w:val="00DC4438"/>
    <w:rsid w:val="00DC47D1"/>
    <w:rsid w:val="00DC4C26"/>
    <w:rsid w:val="00DC4C8B"/>
    <w:rsid w:val="00DC4CFC"/>
    <w:rsid w:val="00DC4F05"/>
    <w:rsid w:val="00DC527F"/>
    <w:rsid w:val="00DC5482"/>
    <w:rsid w:val="00DC582F"/>
    <w:rsid w:val="00DC615B"/>
    <w:rsid w:val="00DC649B"/>
    <w:rsid w:val="00DC6E7B"/>
    <w:rsid w:val="00DC7845"/>
    <w:rsid w:val="00DC797B"/>
    <w:rsid w:val="00DC7C71"/>
    <w:rsid w:val="00DD0523"/>
    <w:rsid w:val="00DD06C7"/>
    <w:rsid w:val="00DD06E5"/>
    <w:rsid w:val="00DD0831"/>
    <w:rsid w:val="00DD0C48"/>
    <w:rsid w:val="00DD0C71"/>
    <w:rsid w:val="00DD0CE5"/>
    <w:rsid w:val="00DD0F28"/>
    <w:rsid w:val="00DD17FB"/>
    <w:rsid w:val="00DD1B7A"/>
    <w:rsid w:val="00DD1B7F"/>
    <w:rsid w:val="00DD1C69"/>
    <w:rsid w:val="00DD2A6E"/>
    <w:rsid w:val="00DD2C14"/>
    <w:rsid w:val="00DD31B9"/>
    <w:rsid w:val="00DD326F"/>
    <w:rsid w:val="00DD35D0"/>
    <w:rsid w:val="00DD361A"/>
    <w:rsid w:val="00DD379D"/>
    <w:rsid w:val="00DD3B48"/>
    <w:rsid w:val="00DD4322"/>
    <w:rsid w:val="00DD4B5F"/>
    <w:rsid w:val="00DD508C"/>
    <w:rsid w:val="00DD5199"/>
    <w:rsid w:val="00DD5554"/>
    <w:rsid w:val="00DD5B05"/>
    <w:rsid w:val="00DD60EA"/>
    <w:rsid w:val="00DD6389"/>
    <w:rsid w:val="00DD65C3"/>
    <w:rsid w:val="00DD66D6"/>
    <w:rsid w:val="00DD673C"/>
    <w:rsid w:val="00DD6ABA"/>
    <w:rsid w:val="00DD6F24"/>
    <w:rsid w:val="00DD7027"/>
    <w:rsid w:val="00DD7435"/>
    <w:rsid w:val="00DD74A9"/>
    <w:rsid w:val="00DD7C5D"/>
    <w:rsid w:val="00DE0123"/>
    <w:rsid w:val="00DE066F"/>
    <w:rsid w:val="00DE0BD3"/>
    <w:rsid w:val="00DE1576"/>
    <w:rsid w:val="00DE2778"/>
    <w:rsid w:val="00DE30BE"/>
    <w:rsid w:val="00DE3213"/>
    <w:rsid w:val="00DE41FC"/>
    <w:rsid w:val="00DE47E4"/>
    <w:rsid w:val="00DE4B7E"/>
    <w:rsid w:val="00DE4C7B"/>
    <w:rsid w:val="00DE4CC3"/>
    <w:rsid w:val="00DE4D84"/>
    <w:rsid w:val="00DE54A2"/>
    <w:rsid w:val="00DE575C"/>
    <w:rsid w:val="00DE6104"/>
    <w:rsid w:val="00DE634A"/>
    <w:rsid w:val="00DE673D"/>
    <w:rsid w:val="00DE7769"/>
    <w:rsid w:val="00DE7B60"/>
    <w:rsid w:val="00DE7CC9"/>
    <w:rsid w:val="00DE7E1D"/>
    <w:rsid w:val="00DE7E86"/>
    <w:rsid w:val="00DF01C5"/>
    <w:rsid w:val="00DF0340"/>
    <w:rsid w:val="00DF08AA"/>
    <w:rsid w:val="00DF1084"/>
    <w:rsid w:val="00DF1299"/>
    <w:rsid w:val="00DF1A16"/>
    <w:rsid w:val="00DF1B3F"/>
    <w:rsid w:val="00DF1F71"/>
    <w:rsid w:val="00DF2509"/>
    <w:rsid w:val="00DF270A"/>
    <w:rsid w:val="00DF27AB"/>
    <w:rsid w:val="00DF28E9"/>
    <w:rsid w:val="00DF29E8"/>
    <w:rsid w:val="00DF2E02"/>
    <w:rsid w:val="00DF2E72"/>
    <w:rsid w:val="00DF2F52"/>
    <w:rsid w:val="00DF30E8"/>
    <w:rsid w:val="00DF356A"/>
    <w:rsid w:val="00DF3821"/>
    <w:rsid w:val="00DF3C9B"/>
    <w:rsid w:val="00DF40A1"/>
    <w:rsid w:val="00DF4399"/>
    <w:rsid w:val="00DF4FFA"/>
    <w:rsid w:val="00DF52C0"/>
    <w:rsid w:val="00DF5879"/>
    <w:rsid w:val="00DF5BB4"/>
    <w:rsid w:val="00DF613F"/>
    <w:rsid w:val="00DF633E"/>
    <w:rsid w:val="00DF6486"/>
    <w:rsid w:val="00DF686B"/>
    <w:rsid w:val="00DF6A63"/>
    <w:rsid w:val="00DF6EA9"/>
    <w:rsid w:val="00DF7101"/>
    <w:rsid w:val="00DF7109"/>
    <w:rsid w:val="00DF719C"/>
    <w:rsid w:val="00DF734F"/>
    <w:rsid w:val="00DF73D3"/>
    <w:rsid w:val="00DF7951"/>
    <w:rsid w:val="00DF7FB6"/>
    <w:rsid w:val="00DF7FC5"/>
    <w:rsid w:val="00E002A5"/>
    <w:rsid w:val="00E0094B"/>
    <w:rsid w:val="00E01048"/>
    <w:rsid w:val="00E011BA"/>
    <w:rsid w:val="00E01948"/>
    <w:rsid w:val="00E01C37"/>
    <w:rsid w:val="00E02C25"/>
    <w:rsid w:val="00E030F7"/>
    <w:rsid w:val="00E03318"/>
    <w:rsid w:val="00E03B2F"/>
    <w:rsid w:val="00E0413D"/>
    <w:rsid w:val="00E042D7"/>
    <w:rsid w:val="00E042F3"/>
    <w:rsid w:val="00E04CDF"/>
    <w:rsid w:val="00E0504D"/>
    <w:rsid w:val="00E0534E"/>
    <w:rsid w:val="00E058A1"/>
    <w:rsid w:val="00E05D3D"/>
    <w:rsid w:val="00E05E5F"/>
    <w:rsid w:val="00E060DF"/>
    <w:rsid w:val="00E060EF"/>
    <w:rsid w:val="00E06A09"/>
    <w:rsid w:val="00E06A52"/>
    <w:rsid w:val="00E07027"/>
    <w:rsid w:val="00E07A52"/>
    <w:rsid w:val="00E07DA2"/>
    <w:rsid w:val="00E107A8"/>
    <w:rsid w:val="00E10AAE"/>
    <w:rsid w:val="00E10FDA"/>
    <w:rsid w:val="00E11097"/>
    <w:rsid w:val="00E12A92"/>
    <w:rsid w:val="00E12CBB"/>
    <w:rsid w:val="00E1306B"/>
    <w:rsid w:val="00E13255"/>
    <w:rsid w:val="00E13A74"/>
    <w:rsid w:val="00E13E0B"/>
    <w:rsid w:val="00E1468E"/>
    <w:rsid w:val="00E146E7"/>
    <w:rsid w:val="00E148D1"/>
    <w:rsid w:val="00E14A46"/>
    <w:rsid w:val="00E14D0D"/>
    <w:rsid w:val="00E14D0E"/>
    <w:rsid w:val="00E150F3"/>
    <w:rsid w:val="00E154AE"/>
    <w:rsid w:val="00E154B4"/>
    <w:rsid w:val="00E15555"/>
    <w:rsid w:val="00E158D6"/>
    <w:rsid w:val="00E15C39"/>
    <w:rsid w:val="00E161A0"/>
    <w:rsid w:val="00E161CE"/>
    <w:rsid w:val="00E16BE9"/>
    <w:rsid w:val="00E16DBC"/>
    <w:rsid w:val="00E1723F"/>
    <w:rsid w:val="00E17563"/>
    <w:rsid w:val="00E17D63"/>
    <w:rsid w:val="00E20334"/>
    <w:rsid w:val="00E205AA"/>
    <w:rsid w:val="00E20E78"/>
    <w:rsid w:val="00E210F2"/>
    <w:rsid w:val="00E2119D"/>
    <w:rsid w:val="00E21319"/>
    <w:rsid w:val="00E214C5"/>
    <w:rsid w:val="00E2154E"/>
    <w:rsid w:val="00E21AA3"/>
    <w:rsid w:val="00E21D54"/>
    <w:rsid w:val="00E21D5E"/>
    <w:rsid w:val="00E21E29"/>
    <w:rsid w:val="00E22107"/>
    <w:rsid w:val="00E221E3"/>
    <w:rsid w:val="00E223D8"/>
    <w:rsid w:val="00E22619"/>
    <w:rsid w:val="00E22DCE"/>
    <w:rsid w:val="00E23051"/>
    <w:rsid w:val="00E24054"/>
    <w:rsid w:val="00E240E9"/>
    <w:rsid w:val="00E247AC"/>
    <w:rsid w:val="00E24981"/>
    <w:rsid w:val="00E249E7"/>
    <w:rsid w:val="00E2519E"/>
    <w:rsid w:val="00E252C1"/>
    <w:rsid w:val="00E25882"/>
    <w:rsid w:val="00E25C29"/>
    <w:rsid w:val="00E2605E"/>
    <w:rsid w:val="00E261A3"/>
    <w:rsid w:val="00E269E4"/>
    <w:rsid w:val="00E26F14"/>
    <w:rsid w:val="00E2781B"/>
    <w:rsid w:val="00E27973"/>
    <w:rsid w:val="00E27AEF"/>
    <w:rsid w:val="00E302CA"/>
    <w:rsid w:val="00E307EC"/>
    <w:rsid w:val="00E3083A"/>
    <w:rsid w:val="00E30C5F"/>
    <w:rsid w:val="00E30D79"/>
    <w:rsid w:val="00E30E7F"/>
    <w:rsid w:val="00E313CC"/>
    <w:rsid w:val="00E3171C"/>
    <w:rsid w:val="00E31BE7"/>
    <w:rsid w:val="00E31C58"/>
    <w:rsid w:val="00E31EAE"/>
    <w:rsid w:val="00E3210C"/>
    <w:rsid w:val="00E325B6"/>
    <w:rsid w:val="00E32A2E"/>
    <w:rsid w:val="00E32DCA"/>
    <w:rsid w:val="00E32E34"/>
    <w:rsid w:val="00E32FBE"/>
    <w:rsid w:val="00E330F9"/>
    <w:rsid w:val="00E331E9"/>
    <w:rsid w:val="00E3348D"/>
    <w:rsid w:val="00E3382E"/>
    <w:rsid w:val="00E339A5"/>
    <w:rsid w:val="00E33A61"/>
    <w:rsid w:val="00E34724"/>
    <w:rsid w:val="00E348CB"/>
    <w:rsid w:val="00E35317"/>
    <w:rsid w:val="00E355BF"/>
    <w:rsid w:val="00E36362"/>
    <w:rsid w:val="00E365D1"/>
    <w:rsid w:val="00E370C2"/>
    <w:rsid w:val="00E37401"/>
    <w:rsid w:val="00E37639"/>
    <w:rsid w:val="00E37AAF"/>
    <w:rsid w:val="00E37AB8"/>
    <w:rsid w:val="00E37F74"/>
    <w:rsid w:val="00E40164"/>
    <w:rsid w:val="00E40266"/>
    <w:rsid w:val="00E404DF"/>
    <w:rsid w:val="00E41047"/>
    <w:rsid w:val="00E4133F"/>
    <w:rsid w:val="00E415B1"/>
    <w:rsid w:val="00E41E50"/>
    <w:rsid w:val="00E4237D"/>
    <w:rsid w:val="00E42943"/>
    <w:rsid w:val="00E42BB2"/>
    <w:rsid w:val="00E42F77"/>
    <w:rsid w:val="00E4311E"/>
    <w:rsid w:val="00E4316B"/>
    <w:rsid w:val="00E43653"/>
    <w:rsid w:val="00E43B90"/>
    <w:rsid w:val="00E43CFA"/>
    <w:rsid w:val="00E43EF6"/>
    <w:rsid w:val="00E43FDC"/>
    <w:rsid w:val="00E442B5"/>
    <w:rsid w:val="00E4440F"/>
    <w:rsid w:val="00E4445A"/>
    <w:rsid w:val="00E445C3"/>
    <w:rsid w:val="00E446DA"/>
    <w:rsid w:val="00E44968"/>
    <w:rsid w:val="00E44D38"/>
    <w:rsid w:val="00E45128"/>
    <w:rsid w:val="00E4591B"/>
    <w:rsid w:val="00E45FFB"/>
    <w:rsid w:val="00E4624E"/>
    <w:rsid w:val="00E4645F"/>
    <w:rsid w:val="00E465AE"/>
    <w:rsid w:val="00E469DE"/>
    <w:rsid w:val="00E46DE0"/>
    <w:rsid w:val="00E47177"/>
    <w:rsid w:val="00E471ED"/>
    <w:rsid w:val="00E47951"/>
    <w:rsid w:val="00E47956"/>
    <w:rsid w:val="00E47A83"/>
    <w:rsid w:val="00E50099"/>
    <w:rsid w:val="00E50973"/>
    <w:rsid w:val="00E50DF0"/>
    <w:rsid w:val="00E50EF2"/>
    <w:rsid w:val="00E50F98"/>
    <w:rsid w:val="00E5137A"/>
    <w:rsid w:val="00E51673"/>
    <w:rsid w:val="00E51A96"/>
    <w:rsid w:val="00E51ACD"/>
    <w:rsid w:val="00E52475"/>
    <w:rsid w:val="00E52504"/>
    <w:rsid w:val="00E52773"/>
    <w:rsid w:val="00E527C5"/>
    <w:rsid w:val="00E5297B"/>
    <w:rsid w:val="00E52E74"/>
    <w:rsid w:val="00E5314B"/>
    <w:rsid w:val="00E534C8"/>
    <w:rsid w:val="00E53638"/>
    <w:rsid w:val="00E54267"/>
    <w:rsid w:val="00E54676"/>
    <w:rsid w:val="00E5484A"/>
    <w:rsid w:val="00E55079"/>
    <w:rsid w:val="00E55238"/>
    <w:rsid w:val="00E56702"/>
    <w:rsid w:val="00E57329"/>
    <w:rsid w:val="00E5777E"/>
    <w:rsid w:val="00E57B4A"/>
    <w:rsid w:val="00E57D3C"/>
    <w:rsid w:val="00E605B4"/>
    <w:rsid w:val="00E60619"/>
    <w:rsid w:val="00E60AFC"/>
    <w:rsid w:val="00E610FD"/>
    <w:rsid w:val="00E611EE"/>
    <w:rsid w:val="00E6157E"/>
    <w:rsid w:val="00E61A1F"/>
    <w:rsid w:val="00E61D96"/>
    <w:rsid w:val="00E620DD"/>
    <w:rsid w:val="00E62256"/>
    <w:rsid w:val="00E62CED"/>
    <w:rsid w:val="00E633AF"/>
    <w:rsid w:val="00E64103"/>
    <w:rsid w:val="00E64701"/>
    <w:rsid w:val="00E64CE6"/>
    <w:rsid w:val="00E651D5"/>
    <w:rsid w:val="00E65325"/>
    <w:rsid w:val="00E66119"/>
    <w:rsid w:val="00E66760"/>
    <w:rsid w:val="00E66CFD"/>
    <w:rsid w:val="00E671F2"/>
    <w:rsid w:val="00E67309"/>
    <w:rsid w:val="00E6748A"/>
    <w:rsid w:val="00E674AA"/>
    <w:rsid w:val="00E676AD"/>
    <w:rsid w:val="00E679CC"/>
    <w:rsid w:val="00E67A75"/>
    <w:rsid w:val="00E7062E"/>
    <w:rsid w:val="00E7070E"/>
    <w:rsid w:val="00E70788"/>
    <w:rsid w:val="00E70D3A"/>
    <w:rsid w:val="00E70ECE"/>
    <w:rsid w:val="00E70FA9"/>
    <w:rsid w:val="00E70FF2"/>
    <w:rsid w:val="00E711AA"/>
    <w:rsid w:val="00E715E4"/>
    <w:rsid w:val="00E71629"/>
    <w:rsid w:val="00E71BA5"/>
    <w:rsid w:val="00E72963"/>
    <w:rsid w:val="00E72D66"/>
    <w:rsid w:val="00E7323A"/>
    <w:rsid w:val="00E73300"/>
    <w:rsid w:val="00E73EF4"/>
    <w:rsid w:val="00E74E80"/>
    <w:rsid w:val="00E7506F"/>
    <w:rsid w:val="00E75476"/>
    <w:rsid w:val="00E75C4B"/>
    <w:rsid w:val="00E75DE1"/>
    <w:rsid w:val="00E76164"/>
    <w:rsid w:val="00E762D1"/>
    <w:rsid w:val="00E767F7"/>
    <w:rsid w:val="00E7686A"/>
    <w:rsid w:val="00E76AA4"/>
    <w:rsid w:val="00E76ADD"/>
    <w:rsid w:val="00E76DBB"/>
    <w:rsid w:val="00E77663"/>
    <w:rsid w:val="00E77794"/>
    <w:rsid w:val="00E80150"/>
    <w:rsid w:val="00E804E5"/>
    <w:rsid w:val="00E8094A"/>
    <w:rsid w:val="00E80D9B"/>
    <w:rsid w:val="00E811CB"/>
    <w:rsid w:val="00E81256"/>
    <w:rsid w:val="00E815F1"/>
    <w:rsid w:val="00E81781"/>
    <w:rsid w:val="00E8180C"/>
    <w:rsid w:val="00E8208E"/>
    <w:rsid w:val="00E82905"/>
    <w:rsid w:val="00E82B9A"/>
    <w:rsid w:val="00E830EC"/>
    <w:rsid w:val="00E83189"/>
    <w:rsid w:val="00E83418"/>
    <w:rsid w:val="00E84168"/>
    <w:rsid w:val="00E849AE"/>
    <w:rsid w:val="00E84FF4"/>
    <w:rsid w:val="00E85340"/>
    <w:rsid w:val="00E85413"/>
    <w:rsid w:val="00E854FE"/>
    <w:rsid w:val="00E855CF"/>
    <w:rsid w:val="00E85C0C"/>
    <w:rsid w:val="00E85D7C"/>
    <w:rsid w:val="00E85DA8"/>
    <w:rsid w:val="00E867EA"/>
    <w:rsid w:val="00E86872"/>
    <w:rsid w:val="00E86CD6"/>
    <w:rsid w:val="00E87703"/>
    <w:rsid w:val="00E87876"/>
    <w:rsid w:val="00E87E40"/>
    <w:rsid w:val="00E87F68"/>
    <w:rsid w:val="00E905C5"/>
    <w:rsid w:val="00E906AA"/>
    <w:rsid w:val="00E906E9"/>
    <w:rsid w:val="00E90786"/>
    <w:rsid w:val="00E9097E"/>
    <w:rsid w:val="00E90FD6"/>
    <w:rsid w:val="00E91119"/>
    <w:rsid w:val="00E918A9"/>
    <w:rsid w:val="00E918B4"/>
    <w:rsid w:val="00E91B41"/>
    <w:rsid w:val="00E91F13"/>
    <w:rsid w:val="00E92197"/>
    <w:rsid w:val="00E92A30"/>
    <w:rsid w:val="00E92B40"/>
    <w:rsid w:val="00E93354"/>
    <w:rsid w:val="00E93784"/>
    <w:rsid w:val="00E947D0"/>
    <w:rsid w:val="00E94CE5"/>
    <w:rsid w:val="00E94DA8"/>
    <w:rsid w:val="00E94DAD"/>
    <w:rsid w:val="00E94F8E"/>
    <w:rsid w:val="00E94FD9"/>
    <w:rsid w:val="00E95D81"/>
    <w:rsid w:val="00E95F3E"/>
    <w:rsid w:val="00E96078"/>
    <w:rsid w:val="00E961DE"/>
    <w:rsid w:val="00E964AD"/>
    <w:rsid w:val="00E965F5"/>
    <w:rsid w:val="00E968D6"/>
    <w:rsid w:val="00E96AB0"/>
    <w:rsid w:val="00E97071"/>
    <w:rsid w:val="00E97101"/>
    <w:rsid w:val="00E9743B"/>
    <w:rsid w:val="00EA01C0"/>
    <w:rsid w:val="00EA01DB"/>
    <w:rsid w:val="00EA0D61"/>
    <w:rsid w:val="00EA1379"/>
    <w:rsid w:val="00EA199F"/>
    <w:rsid w:val="00EA1AFE"/>
    <w:rsid w:val="00EA1D46"/>
    <w:rsid w:val="00EA208A"/>
    <w:rsid w:val="00EA2275"/>
    <w:rsid w:val="00EA235E"/>
    <w:rsid w:val="00EA24F0"/>
    <w:rsid w:val="00EA24FD"/>
    <w:rsid w:val="00EA2CED"/>
    <w:rsid w:val="00EA30B6"/>
    <w:rsid w:val="00EA368E"/>
    <w:rsid w:val="00EA3963"/>
    <w:rsid w:val="00EA423F"/>
    <w:rsid w:val="00EA44B9"/>
    <w:rsid w:val="00EA4E4E"/>
    <w:rsid w:val="00EA4F81"/>
    <w:rsid w:val="00EA4FEC"/>
    <w:rsid w:val="00EA51BA"/>
    <w:rsid w:val="00EA54D2"/>
    <w:rsid w:val="00EA5B91"/>
    <w:rsid w:val="00EA5E29"/>
    <w:rsid w:val="00EA63B5"/>
    <w:rsid w:val="00EA6517"/>
    <w:rsid w:val="00EA691A"/>
    <w:rsid w:val="00EA6A5A"/>
    <w:rsid w:val="00EA6AED"/>
    <w:rsid w:val="00EA799F"/>
    <w:rsid w:val="00EB0259"/>
    <w:rsid w:val="00EB0BE2"/>
    <w:rsid w:val="00EB0D15"/>
    <w:rsid w:val="00EB0F22"/>
    <w:rsid w:val="00EB11F8"/>
    <w:rsid w:val="00EB13ED"/>
    <w:rsid w:val="00EB1BBF"/>
    <w:rsid w:val="00EB1BE5"/>
    <w:rsid w:val="00EB27B1"/>
    <w:rsid w:val="00EB2BC3"/>
    <w:rsid w:val="00EB2D81"/>
    <w:rsid w:val="00EB3876"/>
    <w:rsid w:val="00EB3A2C"/>
    <w:rsid w:val="00EB3C3E"/>
    <w:rsid w:val="00EB3CE0"/>
    <w:rsid w:val="00EB3E33"/>
    <w:rsid w:val="00EB4207"/>
    <w:rsid w:val="00EB4212"/>
    <w:rsid w:val="00EB4BA7"/>
    <w:rsid w:val="00EB5870"/>
    <w:rsid w:val="00EB5BF9"/>
    <w:rsid w:val="00EB6620"/>
    <w:rsid w:val="00EB69B9"/>
    <w:rsid w:val="00EB6B58"/>
    <w:rsid w:val="00EB76F7"/>
    <w:rsid w:val="00EB7D0C"/>
    <w:rsid w:val="00EC0276"/>
    <w:rsid w:val="00EC0DE7"/>
    <w:rsid w:val="00EC1898"/>
    <w:rsid w:val="00EC1B14"/>
    <w:rsid w:val="00EC2889"/>
    <w:rsid w:val="00EC2F8B"/>
    <w:rsid w:val="00EC314E"/>
    <w:rsid w:val="00EC37D1"/>
    <w:rsid w:val="00EC3A6D"/>
    <w:rsid w:val="00EC3A7A"/>
    <w:rsid w:val="00EC430A"/>
    <w:rsid w:val="00EC45D4"/>
    <w:rsid w:val="00EC4D3C"/>
    <w:rsid w:val="00EC4E8D"/>
    <w:rsid w:val="00EC4F6E"/>
    <w:rsid w:val="00EC5BFB"/>
    <w:rsid w:val="00EC5E00"/>
    <w:rsid w:val="00EC6690"/>
    <w:rsid w:val="00EC6853"/>
    <w:rsid w:val="00EC69AD"/>
    <w:rsid w:val="00EC69FC"/>
    <w:rsid w:val="00EC774C"/>
    <w:rsid w:val="00EC7943"/>
    <w:rsid w:val="00EC79F1"/>
    <w:rsid w:val="00EC7E15"/>
    <w:rsid w:val="00ED004D"/>
    <w:rsid w:val="00ED0952"/>
    <w:rsid w:val="00ED0BD1"/>
    <w:rsid w:val="00ED0EE2"/>
    <w:rsid w:val="00ED111F"/>
    <w:rsid w:val="00ED14F2"/>
    <w:rsid w:val="00ED1793"/>
    <w:rsid w:val="00ED1EC2"/>
    <w:rsid w:val="00ED20A7"/>
    <w:rsid w:val="00ED21ED"/>
    <w:rsid w:val="00ED2253"/>
    <w:rsid w:val="00ED22B0"/>
    <w:rsid w:val="00ED2469"/>
    <w:rsid w:val="00ED2597"/>
    <w:rsid w:val="00ED25EB"/>
    <w:rsid w:val="00ED2ADA"/>
    <w:rsid w:val="00ED2E45"/>
    <w:rsid w:val="00ED318A"/>
    <w:rsid w:val="00ED33B7"/>
    <w:rsid w:val="00ED35DE"/>
    <w:rsid w:val="00ED3ACA"/>
    <w:rsid w:val="00ED3D85"/>
    <w:rsid w:val="00ED4126"/>
    <w:rsid w:val="00ED4211"/>
    <w:rsid w:val="00ED427F"/>
    <w:rsid w:val="00ED4BC4"/>
    <w:rsid w:val="00ED4CEB"/>
    <w:rsid w:val="00ED4D39"/>
    <w:rsid w:val="00ED4DAA"/>
    <w:rsid w:val="00ED5D05"/>
    <w:rsid w:val="00ED5FDC"/>
    <w:rsid w:val="00ED62D7"/>
    <w:rsid w:val="00ED670F"/>
    <w:rsid w:val="00ED6E66"/>
    <w:rsid w:val="00ED7093"/>
    <w:rsid w:val="00ED711A"/>
    <w:rsid w:val="00ED7D16"/>
    <w:rsid w:val="00ED7F37"/>
    <w:rsid w:val="00EE03A5"/>
    <w:rsid w:val="00EE09BD"/>
    <w:rsid w:val="00EE0C6D"/>
    <w:rsid w:val="00EE0FCA"/>
    <w:rsid w:val="00EE133A"/>
    <w:rsid w:val="00EE17BB"/>
    <w:rsid w:val="00EE1AAD"/>
    <w:rsid w:val="00EE1C92"/>
    <w:rsid w:val="00EE1DE8"/>
    <w:rsid w:val="00EE22FE"/>
    <w:rsid w:val="00EE2933"/>
    <w:rsid w:val="00EE299D"/>
    <w:rsid w:val="00EE386C"/>
    <w:rsid w:val="00EE406F"/>
    <w:rsid w:val="00EE437A"/>
    <w:rsid w:val="00EE43A8"/>
    <w:rsid w:val="00EE446C"/>
    <w:rsid w:val="00EE46C4"/>
    <w:rsid w:val="00EE470D"/>
    <w:rsid w:val="00EE48C0"/>
    <w:rsid w:val="00EE4F3A"/>
    <w:rsid w:val="00EE4FF4"/>
    <w:rsid w:val="00EE5362"/>
    <w:rsid w:val="00EE5488"/>
    <w:rsid w:val="00EE5552"/>
    <w:rsid w:val="00EE5AA5"/>
    <w:rsid w:val="00EE5F5A"/>
    <w:rsid w:val="00EE636E"/>
    <w:rsid w:val="00EE7339"/>
    <w:rsid w:val="00EE763F"/>
    <w:rsid w:val="00EE77E8"/>
    <w:rsid w:val="00EE7A2C"/>
    <w:rsid w:val="00EE7DE5"/>
    <w:rsid w:val="00EF03AE"/>
    <w:rsid w:val="00EF0421"/>
    <w:rsid w:val="00EF07D5"/>
    <w:rsid w:val="00EF0D95"/>
    <w:rsid w:val="00EF0F91"/>
    <w:rsid w:val="00EF16C5"/>
    <w:rsid w:val="00EF178D"/>
    <w:rsid w:val="00EF20DF"/>
    <w:rsid w:val="00EF241F"/>
    <w:rsid w:val="00EF2595"/>
    <w:rsid w:val="00EF2A72"/>
    <w:rsid w:val="00EF2DBE"/>
    <w:rsid w:val="00EF35AB"/>
    <w:rsid w:val="00EF380C"/>
    <w:rsid w:val="00EF3D1C"/>
    <w:rsid w:val="00EF3F2E"/>
    <w:rsid w:val="00EF45F3"/>
    <w:rsid w:val="00EF470A"/>
    <w:rsid w:val="00EF4960"/>
    <w:rsid w:val="00EF4AAD"/>
    <w:rsid w:val="00EF4DC0"/>
    <w:rsid w:val="00EF4FEB"/>
    <w:rsid w:val="00EF547B"/>
    <w:rsid w:val="00EF5584"/>
    <w:rsid w:val="00EF5BC6"/>
    <w:rsid w:val="00EF5E9F"/>
    <w:rsid w:val="00EF6C62"/>
    <w:rsid w:val="00EF6F7B"/>
    <w:rsid w:val="00EF70A5"/>
    <w:rsid w:val="00EF70AB"/>
    <w:rsid w:val="00EF74C3"/>
    <w:rsid w:val="00EF751A"/>
    <w:rsid w:val="00EF7776"/>
    <w:rsid w:val="00EF79E6"/>
    <w:rsid w:val="00F00053"/>
    <w:rsid w:val="00F009AF"/>
    <w:rsid w:val="00F0103C"/>
    <w:rsid w:val="00F013FD"/>
    <w:rsid w:val="00F0272C"/>
    <w:rsid w:val="00F0278F"/>
    <w:rsid w:val="00F02D52"/>
    <w:rsid w:val="00F02ECC"/>
    <w:rsid w:val="00F0329B"/>
    <w:rsid w:val="00F038BE"/>
    <w:rsid w:val="00F03B80"/>
    <w:rsid w:val="00F03D96"/>
    <w:rsid w:val="00F03DA9"/>
    <w:rsid w:val="00F04278"/>
    <w:rsid w:val="00F0439E"/>
    <w:rsid w:val="00F04472"/>
    <w:rsid w:val="00F04F5E"/>
    <w:rsid w:val="00F050ED"/>
    <w:rsid w:val="00F0544F"/>
    <w:rsid w:val="00F0548E"/>
    <w:rsid w:val="00F068EB"/>
    <w:rsid w:val="00F06941"/>
    <w:rsid w:val="00F06F0A"/>
    <w:rsid w:val="00F07326"/>
    <w:rsid w:val="00F07501"/>
    <w:rsid w:val="00F07A36"/>
    <w:rsid w:val="00F07AEC"/>
    <w:rsid w:val="00F07BD1"/>
    <w:rsid w:val="00F07BDE"/>
    <w:rsid w:val="00F07CAA"/>
    <w:rsid w:val="00F1017F"/>
    <w:rsid w:val="00F102D7"/>
    <w:rsid w:val="00F10502"/>
    <w:rsid w:val="00F10D90"/>
    <w:rsid w:val="00F10FDD"/>
    <w:rsid w:val="00F1114A"/>
    <w:rsid w:val="00F11685"/>
    <w:rsid w:val="00F11CA5"/>
    <w:rsid w:val="00F11CB4"/>
    <w:rsid w:val="00F12215"/>
    <w:rsid w:val="00F12292"/>
    <w:rsid w:val="00F13357"/>
    <w:rsid w:val="00F1341E"/>
    <w:rsid w:val="00F1357E"/>
    <w:rsid w:val="00F138EC"/>
    <w:rsid w:val="00F13909"/>
    <w:rsid w:val="00F149AC"/>
    <w:rsid w:val="00F14AA2"/>
    <w:rsid w:val="00F150C8"/>
    <w:rsid w:val="00F15180"/>
    <w:rsid w:val="00F15410"/>
    <w:rsid w:val="00F15862"/>
    <w:rsid w:val="00F15D61"/>
    <w:rsid w:val="00F15DC4"/>
    <w:rsid w:val="00F162AA"/>
    <w:rsid w:val="00F16BDC"/>
    <w:rsid w:val="00F16C48"/>
    <w:rsid w:val="00F16F3D"/>
    <w:rsid w:val="00F17255"/>
    <w:rsid w:val="00F17963"/>
    <w:rsid w:val="00F179B4"/>
    <w:rsid w:val="00F17CC5"/>
    <w:rsid w:val="00F17CF7"/>
    <w:rsid w:val="00F20234"/>
    <w:rsid w:val="00F202AA"/>
    <w:rsid w:val="00F203F9"/>
    <w:rsid w:val="00F205D6"/>
    <w:rsid w:val="00F20D5C"/>
    <w:rsid w:val="00F21280"/>
    <w:rsid w:val="00F219C6"/>
    <w:rsid w:val="00F21B18"/>
    <w:rsid w:val="00F21EB9"/>
    <w:rsid w:val="00F21F6A"/>
    <w:rsid w:val="00F21F8F"/>
    <w:rsid w:val="00F22F39"/>
    <w:rsid w:val="00F2317C"/>
    <w:rsid w:val="00F231D0"/>
    <w:rsid w:val="00F2377A"/>
    <w:rsid w:val="00F23E30"/>
    <w:rsid w:val="00F24414"/>
    <w:rsid w:val="00F247D0"/>
    <w:rsid w:val="00F2492A"/>
    <w:rsid w:val="00F2536B"/>
    <w:rsid w:val="00F2554D"/>
    <w:rsid w:val="00F25C8E"/>
    <w:rsid w:val="00F26077"/>
    <w:rsid w:val="00F2614B"/>
    <w:rsid w:val="00F26310"/>
    <w:rsid w:val="00F26545"/>
    <w:rsid w:val="00F265A9"/>
    <w:rsid w:val="00F2672F"/>
    <w:rsid w:val="00F26BFD"/>
    <w:rsid w:val="00F275FC"/>
    <w:rsid w:val="00F278DD"/>
    <w:rsid w:val="00F302B4"/>
    <w:rsid w:val="00F307F2"/>
    <w:rsid w:val="00F30926"/>
    <w:rsid w:val="00F30ADA"/>
    <w:rsid w:val="00F30C44"/>
    <w:rsid w:val="00F3105E"/>
    <w:rsid w:val="00F31678"/>
    <w:rsid w:val="00F31CE6"/>
    <w:rsid w:val="00F327E1"/>
    <w:rsid w:val="00F32C49"/>
    <w:rsid w:val="00F32FBA"/>
    <w:rsid w:val="00F334A8"/>
    <w:rsid w:val="00F334B2"/>
    <w:rsid w:val="00F335FB"/>
    <w:rsid w:val="00F339F0"/>
    <w:rsid w:val="00F33CB3"/>
    <w:rsid w:val="00F33EB6"/>
    <w:rsid w:val="00F33EED"/>
    <w:rsid w:val="00F343CD"/>
    <w:rsid w:val="00F35098"/>
    <w:rsid w:val="00F35416"/>
    <w:rsid w:val="00F3559D"/>
    <w:rsid w:val="00F359D3"/>
    <w:rsid w:val="00F35CFE"/>
    <w:rsid w:val="00F3607A"/>
    <w:rsid w:val="00F36668"/>
    <w:rsid w:val="00F36B9B"/>
    <w:rsid w:val="00F37285"/>
    <w:rsid w:val="00F374B7"/>
    <w:rsid w:val="00F37A03"/>
    <w:rsid w:val="00F37D76"/>
    <w:rsid w:val="00F37DB8"/>
    <w:rsid w:val="00F40495"/>
    <w:rsid w:val="00F40C1E"/>
    <w:rsid w:val="00F413C4"/>
    <w:rsid w:val="00F413FF"/>
    <w:rsid w:val="00F4172B"/>
    <w:rsid w:val="00F41F2E"/>
    <w:rsid w:val="00F4227C"/>
    <w:rsid w:val="00F4284C"/>
    <w:rsid w:val="00F42CF7"/>
    <w:rsid w:val="00F430FA"/>
    <w:rsid w:val="00F43602"/>
    <w:rsid w:val="00F43A41"/>
    <w:rsid w:val="00F43FEF"/>
    <w:rsid w:val="00F4430F"/>
    <w:rsid w:val="00F4436E"/>
    <w:rsid w:val="00F44619"/>
    <w:rsid w:val="00F44B3A"/>
    <w:rsid w:val="00F44BAE"/>
    <w:rsid w:val="00F44F23"/>
    <w:rsid w:val="00F451C8"/>
    <w:rsid w:val="00F45B18"/>
    <w:rsid w:val="00F45D7F"/>
    <w:rsid w:val="00F46225"/>
    <w:rsid w:val="00F46A2D"/>
    <w:rsid w:val="00F46D24"/>
    <w:rsid w:val="00F46F3F"/>
    <w:rsid w:val="00F47912"/>
    <w:rsid w:val="00F47D26"/>
    <w:rsid w:val="00F50240"/>
    <w:rsid w:val="00F5025D"/>
    <w:rsid w:val="00F5075C"/>
    <w:rsid w:val="00F508ED"/>
    <w:rsid w:val="00F50C61"/>
    <w:rsid w:val="00F50E0D"/>
    <w:rsid w:val="00F510C1"/>
    <w:rsid w:val="00F519D1"/>
    <w:rsid w:val="00F51A9D"/>
    <w:rsid w:val="00F52314"/>
    <w:rsid w:val="00F524E0"/>
    <w:rsid w:val="00F52851"/>
    <w:rsid w:val="00F528E7"/>
    <w:rsid w:val="00F52F4F"/>
    <w:rsid w:val="00F52FDC"/>
    <w:rsid w:val="00F53299"/>
    <w:rsid w:val="00F533F5"/>
    <w:rsid w:val="00F53E2D"/>
    <w:rsid w:val="00F54878"/>
    <w:rsid w:val="00F54A23"/>
    <w:rsid w:val="00F54BF6"/>
    <w:rsid w:val="00F555D1"/>
    <w:rsid w:val="00F559C8"/>
    <w:rsid w:val="00F5656B"/>
    <w:rsid w:val="00F5672A"/>
    <w:rsid w:val="00F56762"/>
    <w:rsid w:val="00F56A9C"/>
    <w:rsid w:val="00F5724A"/>
    <w:rsid w:val="00F5751A"/>
    <w:rsid w:val="00F57782"/>
    <w:rsid w:val="00F600B5"/>
    <w:rsid w:val="00F6015E"/>
    <w:rsid w:val="00F6032A"/>
    <w:rsid w:val="00F60FE9"/>
    <w:rsid w:val="00F613FB"/>
    <w:rsid w:val="00F61520"/>
    <w:rsid w:val="00F61787"/>
    <w:rsid w:val="00F62174"/>
    <w:rsid w:val="00F62674"/>
    <w:rsid w:val="00F62D5B"/>
    <w:rsid w:val="00F6364E"/>
    <w:rsid w:val="00F6382A"/>
    <w:rsid w:val="00F63C2D"/>
    <w:rsid w:val="00F6402A"/>
    <w:rsid w:val="00F64089"/>
    <w:rsid w:val="00F640A5"/>
    <w:rsid w:val="00F64582"/>
    <w:rsid w:val="00F6458B"/>
    <w:rsid w:val="00F64CC1"/>
    <w:rsid w:val="00F64DA1"/>
    <w:rsid w:val="00F65085"/>
    <w:rsid w:val="00F65798"/>
    <w:rsid w:val="00F65EE9"/>
    <w:rsid w:val="00F6603A"/>
    <w:rsid w:val="00F660EA"/>
    <w:rsid w:val="00F661E4"/>
    <w:rsid w:val="00F6670D"/>
    <w:rsid w:val="00F67201"/>
    <w:rsid w:val="00F6744C"/>
    <w:rsid w:val="00F678EE"/>
    <w:rsid w:val="00F67A53"/>
    <w:rsid w:val="00F67C6B"/>
    <w:rsid w:val="00F67F27"/>
    <w:rsid w:val="00F70278"/>
    <w:rsid w:val="00F70469"/>
    <w:rsid w:val="00F70715"/>
    <w:rsid w:val="00F7088C"/>
    <w:rsid w:val="00F71692"/>
    <w:rsid w:val="00F72049"/>
    <w:rsid w:val="00F7270B"/>
    <w:rsid w:val="00F727DA"/>
    <w:rsid w:val="00F72E03"/>
    <w:rsid w:val="00F72E3E"/>
    <w:rsid w:val="00F72FAA"/>
    <w:rsid w:val="00F73106"/>
    <w:rsid w:val="00F73218"/>
    <w:rsid w:val="00F73307"/>
    <w:rsid w:val="00F73A4C"/>
    <w:rsid w:val="00F73ADB"/>
    <w:rsid w:val="00F74389"/>
    <w:rsid w:val="00F744FA"/>
    <w:rsid w:val="00F74EE4"/>
    <w:rsid w:val="00F75164"/>
    <w:rsid w:val="00F75390"/>
    <w:rsid w:val="00F756C0"/>
    <w:rsid w:val="00F75A21"/>
    <w:rsid w:val="00F75B4F"/>
    <w:rsid w:val="00F75F12"/>
    <w:rsid w:val="00F761A5"/>
    <w:rsid w:val="00F76446"/>
    <w:rsid w:val="00F76536"/>
    <w:rsid w:val="00F7653C"/>
    <w:rsid w:val="00F76A52"/>
    <w:rsid w:val="00F76B24"/>
    <w:rsid w:val="00F76BC5"/>
    <w:rsid w:val="00F76CEB"/>
    <w:rsid w:val="00F76E49"/>
    <w:rsid w:val="00F76EAD"/>
    <w:rsid w:val="00F7786D"/>
    <w:rsid w:val="00F77910"/>
    <w:rsid w:val="00F779AE"/>
    <w:rsid w:val="00F77D4A"/>
    <w:rsid w:val="00F77E45"/>
    <w:rsid w:val="00F80384"/>
    <w:rsid w:val="00F80717"/>
    <w:rsid w:val="00F81AB6"/>
    <w:rsid w:val="00F81D70"/>
    <w:rsid w:val="00F8224F"/>
    <w:rsid w:val="00F83387"/>
    <w:rsid w:val="00F8382B"/>
    <w:rsid w:val="00F838F2"/>
    <w:rsid w:val="00F83A04"/>
    <w:rsid w:val="00F83A42"/>
    <w:rsid w:val="00F83DB0"/>
    <w:rsid w:val="00F83F37"/>
    <w:rsid w:val="00F84196"/>
    <w:rsid w:val="00F84D2D"/>
    <w:rsid w:val="00F84D5A"/>
    <w:rsid w:val="00F84EE7"/>
    <w:rsid w:val="00F852F3"/>
    <w:rsid w:val="00F85411"/>
    <w:rsid w:val="00F85A26"/>
    <w:rsid w:val="00F85BE0"/>
    <w:rsid w:val="00F85CAE"/>
    <w:rsid w:val="00F865F4"/>
    <w:rsid w:val="00F86664"/>
    <w:rsid w:val="00F87448"/>
    <w:rsid w:val="00F87649"/>
    <w:rsid w:val="00F87C56"/>
    <w:rsid w:val="00F90142"/>
    <w:rsid w:val="00F9014C"/>
    <w:rsid w:val="00F90431"/>
    <w:rsid w:val="00F905CA"/>
    <w:rsid w:val="00F90757"/>
    <w:rsid w:val="00F90DEC"/>
    <w:rsid w:val="00F90F19"/>
    <w:rsid w:val="00F91301"/>
    <w:rsid w:val="00F91416"/>
    <w:rsid w:val="00F9150A"/>
    <w:rsid w:val="00F916A9"/>
    <w:rsid w:val="00F91A70"/>
    <w:rsid w:val="00F91B84"/>
    <w:rsid w:val="00F91E84"/>
    <w:rsid w:val="00F92038"/>
    <w:rsid w:val="00F921BC"/>
    <w:rsid w:val="00F927B2"/>
    <w:rsid w:val="00F92C3E"/>
    <w:rsid w:val="00F933D8"/>
    <w:rsid w:val="00F93673"/>
    <w:rsid w:val="00F937E8"/>
    <w:rsid w:val="00F93D76"/>
    <w:rsid w:val="00F94051"/>
    <w:rsid w:val="00F94081"/>
    <w:rsid w:val="00F942C3"/>
    <w:rsid w:val="00F9442B"/>
    <w:rsid w:val="00F94602"/>
    <w:rsid w:val="00F9470D"/>
    <w:rsid w:val="00F94738"/>
    <w:rsid w:val="00F949FE"/>
    <w:rsid w:val="00F94D06"/>
    <w:rsid w:val="00F95E46"/>
    <w:rsid w:val="00F961A5"/>
    <w:rsid w:val="00F96C7E"/>
    <w:rsid w:val="00F97AE3"/>
    <w:rsid w:val="00FA0326"/>
    <w:rsid w:val="00FA04F2"/>
    <w:rsid w:val="00FA0865"/>
    <w:rsid w:val="00FA095A"/>
    <w:rsid w:val="00FA0BD6"/>
    <w:rsid w:val="00FA0CCF"/>
    <w:rsid w:val="00FA0FE4"/>
    <w:rsid w:val="00FA140B"/>
    <w:rsid w:val="00FA1C0E"/>
    <w:rsid w:val="00FA1DAC"/>
    <w:rsid w:val="00FA1DFB"/>
    <w:rsid w:val="00FA1FD0"/>
    <w:rsid w:val="00FA25DB"/>
    <w:rsid w:val="00FA2779"/>
    <w:rsid w:val="00FA2F61"/>
    <w:rsid w:val="00FA30D6"/>
    <w:rsid w:val="00FA318D"/>
    <w:rsid w:val="00FA31E1"/>
    <w:rsid w:val="00FA3586"/>
    <w:rsid w:val="00FA37E3"/>
    <w:rsid w:val="00FA46EB"/>
    <w:rsid w:val="00FA4FF3"/>
    <w:rsid w:val="00FA5231"/>
    <w:rsid w:val="00FA5934"/>
    <w:rsid w:val="00FA5955"/>
    <w:rsid w:val="00FA6282"/>
    <w:rsid w:val="00FA656F"/>
    <w:rsid w:val="00FA674C"/>
    <w:rsid w:val="00FA6C5B"/>
    <w:rsid w:val="00FA6F83"/>
    <w:rsid w:val="00FA72BF"/>
    <w:rsid w:val="00FA7E25"/>
    <w:rsid w:val="00FA7FC0"/>
    <w:rsid w:val="00FB0815"/>
    <w:rsid w:val="00FB1176"/>
    <w:rsid w:val="00FB1188"/>
    <w:rsid w:val="00FB1827"/>
    <w:rsid w:val="00FB1EB6"/>
    <w:rsid w:val="00FB20DE"/>
    <w:rsid w:val="00FB2553"/>
    <w:rsid w:val="00FB29F1"/>
    <w:rsid w:val="00FB2AE8"/>
    <w:rsid w:val="00FB2C1F"/>
    <w:rsid w:val="00FB2D84"/>
    <w:rsid w:val="00FB2DBC"/>
    <w:rsid w:val="00FB2E7B"/>
    <w:rsid w:val="00FB352B"/>
    <w:rsid w:val="00FB36E2"/>
    <w:rsid w:val="00FB3B38"/>
    <w:rsid w:val="00FB3FCA"/>
    <w:rsid w:val="00FB4167"/>
    <w:rsid w:val="00FB4553"/>
    <w:rsid w:val="00FB4848"/>
    <w:rsid w:val="00FB4889"/>
    <w:rsid w:val="00FB50FF"/>
    <w:rsid w:val="00FB5155"/>
    <w:rsid w:val="00FB5333"/>
    <w:rsid w:val="00FB5484"/>
    <w:rsid w:val="00FB54FF"/>
    <w:rsid w:val="00FB5633"/>
    <w:rsid w:val="00FB680A"/>
    <w:rsid w:val="00FB6820"/>
    <w:rsid w:val="00FB6EE4"/>
    <w:rsid w:val="00FB7179"/>
    <w:rsid w:val="00FB7358"/>
    <w:rsid w:val="00FB7754"/>
    <w:rsid w:val="00FB7CE2"/>
    <w:rsid w:val="00FB7D4F"/>
    <w:rsid w:val="00FB7E09"/>
    <w:rsid w:val="00FB7F6E"/>
    <w:rsid w:val="00FC00AA"/>
    <w:rsid w:val="00FC0272"/>
    <w:rsid w:val="00FC02C7"/>
    <w:rsid w:val="00FC04E2"/>
    <w:rsid w:val="00FC07A1"/>
    <w:rsid w:val="00FC08D2"/>
    <w:rsid w:val="00FC09BC"/>
    <w:rsid w:val="00FC0D8A"/>
    <w:rsid w:val="00FC0DEC"/>
    <w:rsid w:val="00FC0F4F"/>
    <w:rsid w:val="00FC1055"/>
    <w:rsid w:val="00FC165F"/>
    <w:rsid w:val="00FC172D"/>
    <w:rsid w:val="00FC2123"/>
    <w:rsid w:val="00FC24B8"/>
    <w:rsid w:val="00FC29CC"/>
    <w:rsid w:val="00FC2BB6"/>
    <w:rsid w:val="00FC2C1A"/>
    <w:rsid w:val="00FC2E55"/>
    <w:rsid w:val="00FC308E"/>
    <w:rsid w:val="00FC3122"/>
    <w:rsid w:val="00FC3652"/>
    <w:rsid w:val="00FC3749"/>
    <w:rsid w:val="00FC4A9E"/>
    <w:rsid w:val="00FC4D17"/>
    <w:rsid w:val="00FC512B"/>
    <w:rsid w:val="00FC54C9"/>
    <w:rsid w:val="00FC578D"/>
    <w:rsid w:val="00FC61FC"/>
    <w:rsid w:val="00FC7A94"/>
    <w:rsid w:val="00FC7C0B"/>
    <w:rsid w:val="00FC7EB1"/>
    <w:rsid w:val="00FD12EC"/>
    <w:rsid w:val="00FD21A5"/>
    <w:rsid w:val="00FD26D9"/>
    <w:rsid w:val="00FD2CCB"/>
    <w:rsid w:val="00FD2E6F"/>
    <w:rsid w:val="00FD3457"/>
    <w:rsid w:val="00FD35D4"/>
    <w:rsid w:val="00FD3EFA"/>
    <w:rsid w:val="00FD4746"/>
    <w:rsid w:val="00FD523D"/>
    <w:rsid w:val="00FD5599"/>
    <w:rsid w:val="00FD5735"/>
    <w:rsid w:val="00FD585D"/>
    <w:rsid w:val="00FD5A15"/>
    <w:rsid w:val="00FD5BAD"/>
    <w:rsid w:val="00FD5CE6"/>
    <w:rsid w:val="00FD5D18"/>
    <w:rsid w:val="00FD5D4A"/>
    <w:rsid w:val="00FD5D7B"/>
    <w:rsid w:val="00FD5FD0"/>
    <w:rsid w:val="00FD6593"/>
    <w:rsid w:val="00FD6AAF"/>
    <w:rsid w:val="00FD6C68"/>
    <w:rsid w:val="00FD6D69"/>
    <w:rsid w:val="00FD7505"/>
    <w:rsid w:val="00FD7AA1"/>
    <w:rsid w:val="00FD7DD9"/>
    <w:rsid w:val="00FE0131"/>
    <w:rsid w:val="00FE0646"/>
    <w:rsid w:val="00FE0FDC"/>
    <w:rsid w:val="00FE13BB"/>
    <w:rsid w:val="00FE1754"/>
    <w:rsid w:val="00FE17E2"/>
    <w:rsid w:val="00FE1AFA"/>
    <w:rsid w:val="00FE1CFD"/>
    <w:rsid w:val="00FE1E26"/>
    <w:rsid w:val="00FE1E82"/>
    <w:rsid w:val="00FE25A6"/>
    <w:rsid w:val="00FE2961"/>
    <w:rsid w:val="00FE2D2D"/>
    <w:rsid w:val="00FE2F55"/>
    <w:rsid w:val="00FE35C0"/>
    <w:rsid w:val="00FE38C8"/>
    <w:rsid w:val="00FE4092"/>
    <w:rsid w:val="00FE43B8"/>
    <w:rsid w:val="00FE462E"/>
    <w:rsid w:val="00FE48D9"/>
    <w:rsid w:val="00FE4926"/>
    <w:rsid w:val="00FE5705"/>
    <w:rsid w:val="00FE5EE4"/>
    <w:rsid w:val="00FE636B"/>
    <w:rsid w:val="00FE65CC"/>
    <w:rsid w:val="00FE6626"/>
    <w:rsid w:val="00FE6D74"/>
    <w:rsid w:val="00FE7262"/>
    <w:rsid w:val="00FE732E"/>
    <w:rsid w:val="00FE7818"/>
    <w:rsid w:val="00FF01D1"/>
    <w:rsid w:val="00FF112B"/>
    <w:rsid w:val="00FF1656"/>
    <w:rsid w:val="00FF1940"/>
    <w:rsid w:val="00FF1A8E"/>
    <w:rsid w:val="00FF1AEA"/>
    <w:rsid w:val="00FF1C69"/>
    <w:rsid w:val="00FF1CC9"/>
    <w:rsid w:val="00FF1E1B"/>
    <w:rsid w:val="00FF20C4"/>
    <w:rsid w:val="00FF2966"/>
    <w:rsid w:val="00FF2D13"/>
    <w:rsid w:val="00FF3544"/>
    <w:rsid w:val="00FF3B29"/>
    <w:rsid w:val="00FF3F3D"/>
    <w:rsid w:val="00FF40A1"/>
    <w:rsid w:val="00FF476B"/>
    <w:rsid w:val="00FF48DF"/>
    <w:rsid w:val="00FF4E9F"/>
    <w:rsid w:val="00FF5563"/>
    <w:rsid w:val="00FF5709"/>
    <w:rsid w:val="00FF5736"/>
    <w:rsid w:val="00FF63C9"/>
    <w:rsid w:val="00FF6811"/>
    <w:rsid w:val="00FF685E"/>
    <w:rsid w:val="00FF694D"/>
    <w:rsid w:val="00FF6BBE"/>
    <w:rsid w:val="00FF6EB0"/>
    <w:rsid w:val="00FF7071"/>
    <w:rsid w:val="00FF7749"/>
    <w:rsid w:val="00FF7A8E"/>
    <w:rsid w:val="00FF7AD8"/>
    <w:rsid w:val="00FF7B3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martTagType w:namespaceuri="urn:schemas-microsoft-com:office:smarttags" w:name="place"/>
  <w:smartTagType w:namespaceuri="urn:schemas-microsoft-com:office:smarttags" w:name="PlaceType"/>
  <w:smartTagType w:namespaceuri="urn:schemas-microsoft-com:office:smarttags" w:name="PlaceName"/>
  <w:shapeDefaults>
    <o:shapedefaults v:ext="edit" spidmax="2049">
      <o:colormru v:ext="edit" colors="#eaeaea"/>
    </o:shapedefaults>
    <o:shapelayout v:ext="edit">
      <o:idmap v:ext="edit" data="1"/>
    </o:shapelayout>
  </w:shapeDefaults>
  <w:decimalSymbol w:val="."/>
  <w:listSeparator w:val=","/>
  <w15:docId w15:val="{F4B7B78F-C0A7-496D-BE56-FBD51004322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iPriority="99" w:unhideWhenUsed="1"/>
    <w:lsdException w:name="endnote text" w:semiHidden="1" w:uiPriority="99"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2">
    <w:name w:val="Normal"/>
    <w:qFormat/>
    <w:rsid w:val="00797162"/>
    <w:pPr>
      <w:widowControl w:val="0"/>
      <w:spacing w:line="400" w:lineRule="exact"/>
      <w:ind w:firstLineChars="200" w:firstLine="200"/>
      <w:jc w:val="both"/>
    </w:pPr>
    <w:rPr>
      <w:kern w:val="2"/>
      <w:sz w:val="24"/>
      <w:szCs w:val="24"/>
    </w:rPr>
  </w:style>
  <w:style w:type="paragraph" w:styleId="1">
    <w:name w:val="heading 1"/>
    <w:basedOn w:val="a3"/>
    <w:next w:val="a2"/>
    <w:qFormat/>
    <w:rsid w:val="00CC16B7"/>
    <w:pPr>
      <w:numPr>
        <w:numId w:val="14"/>
      </w:numPr>
      <w:ind w:left="705"/>
    </w:pPr>
  </w:style>
  <w:style w:type="paragraph" w:styleId="22">
    <w:name w:val="heading 2"/>
    <w:basedOn w:val="a2"/>
    <w:next w:val="a2"/>
    <w:link w:val="2Char"/>
    <w:semiHidden/>
    <w:unhideWhenUsed/>
    <w:qFormat/>
    <w:rsid w:val="007874E8"/>
    <w:pPr>
      <w:keepNext/>
      <w:keepLines/>
      <w:spacing w:before="260" w:after="260" w:line="416" w:lineRule="atLeast"/>
      <w:outlineLvl w:val="1"/>
    </w:pPr>
    <w:rPr>
      <w:rFonts w:asciiTheme="majorHAnsi" w:eastAsiaTheme="majorEastAsia" w:hAnsiTheme="majorHAnsi" w:cstheme="majorBidi"/>
      <w:b/>
      <w:bCs/>
      <w:sz w:val="32"/>
      <w:szCs w:val="32"/>
    </w:rPr>
  </w:style>
  <w:style w:type="paragraph" w:styleId="32">
    <w:name w:val="heading 3"/>
    <w:basedOn w:val="a2"/>
    <w:next w:val="a2"/>
    <w:link w:val="3Char"/>
    <w:semiHidden/>
    <w:unhideWhenUsed/>
    <w:qFormat/>
    <w:rsid w:val="007874E8"/>
    <w:pPr>
      <w:keepNext/>
      <w:keepLines/>
      <w:spacing w:before="260" w:after="260" w:line="416" w:lineRule="atLeast"/>
      <w:outlineLvl w:val="2"/>
    </w:pPr>
    <w:rPr>
      <w:b/>
      <w:bCs/>
      <w:sz w:val="32"/>
      <w:szCs w:val="32"/>
    </w:rPr>
  </w:style>
  <w:style w:type="paragraph" w:styleId="41">
    <w:name w:val="heading 4"/>
    <w:basedOn w:val="a2"/>
    <w:next w:val="a2"/>
    <w:link w:val="4Char"/>
    <w:semiHidden/>
    <w:unhideWhenUsed/>
    <w:qFormat/>
    <w:rsid w:val="007874E8"/>
    <w:pPr>
      <w:keepNext/>
      <w:keepLines/>
      <w:numPr>
        <w:ilvl w:val="3"/>
        <w:numId w:val="14"/>
      </w:numPr>
      <w:spacing w:before="280" w:after="290" w:line="376" w:lineRule="atLeast"/>
      <w:ind w:firstLineChars="0"/>
      <w:outlineLvl w:val="3"/>
    </w:pPr>
    <w:rPr>
      <w:rFonts w:asciiTheme="majorHAnsi" w:eastAsiaTheme="majorEastAsia" w:hAnsiTheme="majorHAnsi" w:cstheme="majorBidi"/>
      <w:b/>
      <w:bCs/>
      <w:sz w:val="28"/>
      <w:szCs w:val="28"/>
    </w:rPr>
  </w:style>
  <w:style w:type="paragraph" w:styleId="51">
    <w:name w:val="heading 5"/>
    <w:basedOn w:val="a2"/>
    <w:next w:val="a2"/>
    <w:link w:val="5Char"/>
    <w:semiHidden/>
    <w:unhideWhenUsed/>
    <w:qFormat/>
    <w:rsid w:val="007874E8"/>
    <w:pPr>
      <w:keepNext/>
      <w:keepLines/>
      <w:numPr>
        <w:ilvl w:val="4"/>
        <w:numId w:val="14"/>
      </w:numPr>
      <w:spacing w:before="280" w:after="290" w:line="376" w:lineRule="atLeast"/>
      <w:ind w:firstLineChars="0"/>
      <w:outlineLvl w:val="4"/>
    </w:pPr>
    <w:rPr>
      <w:b/>
      <w:bCs/>
      <w:sz w:val="28"/>
      <w:szCs w:val="28"/>
    </w:rPr>
  </w:style>
  <w:style w:type="paragraph" w:styleId="6">
    <w:name w:val="heading 6"/>
    <w:basedOn w:val="a2"/>
    <w:next w:val="a2"/>
    <w:link w:val="6Char"/>
    <w:semiHidden/>
    <w:unhideWhenUsed/>
    <w:qFormat/>
    <w:rsid w:val="007874E8"/>
    <w:pPr>
      <w:keepNext/>
      <w:keepLines/>
      <w:numPr>
        <w:ilvl w:val="5"/>
        <w:numId w:val="14"/>
      </w:numPr>
      <w:spacing w:before="240" w:after="64" w:line="320" w:lineRule="atLeast"/>
      <w:ind w:firstLineChars="0"/>
      <w:outlineLvl w:val="5"/>
    </w:pPr>
    <w:rPr>
      <w:rFonts w:asciiTheme="majorHAnsi" w:eastAsiaTheme="majorEastAsia" w:hAnsiTheme="majorHAnsi" w:cstheme="majorBidi"/>
      <w:b/>
      <w:bCs/>
    </w:rPr>
  </w:style>
  <w:style w:type="paragraph" w:styleId="7">
    <w:name w:val="heading 7"/>
    <w:basedOn w:val="a2"/>
    <w:next w:val="a2"/>
    <w:link w:val="7Char"/>
    <w:semiHidden/>
    <w:unhideWhenUsed/>
    <w:qFormat/>
    <w:rsid w:val="007874E8"/>
    <w:pPr>
      <w:keepNext/>
      <w:keepLines/>
      <w:numPr>
        <w:ilvl w:val="6"/>
        <w:numId w:val="14"/>
      </w:numPr>
      <w:spacing w:before="240" w:after="64" w:line="320" w:lineRule="atLeast"/>
      <w:ind w:firstLineChars="0"/>
      <w:outlineLvl w:val="6"/>
    </w:pPr>
    <w:rPr>
      <w:b/>
      <w:bCs/>
    </w:rPr>
  </w:style>
  <w:style w:type="paragraph" w:styleId="8">
    <w:name w:val="heading 8"/>
    <w:basedOn w:val="a2"/>
    <w:next w:val="a2"/>
    <w:link w:val="8Char"/>
    <w:semiHidden/>
    <w:unhideWhenUsed/>
    <w:qFormat/>
    <w:rsid w:val="007874E8"/>
    <w:pPr>
      <w:keepNext/>
      <w:keepLines/>
      <w:numPr>
        <w:ilvl w:val="7"/>
        <w:numId w:val="14"/>
      </w:numPr>
      <w:spacing w:before="240" w:after="64" w:line="320" w:lineRule="atLeast"/>
      <w:ind w:firstLineChars="0"/>
      <w:outlineLvl w:val="7"/>
    </w:pPr>
    <w:rPr>
      <w:rFonts w:asciiTheme="majorHAnsi" w:eastAsiaTheme="majorEastAsia" w:hAnsiTheme="majorHAnsi" w:cstheme="majorBidi"/>
    </w:rPr>
  </w:style>
  <w:style w:type="paragraph" w:styleId="9">
    <w:name w:val="heading 9"/>
    <w:basedOn w:val="a2"/>
    <w:next w:val="a2"/>
    <w:link w:val="9Char"/>
    <w:semiHidden/>
    <w:unhideWhenUsed/>
    <w:qFormat/>
    <w:rsid w:val="007874E8"/>
    <w:pPr>
      <w:keepNext/>
      <w:keepLines/>
      <w:numPr>
        <w:ilvl w:val="8"/>
        <w:numId w:val="14"/>
      </w:numPr>
      <w:spacing w:before="240" w:after="64" w:line="320" w:lineRule="atLeast"/>
      <w:ind w:firstLineChars="0"/>
      <w:outlineLvl w:val="8"/>
    </w:pPr>
    <w:rPr>
      <w:rFonts w:asciiTheme="majorHAnsi" w:eastAsiaTheme="majorEastAsia" w:hAnsiTheme="majorHAnsi" w:cstheme="majorBidi"/>
      <w:sz w:val="21"/>
      <w:szCs w:val="21"/>
    </w:rPr>
  </w:style>
  <w:style w:type="character" w:default="1" w:styleId="a4">
    <w:name w:val="Default Paragraph Font"/>
    <w:uiPriority w:val="1"/>
    <w:unhideWhenUsed/>
  </w:style>
  <w:style w:type="table" w:default="1" w:styleId="a5">
    <w:name w:val="Normal Table"/>
    <w:uiPriority w:val="99"/>
    <w:semiHidden/>
    <w:unhideWhenUsed/>
    <w:tblPr>
      <w:tblInd w:w="0" w:type="dxa"/>
      <w:tblCellMar>
        <w:top w:w="0" w:type="dxa"/>
        <w:left w:w="108" w:type="dxa"/>
        <w:bottom w:w="0" w:type="dxa"/>
        <w:right w:w="108" w:type="dxa"/>
      </w:tblCellMar>
    </w:tblPr>
  </w:style>
  <w:style w:type="numbering" w:default="1" w:styleId="a6">
    <w:name w:val="No List"/>
    <w:uiPriority w:val="99"/>
    <w:semiHidden/>
    <w:unhideWhenUsed/>
  </w:style>
  <w:style w:type="paragraph" w:styleId="a7">
    <w:name w:val="Body Text Indent"/>
    <w:basedOn w:val="a2"/>
    <w:link w:val="Char"/>
    <w:rsid w:val="00B75E66"/>
    <w:pPr>
      <w:spacing w:line="300" w:lineRule="auto"/>
      <w:ind w:firstLine="560"/>
    </w:pPr>
    <w:rPr>
      <w:sz w:val="28"/>
      <w:szCs w:val="28"/>
    </w:rPr>
  </w:style>
  <w:style w:type="paragraph" w:styleId="a8">
    <w:name w:val="Balloon Text"/>
    <w:basedOn w:val="a2"/>
    <w:semiHidden/>
    <w:rsid w:val="005B5E2D"/>
    <w:rPr>
      <w:sz w:val="18"/>
      <w:szCs w:val="18"/>
    </w:rPr>
  </w:style>
  <w:style w:type="table" w:styleId="a9">
    <w:name w:val="Table Grid"/>
    <w:basedOn w:val="a5"/>
    <w:rsid w:val="00C30B5A"/>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a">
    <w:name w:val="footer"/>
    <w:basedOn w:val="a2"/>
    <w:link w:val="Char0"/>
    <w:uiPriority w:val="99"/>
    <w:rsid w:val="003E4317"/>
    <w:pPr>
      <w:tabs>
        <w:tab w:val="center" w:pos="4153"/>
        <w:tab w:val="right" w:pos="8306"/>
      </w:tabs>
      <w:snapToGrid w:val="0"/>
      <w:jc w:val="left"/>
    </w:pPr>
    <w:rPr>
      <w:sz w:val="18"/>
      <w:szCs w:val="18"/>
    </w:rPr>
  </w:style>
  <w:style w:type="character" w:styleId="ab">
    <w:name w:val="page number"/>
    <w:basedOn w:val="a4"/>
    <w:rsid w:val="003E4317"/>
  </w:style>
  <w:style w:type="paragraph" w:styleId="ac">
    <w:name w:val="header"/>
    <w:basedOn w:val="a2"/>
    <w:link w:val="Char1"/>
    <w:uiPriority w:val="99"/>
    <w:rsid w:val="003E4317"/>
    <w:pPr>
      <w:pBdr>
        <w:bottom w:val="single" w:sz="6" w:space="1" w:color="auto"/>
      </w:pBdr>
      <w:tabs>
        <w:tab w:val="center" w:pos="4153"/>
        <w:tab w:val="right" w:pos="8306"/>
      </w:tabs>
      <w:snapToGrid w:val="0"/>
      <w:jc w:val="center"/>
    </w:pPr>
    <w:rPr>
      <w:sz w:val="18"/>
      <w:szCs w:val="18"/>
    </w:rPr>
  </w:style>
  <w:style w:type="paragraph" w:customStyle="1" w:styleId="ad">
    <w:name w:val="段落"/>
    <w:basedOn w:val="a2"/>
    <w:rsid w:val="002C6056"/>
    <w:pPr>
      <w:widowControl/>
      <w:adjustRightInd w:val="0"/>
      <w:spacing w:line="420" w:lineRule="exact"/>
      <w:ind w:firstLine="520"/>
      <w:textAlignment w:val="baseline"/>
    </w:pPr>
    <w:rPr>
      <w:spacing w:val="10"/>
      <w:kern w:val="0"/>
      <w:szCs w:val="20"/>
    </w:rPr>
  </w:style>
  <w:style w:type="paragraph" w:customStyle="1" w:styleId="10">
    <w:name w:val="1"/>
    <w:basedOn w:val="a2"/>
    <w:next w:val="ae"/>
    <w:rsid w:val="00A821FC"/>
    <w:pPr>
      <w:widowControl/>
      <w:spacing w:before="100" w:beforeAutospacing="1" w:after="100" w:afterAutospacing="1"/>
      <w:jc w:val="left"/>
    </w:pPr>
    <w:rPr>
      <w:kern w:val="0"/>
      <w:sz w:val="12"/>
      <w:szCs w:val="12"/>
    </w:rPr>
  </w:style>
  <w:style w:type="paragraph" w:styleId="ae">
    <w:name w:val="Normal (Web)"/>
    <w:basedOn w:val="a2"/>
    <w:rsid w:val="00A821FC"/>
  </w:style>
  <w:style w:type="table" w:styleId="11">
    <w:name w:val="Table Simple 1"/>
    <w:basedOn w:val="a5"/>
    <w:rsid w:val="002A12B6"/>
    <w:pPr>
      <w:widowControl w:val="0"/>
      <w:jc w:val="both"/>
    </w:pPr>
    <w:tblPr>
      <w:tblInd w:w="0" w:type="dxa"/>
      <w:tblBorders>
        <w:top w:val="single" w:sz="12" w:space="0" w:color="008000"/>
        <w:bottom w:val="single" w:sz="12" w:space="0" w:color="008000"/>
      </w:tblBorders>
      <w:tblCellMar>
        <w:top w:w="0" w:type="dxa"/>
        <w:left w:w="108" w:type="dxa"/>
        <w:bottom w:w="0" w:type="dxa"/>
        <w:right w:w="108" w:type="dxa"/>
      </w:tblCellMar>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af">
    <w:name w:val="Table Contemporary"/>
    <w:basedOn w:val="a5"/>
    <w:rsid w:val="002078AB"/>
    <w:pPr>
      <w:widowControl w:val="0"/>
      <w:jc w:val="both"/>
    </w:pPr>
    <w:tblPr>
      <w:tblStyleRowBandSize w:val="1"/>
      <w:tblInd w:w="0" w:type="dxa"/>
      <w:tblBorders>
        <w:insideH w:val="single" w:sz="18" w:space="0" w:color="FFFFFF"/>
        <w:insideV w:val="single" w:sz="18" w:space="0" w:color="FFFFFF"/>
      </w:tblBorders>
      <w:tblCellMar>
        <w:top w:w="0" w:type="dxa"/>
        <w:left w:w="108" w:type="dxa"/>
        <w:bottom w:w="0" w:type="dxa"/>
        <w:right w:w="108" w:type="dxa"/>
      </w:tblCellMar>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character" w:styleId="af0">
    <w:name w:val="Hyperlink"/>
    <w:basedOn w:val="a4"/>
    <w:uiPriority w:val="99"/>
    <w:rsid w:val="00593A61"/>
    <w:rPr>
      <w:color w:val="0000FF"/>
      <w:u w:val="single"/>
    </w:rPr>
  </w:style>
  <w:style w:type="paragraph" w:styleId="12">
    <w:name w:val="toc 1"/>
    <w:basedOn w:val="a2"/>
    <w:next w:val="a2"/>
    <w:autoRedefine/>
    <w:uiPriority w:val="39"/>
    <w:qFormat/>
    <w:rsid w:val="00C45F47"/>
    <w:pPr>
      <w:tabs>
        <w:tab w:val="right" w:leader="dot" w:pos="8296"/>
      </w:tabs>
      <w:spacing w:before="120"/>
      <w:ind w:firstLine="560"/>
    </w:pPr>
    <w:rPr>
      <w:sz w:val="28"/>
    </w:rPr>
  </w:style>
  <w:style w:type="paragraph" w:styleId="23">
    <w:name w:val="toc 2"/>
    <w:basedOn w:val="a2"/>
    <w:next w:val="a2"/>
    <w:autoRedefine/>
    <w:uiPriority w:val="39"/>
    <w:qFormat/>
    <w:rsid w:val="00C45F47"/>
    <w:pPr>
      <w:tabs>
        <w:tab w:val="right" w:leader="dot" w:pos="8268"/>
      </w:tabs>
      <w:spacing w:before="120"/>
      <w:ind w:leftChars="200" w:left="200"/>
    </w:pPr>
  </w:style>
  <w:style w:type="paragraph" w:styleId="33">
    <w:name w:val="toc 3"/>
    <w:basedOn w:val="a2"/>
    <w:next w:val="a2"/>
    <w:autoRedefine/>
    <w:uiPriority w:val="39"/>
    <w:rsid w:val="00C45F47"/>
    <w:pPr>
      <w:tabs>
        <w:tab w:val="left" w:pos="2070"/>
        <w:tab w:val="right" w:leader="dot" w:pos="8268"/>
      </w:tabs>
      <w:spacing w:before="120"/>
      <w:ind w:leftChars="400" w:left="400"/>
    </w:pPr>
    <w:rPr>
      <w:noProof/>
      <w:sz w:val="21"/>
      <w:szCs w:val="21"/>
    </w:rPr>
  </w:style>
  <w:style w:type="paragraph" w:styleId="af1">
    <w:name w:val="Date"/>
    <w:basedOn w:val="a2"/>
    <w:next w:val="a2"/>
    <w:rsid w:val="00997A6C"/>
    <w:pPr>
      <w:ind w:leftChars="2500" w:left="100"/>
    </w:pPr>
  </w:style>
  <w:style w:type="paragraph" w:styleId="af2">
    <w:name w:val="Plain Text"/>
    <w:basedOn w:val="a2"/>
    <w:link w:val="Char2"/>
    <w:rsid w:val="00B156FC"/>
    <w:rPr>
      <w:rFonts w:ascii="宋体" w:hAnsi="Courier New"/>
      <w:szCs w:val="20"/>
    </w:rPr>
  </w:style>
  <w:style w:type="character" w:customStyle="1" w:styleId="Char2">
    <w:name w:val="纯文本 Char"/>
    <w:basedOn w:val="a4"/>
    <w:link w:val="af2"/>
    <w:rsid w:val="00B156FC"/>
    <w:rPr>
      <w:rFonts w:ascii="宋体" w:eastAsia="宋体" w:hAnsi="Courier New"/>
      <w:kern w:val="2"/>
      <w:sz w:val="21"/>
      <w:lang w:val="en-US" w:eastAsia="zh-CN" w:bidi="ar-SA"/>
    </w:rPr>
  </w:style>
  <w:style w:type="character" w:styleId="af3">
    <w:name w:val="annotation reference"/>
    <w:basedOn w:val="a4"/>
    <w:semiHidden/>
    <w:rsid w:val="00B85590"/>
    <w:rPr>
      <w:sz w:val="21"/>
      <w:szCs w:val="21"/>
    </w:rPr>
  </w:style>
  <w:style w:type="paragraph" w:styleId="af4">
    <w:name w:val="annotation text"/>
    <w:basedOn w:val="a2"/>
    <w:link w:val="Char3"/>
    <w:semiHidden/>
    <w:rsid w:val="00B85590"/>
    <w:pPr>
      <w:jc w:val="left"/>
    </w:pPr>
  </w:style>
  <w:style w:type="paragraph" w:customStyle="1" w:styleId="af5">
    <w:name w:val="图表题注"/>
    <w:basedOn w:val="a2"/>
    <w:next w:val="a2"/>
    <w:rsid w:val="00DE30BE"/>
    <w:pPr>
      <w:spacing w:beforeLines="50" w:afterLines="50" w:line="288" w:lineRule="auto"/>
      <w:jc w:val="center"/>
    </w:pPr>
    <w:rPr>
      <w:noProof/>
      <w:szCs w:val="21"/>
    </w:rPr>
  </w:style>
  <w:style w:type="paragraph" w:styleId="af6">
    <w:name w:val="Document Map"/>
    <w:basedOn w:val="a2"/>
    <w:semiHidden/>
    <w:rsid w:val="00890A34"/>
    <w:pPr>
      <w:shd w:val="clear" w:color="auto" w:fill="000080"/>
    </w:pPr>
  </w:style>
  <w:style w:type="paragraph" w:styleId="af7">
    <w:name w:val="List Paragraph"/>
    <w:basedOn w:val="a2"/>
    <w:link w:val="Char4"/>
    <w:uiPriority w:val="34"/>
    <w:qFormat/>
    <w:rsid w:val="0044027E"/>
    <w:pPr>
      <w:ind w:firstLine="420"/>
    </w:pPr>
    <w:rPr>
      <w:rFonts w:ascii="Calibri" w:hAnsi="Calibri"/>
      <w:szCs w:val="22"/>
    </w:rPr>
  </w:style>
  <w:style w:type="paragraph" w:customStyle="1" w:styleId="24">
    <w:name w:val="样式 目录 + 首行缩进:  2 字符"/>
    <w:basedOn w:val="a2"/>
    <w:rsid w:val="0044027E"/>
    <w:pPr>
      <w:spacing w:before="480" w:after="360"/>
      <w:ind w:firstLine="643"/>
      <w:jc w:val="center"/>
    </w:pPr>
    <w:rPr>
      <w:rFonts w:ascii="Arial" w:eastAsia="黑体" w:hAnsi="Arial" w:cs="宋体"/>
      <w:b/>
      <w:bCs/>
      <w:sz w:val="32"/>
      <w:szCs w:val="20"/>
    </w:rPr>
  </w:style>
  <w:style w:type="paragraph" w:styleId="af8">
    <w:name w:val="Title"/>
    <w:basedOn w:val="a2"/>
    <w:next w:val="a2"/>
    <w:link w:val="Char5"/>
    <w:qFormat/>
    <w:rsid w:val="00963E3D"/>
    <w:pPr>
      <w:spacing w:before="240" w:after="60"/>
      <w:jc w:val="center"/>
    </w:pPr>
    <w:rPr>
      <w:rFonts w:ascii="Cambria" w:hAnsi="Cambria"/>
      <w:b/>
      <w:bCs/>
      <w:sz w:val="32"/>
      <w:szCs w:val="32"/>
    </w:rPr>
  </w:style>
  <w:style w:type="character" w:customStyle="1" w:styleId="Char5">
    <w:name w:val="标题 Char"/>
    <w:basedOn w:val="a4"/>
    <w:link w:val="af8"/>
    <w:rsid w:val="00963E3D"/>
    <w:rPr>
      <w:rFonts w:ascii="Cambria" w:hAnsi="Cambria" w:cs="Times New Roman"/>
      <w:b/>
      <w:bCs/>
      <w:kern w:val="2"/>
      <w:sz w:val="32"/>
      <w:szCs w:val="32"/>
    </w:rPr>
  </w:style>
  <w:style w:type="paragraph" w:styleId="af9">
    <w:name w:val="endnote text"/>
    <w:basedOn w:val="a2"/>
    <w:link w:val="Char6"/>
    <w:uiPriority w:val="99"/>
    <w:unhideWhenUsed/>
    <w:rsid w:val="0058747B"/>
    <w:pPr>
      <w:snapToGrid w:val="0"/>
      <w:jc w:val="left"/>
    </w:pPr>
    <w:rPr>
      <w:rFonts w:asciiTheme="minorHAnsi" w:eastAsiaTheme="minorEastAsia" w:hAnsiTheme="minorHAnsi" w:cstheme="minorBidi"/>
      <w:szCs w:val="22"/>
    </w:rPr>
  </w:style>
  <w:style w:type="character" w:customStyle="1" w:styleId="Char6">
    <w:name w:val="尾注文本 Char"/>
    <w:basedOn w:val="a4"/>
    <w:link w:val="af9"/>
    <w:uiPriority w:val="99"/>
    <w:rsid w:val="0058747B"/>
    <w:rPr>
      <w:rFonts w:asciiTheme="minorHAnsi" w:eastAsiaTheme="minorEastAsia" w:hAnsiTheme="minorHAnsi" w:cstheme="minorBidi"/>
      <w:kern w:val="2"/>
      <w:sz w:val="21"/>
      <w:szCs w:val="22"/>
    </w:rPr>
  </w:style>
  <w:style w:type="character" w:styleId="afa">
    <w:name w:val="endnote reference"/>
    <w:basedOn w:val="a4"/>
    <w:uiPriority w:val="99"/>
    <w:unhideWhenUsed/>
    <w:rsid w:val="0058747B"/>
    <w:rPr>
      <w:vertAlign w:val="superscript"/>
    </w:rPr>
  </w:style>
  <w:style w:type="paragraph" w:customStyle="1" w:styleId="p1a">
    <w:name w:val="p1a"/>
    <w:basedOn w:val="a2"/>
    <w:next w:val="a2"/>
    <w:rsid w:val="0058747B"/>
    <w:pPr>
      <w:widowControl/>
      <w:overflowPunct w:val="0"/>
      <w:autoSpaceDE w:val="0"/>
      <w:autoSpaceDN w:val="0"/>
      <w:adjustRightInd w:val="0"/>
      <w:textAlignment w:val="baseline"/>
    </w:pPr>
    <w:rPr>
      <w:rFonts w:ascii="Times" w:hAnsi="Times"/>
      <w:kern w:val="0"/>
      <w:sz w:val="20"/>
      <w:szCs w:val="20"/>
    </w:rPr>
  </w:style>
  <w:style w:type="paragraph" w:customStyle="1" w:styleId="pla">
    <w:name w:val="pla"/>
    <w:basedOn w:val="a2"/>
    <w:rsid w:val="0058747B"/>
    <w:pPr>
      <w:widowControl/>
      <w:overflowPunct w:val="0"/>
      <w:autoSpaceDE w:val="0"/>
      <w:autoSpaceDN w:val="0"/>
      <w:adjustRightInd w:val="0"/>
      <w:textAlignment w:val="baseline"/>
    </w:pPr>
    <w:rPr>
      <w:rFonts w:ascii="Times" w:hAnsi="Times"/>
      <w:kern w:val="0"/>
      <w:sz w:val="20"/>
      <w:szCs w:val="20"/>
    </w:rPr>
  </w:style>
  <w:style w:type="character" w:customStyle="1" w:styleId="Char4">
    <w:name w:val="列出段落 Char"/>
    <w:basedOn w:val="a4"/>
    <w:link w:val="af7"/>
    <w:uiPriority w:val="34"/>
    <w:rsid w:val="00557000"/>
    <w:rPr>
      <w:rFonts w:ascii="Calibri" w:hAnsi="Calibri"/>
      <w:kern w:val="2"/>
      <w:sz w:val="21"/>
      <w:szCs w:val="22"/>
    </w:rPr>
  </w:style>
  <w:style w:type="paragraph" w:customStyle="1" w:styleId="MTDisplayEquation">
    <w:name w:val="MTDisplayEquation"/>
    <w:basedOn w:val="a2"/>
    <w:next w:val="a2"/>
    <w:link w:val="MTDisplayEquationChar"/>
    <w:rsid w:val="000D0F6A"/>
    <w:pPr>
      <w:widowControl/>
      <w:tabs>
        <w:tab w:val="center" w:pos="2100"/>
        <w:tab w:val="right" w:pos="4200"/>
      </w:tabs>
      <w:spacing w:line="230" w:lineRule="exact"/>
      <w:ind w:firstLineChars="100" w:firstLine="220"/>
    </w:pPr>
    <w:rPr>
      <w:rFonts w:eastAsia="simsun"/>
      <w:kern w:val="0"/>
      <w:sz w:val="22"/>
      <w:lang w:val="en-GB" w:eastAsia="en-US"/>
    </w:rPr>
  </w:style>
  <w:style w:type="character" w:customStyle="1" w:styleId="MTDisplayEquationChar">
    <w:name w:val="MTDisplayEquation Char"/>
    <w:basedOn w:val="a4"/>
    <w:link w:val="MTDisplayEquation"/>
    <w:rsid w:val="000D0F6A"/>
    <w:rPr>
      <w:rFonts w:eastAsia="simsun"/>
      <w:sz w:val="22"/>
      <w:szCs w:val="24"/>
      <w:lang w:val="en-GB" w:eastAsia="en-US"/>
    </w:rPr>
  </w:style>
  <w:style w:type="paragraph" w:customStyle="1" w:styleId="LISTTYPE1Bullet">
    <w:name w:val="LIST TYPE 1 (Bullet)"/>
    <w:basedOn w:val="a2"/>
    <w:rsid w:val="00D31811"/>
    <w:pPr>
      <w:numPr>
        <w:numId w:val="3"/>
      </w:numPr>
      <w:tabs>
        <w:tab w:val="clear" w:pos="576"/>
      </w:tabs>
      <w:spacing w:line="230" w:lineRule="exact"/>
      <w:ind w:left="480" w:hanging="240"/>
    </w:pPr>
    <w:rPr>
      <w:rFonts w:ascii="Palatino" w:hAnsi="Palatino"/>
      <w:kern w:val="16"/>
      <w:sz w:val="19"/>
      <w:szCs w:val="20"/>
      <w:lang w:eastAsia="en-US"/>
    </w:rPr>
  </w:style>
  <w:style w:type="paragraph" w:customStyle="1" w:styleId="LISTTYPE1aBullet">
    <w:name w:val="LIST TYPE 1a (Bullet)"/>
    <w:basedOn w:val="LISTTYPE1Bullet"/>
    <w:next w:val="LISTTYPE1Bullet"/>
    <w:rsid w:val="00D31811"/>
    <w:pPr>
      <w:spacing w:before="80"/>
    </w:pPr>
  </w:style>
  <w:style w:type="paragraph" w:customStyle="1" w:styleId="afb">
    <w:name w:val="中文摘要 标题"/>
    <w:basedOn w:val="1"/>
    <w:rsid w:val="00BA4A9D"/>
    <w:pPr>
      <w:widowControl/>
      <w:snapToGrid w:val="0"/>
    </w:pPr>
    <w:rPr>
      <w:rFonts w:ascii="Arial" w:hAnsi="Arial" w:cs="宋体"/>
      <w:kern w:val="36"/>
      <w:sz w:val="36"/>
      <w:szCs w:val="48"/>
    </w:rPr>
  </w:style>
  <w:style w:type="character" w:customStyle="1" w:styleId="Char0">
    <w:name w:val="页脚 Char"/>
    <w:basedOn w:val="a4"/>
    <w:link w:val="aa"/>
    <w:uiPriority w:val="99"/>
    <w:rsid w:val="00617B7F"/>
    <w:rPr>
      <w:kern w:val="2"/>
      <w:sz w:val="18"/>
      <w:szCs w:val="18"/>
    </w:rPr>
  </w:style>
  <w:style w:type="paragraph" w:styleId="afc">
    <w:name w:val="caption"/>
    <w:basedOn w:val="a2"/>
    <w:next w:val="a2"/>
    <w:link w:val="Char7"/>
    <w:unhideWhenUsed/>
    <w:qFormat/>
    <w:rsid w:val="00477D46"/>
    <w:rPr>
      <w:rFonts w:asciiTheme="majorHAnsi" w:eastAsia="黑体" w:hAnsiTheme="majorHAnsi" w:cstheme="majorBidi"/>
      <w:sz w:val="20"/>
      <w:szCs w:val="20"/>
    </w:rPr>
  </w:style>
  <w:style w:type="character" w:styleId="afd">
    <w:name w:val="Emphasis"/>
    <w:basedOn w:val="a4"/>
    <w:uiPriority w:val="20"/>
    <w:qFormat/>
    <w:rsid w:val="00283193"/>
    <w:rPr>
      <w:i w:val="0"/>
      <w:iCs w:val="0"/>
      <w:color w:val="CC0000"/>
    </w:rPr>
  </w:style>
  <w:style w:type="character" w:customStyle="1" w:styleId="Char1">
    <w:name w:val="页眉 Char"/>
    <w:basedOn w:val="a4"/>
    <w:link w:val="ac"/>
    <w:uiPriority w:val="99"/>
    <w:rsid w:val="00A87B47"/>
    <w:rPr>
      <w:kern w:val="2"/>
      <w:sz w:val="18"/>
      <w:szCs w:val="18"/>
    </w:rPr>
  </w:style>
  <w:style w:type="paragraph" w:customStyle="1" w:styleId="a3">
    <w:name w:val="一级标题"/>
    <w:basedOn w:val="af7"/>
    <w:link w:val="Char8"/>
    <w:autoRedefine/>
    <w:qFormat/>
    <w:rsid w:val="003D4D2E"/>
    <w:pPr>
      <w:spacing w:before="480" w:after="360" w:line="240" w:lineRule="auto"/>
      <w:ind w:firstLineChars="0" w:firstLine="0"/>
      <w:jc w:val="center"/>
      <w:outlineLvl w:val="0"/>
    </w:pPr>
    <w:rPr>
      <w:rFonts w:ascii="黑体" w:eastAsia="黑体" w:hAnsi="黑体"/>
      <w:b/>
      <w:sz w:val="32"/>
      <w:szCs w:val="32"/>
    </w:rPr>
  </w:style>
  <w:style w:type="paragraph" w:customStyle="1" w:styleId="21">
    <w:name w:val="标题2"/>
    <w:basedOn w:val="af7"/>
    <w:link w:val="2Char0"/>
    <w:qFormat/>
    <w:rsid w:val="00410326"/>
    <w:pPr>
      <w:numPr>
        <w:ilvl w:val="1"/>
        <w:numId w:val="14"/>
      </w:numPr>
      <w:spacing w:before="480" w:after="120"/>
      <w:ind w:firstLineChars="0"/>
      <w:outlineLvl w:val="1"/>
    </w:pPr>
    <w:rPr>
      <w:rFonts w:eastAsia="黑体"/>
      <w:sz w:val="28"/>
      <w:szCs w:val="28"/>
    </w:rPr>
  </w:style>
  <w:style w:type="character" w:customStyle="1" w:styleId="Char8">
    <w:name w:val="一级标题 Char"/>
    <w:basedOn w:val="Char4"/>
    <w:link w:val="a3"/>
    <w:rsid w:val="003D4D2E"/>
    <w:rPr>
      <w:rFonts w:ascii="黑体" w:eastAsia="黑体" w:hAnsi="黑体"/>
      <w:b/>
      <w:kern w:val="2"/>
      <w:sz w:val="32"/>
      <w:szCs w:val="32"/>
    </w:rPr>
  </w:style>
  <w:style w:type="paragraph" w:customStyle="1" w:styleId="31">
    <w:name w:val="标题3"/>
    <w:basedOn w:val="af7"/>
    <w:link w:val="3Char0"/>
    <w:qFormat/>
    <w:rsid w:val="00410326"/>
    <w:pPr>
      <w:numPr>
        <w:ilvl w:val="2"/>
        <w:numId w:val="14"/>
      </w:numPr>
      <w:spacing w:before="240" w:after="120"/>
      <w:ind w:firstLineChars="0"/>
      <w:outlineLvl w:val="2"/>
    </w:pPr>
    <w:rPr>
      <w:rFonts w:ascii="黑体" w:eastAsia="黑体" w:hAnsi="黑体"/>
      <w:sz w:val="26"/>
      <w:szCs w:val="26"/>
    </w:rPr>
  </w:style>
  <w:style w:type="character" w:customStyle="1" w:styleId="2Char0">
    <w:name w:val="标题2 Char"/>
    <w:basedOn w:val="Char4"/>
    <w:link w:val="21"/>
    <w:rsid w:val="00410326"/>
    <w:rPr>
      <w:rFonts w:ascii="Calibri" w:eastAsia="黑体" w:hAnsi="Calibri"/>
      <w:kern w:val="2"/>
      <w:sz w:val="28"/>
      <w:szCs w:val="28"/>
    </w:rPr>
  </w:style>
  <w:style w:type="paragraph" w:customStyle="1" w:styleId="a1">
    <w:name w:val="四级标题"/>
    <w:basedOn w:val="af7"/>
    <w:link w:val="Char9"/>
    <w:qFormat/>
    <w:rsid w:val="00E30C5F"/>
    <w:pPr>
      <w:numPr>
        <w:ilvl w:val="3"/>
        <w:numId w:val="2"/>
      </w:numPr>
      <w:spacing w:before="240" w:after="120"/>
      <w:ind w:firstLineChars="0" w:firstLine="0"/>
    </w:pPr>
    <w:rPr>
      <w:rFonts w:ascii="黑体" w:eastAsia="黑体" w:hAnsi="黑体"/>
      <w:szCs w:val="24"/>
    </w:rPr>
  </w:style>
  <w:style w:type="character" w:customStyle="1" w:styleId="3Char0">
    <w:name w:val="标题3 Char"/>
    <w:basedOn w:val="Char4"/>
    <w:link w:val="31"/>
    <w:rsid w:val="00410326"/>
    <w:rPr>
      <w:rFonts w:ascii="黑体" w:eastAsia="黑体" w:hAnsi="黑体"/>
      <w:kern w:val="2"/>
      <w:sz w:val="26"/>
      <w:szCs w:val="26"/>
    </w:rPr>
  </w:style>
  <w:style w:type="character" w:customStyle="1" w:styleId="Char9">
    <w:name w:val="四级标题 Char"/>
    <w:basedOn w:val="Char4"/>
    <w:link w:val="a1"/>
    <w:rsid w:val="00E30C5F"/>
    <w:rPr>
      <w:rFonts w:ascii="黑体" w:eastAsia="黑体" w:hAnsi="黑体"/>
      <w:kern w:val="2"/>
      <w:sz w:val="24"/>
      <w:szCs w:val="24"/>
    </w:rPr>
  </w:style>
  <w:style w:type="character" w:customStyle="1" w:styleId="MTEquationSection">
    <w:name w:val="MTEquationSection"/>
    <w:basedOn w:val="a4"/>
    <w:rsid w:val="002218A0"/>
    <w:rPr>
      <w:rFonts w:ascii="楷体_GB2312" w:eastAsia="楷体_GB2312" w:hAnsi="宋体"/>
      <w:vanish w:val="0"/>
      <w:color w:val="FF0000"/>
      <w:sz w:val="28"/>
    </w:rPr>
  </w:style>
  <w:style w:type="character" w:styleId="afe">
    <w:name w:val="Placeholder Text"/>
    <w:basedOn w:val="a4"/>
    <w:uiPriority w:val="99"/>
    <w:semiHidden/>
    <w:rsid w:val="0052231F"/>
    <w:rPr>
      <w:color w:val="808080"/>
    </w:rPr>
  </w:style>
  <w:style w:type="paragraph" w:customStyle="1" w:styleId="aff">
    <w:name w:val="图"/>
    <w:basedOn w:val="af5"/>
    <w:link w:val="Chara"/>
    <w:qFormat/>
    <w:rsid w:val="005C5FA0"/>
    <w:pPr>
      <w:spacing w:before="120" w:after="240" w:line="240" w:lineRule="auto"/>
      <w:ind w:firstLineChars="0" w:firstLine="0"/>
    </w:pPr>
    <w:rPr>
      <w:rFonts w:eastAsiaTheme="minorEastAsia"/>
      <w:sz w:val="21"/>
    </w:rPr>
  </w:style>
  <w:style w:type="paragraph" w:customStyle="1" w:styleId="aff0">
    <w:name w:val="表"/>
    <w:basedOn w:val="a2"/>
    <w:link w:val="Charb"/>
    <w:qFormat/>
    <w:rsid w:val="00513FE1"/>
    <w:pPr>
      <w:spacing w:before="120" w:after="120" w:line="240" w:lineRule="auto"/>
      <w:ind w:firstLineChars="0" w:firstLine="0"/>
      <w:jc w:val="center"/>
    </w:pPr>
    <w:rPr>
      <w:rFonts w:eastAsiaTheme="minorEastAsia"/>
      <w:sz w:val="21"/>
      <w:szCs w:val="21"/>
    </w:rPr>
  </w:style>
  <w:style w:type="character" w:customStyle="1" w:styleId="Char7">
    <w:name w:val="题注 Char"/>
    <w:basedOn w:val="a4"/>
    <w:link w:val="afc"/>
    <w:rsid w:val="00BD6B24"/>
    <w:rPr>
      <w:rFonts w:asciiTheme="majorHAnsi" w:eastAsia="黑体" w:hAnsiTheme="majorHAnsi" w:cstheme="majorBidi"/>
      <w:kern w:val="2"/>
    </w:rPr>
  </w:style>
  <w:style w:type="character" w:customStyle="1" w:styleId="Chara">
    <w:name w:val="图 Char"/>
    <w:basedOn w:val="Char7"/>
    <w:link w:val="aff"/>
    <w:rsid w:val="003D0099"/>
    <w:rPr>
      <w:rFonts w:asciiTheme="majorHAnsi" w:eastAsiaTheme="minorEastAsia" w:hAnsiTheme="majorHAnsi" w:cstheme="majorBidi"/>
      <w:noProof/>
      <w:kern w:val="2"/>
      <w:sz w:val="21"/>
      <w:szCs w:val="21"/>
    </w:rPr>
  </w:style>
  <w:style w:type="character" w:customStyle="1" w:styleId="Charb">
    <w:name w:val="表 Char"/>
    <w:basedOn w:val="a4"/>
    <w:link w:val="aff0"/>
    <w:rsid w:val="00513FE1"/>
    <w:rPr>
      <w:rFonts w:eastAsiaTheme="minorEastAsia"/>
      <w:kern w:val="2"/>
      <w:sz w:val="21"/>
      <w:szCs w:val="21"/>
    </w:rPr>
  </w:style>
  <w:style w:type="paragraph" w:styleId="HTML">
    <w:name w:val="HTML Address"/>
    <w:basedOn w:val="a2"/>
    <w:link w:val="HTMLChar"/>
    <w:rsid w:val="007874E8"/>
    <w:rPr>
      <w:i/>
      <w:iCs/>
    </w:rPr>
  </w:style>
  <w:style w:type="character" w:customStyle="1" w:styleId="HTMLChar">
    <w:name w:val="HTML 地址 Char"/>
    <w:basedOn w:val="a4"/>
    <w:link w:val="HTML"/>
    <w:rsid w:val="007874E8"/>
    <w:rPr>
      <w:i/>
      <w:iCs/>
      <w:kern w:val="2"/>
      <w:sz w:val="24"/>
      <w:szCs w:val="24"/>
    </w:rPr>
  </w:style>
  <w:style w:type="paragraph" w:styleId="HTML0">
    <w:name w:val="HTML Preformatted"/>
    <w:basedOn w:val="a2"/>
    <w:link w:val="HTMLChar0"/>
    <w:rsid w:val="007874E8"/>
    <w:rPr>
      <w:rFonts w:ascii="Courier New" w:hAnsi="Courier New" w:cs="Courier New"/>
      <w:sz w:val="20"/>
      <w:szCs w:val="20"/>
    </w:rPr>
  </w:style>
  <w:style w:type="character" w:customStyle="1" w:styleId="HTMLChar0">
    <w:name w:val="HTML 预设格式 Char"/>
    <w:basedOn w:val="a4"/>
    <w:link w:val="HTML0"/>
    <w:rsid w:val="007874E8"/>
    <w:rPr>
      <w:rFonts w:ascii="Courier New" w:hAnsi="Courier New" w:cs="Courier New"/>
      <w:kern w:val="2"/>
    </w:rPr>
  </w:style>
  <w:style w:type="paragraph" w:styleId="TOC">
    <w:name w:val="TOC Heading"/>
    <w:basedOn w:val="1"/>
    <w:next w:val="a2"/>
    <w:uiPriority w:val="39"/>
    <w:semiHidden/>
    <w:unhideWhenUsed/>
    <w:qFormat/>
    <w:rsid w:val="007874E8"/>
    <w:pPr>
      <w:spacing w:line="578" w:lineRule="atLeast"/>
      <w:outlineLvl w:val="9"/>
    </w:pPr>
  </w:style>
  <w:style w:type="character" w:customStyle="1" w:styleId="2Char">
    <w:name w:val="标题 2 Char"/>
    <w:basedOn w:val="a4"/>
    <w:link w:val="22"/>
    <w:semiHidden/>
    <w:rsid w:val="007874E8"/>
    <w:rPr>
      <w:rFonts w:asciiTheme="majorHAnsi" w:eastAsiaTheme="majorEastAsia" w:hAnsiTheme="majorHAnsi" w:cstheme="majorBidi"/>
      <w:b/>
      <w:bCs/>
      <w:kern w:val="2"/>
      <w:sz w:val="32"/>
      <w:szCs w:val="32"/>
    </w:rPr>
  </w:style>
  <w:style w:type="character" w:customStyle="1" w:styleId="3Char">
    <w:name w:val="标题 3 Char"/>
    <w:basedOn w:val="a4"/>
    <w:link w:val="32"/>
    <w:semiHidden/>
    <w:rsid w:val="007874E8"/>
    <w:rPr>
      <w:b/>
      <w:bCs/>
      <w:kern w:val="2"/>
      <w:sz w:val="32"/>
      <w:szCs w:val="32"/>
    </w:rPr>
  </w:style>
  <w:style w:type="character" w:customStyle="1" w:styleId="4Char">
    <w:name w:val="标题 4 Char"/>
    <w:basedOn w:val="a4"/>
    <w:link w:val="41"/>
    <w:semiHidden/>
    <w:rsid w:val="007874E8"/>
    <w:rPr>
      <w:rFonts w:asciiTheme="majorHAnsi" w:eastAsiaTheme="majorEastAsia" w:hAnsiTheme="majorHAnsi" w:cstheme="majorBidi"/>
      <w:b/>
      <w:bCs/>
      <w:kern w:val="2"/>
      <w:sz w:val="28"/>
      <w:szCs w:val="28"/>
    </w:rPr>
  </w:style>
  <w:style w:type="character" w:customStyle="1" w:styleId="5Char">
    <w:name w:val="标题 5 Char"/>
    <w:basedOn w:val="a4"/>
    <w:link w:val="51"/>
    <w:semiHidden/>
    <w:rsid w:val="007874E8"/>
    <w:rPr>
      <w:b/>
      <w:bCs/>
      <w:kern w:val="2"/>
      <w:sz w:val="28"/>
      <w:szCs w:val="28"/>
    </w:rPr>
  </w:style>
  <w:style w:type="character" w:customStyle="1" w:styleId="6Char">
    <w:name w:val="标题 6 Char"/>
    <w:basedOn w:val="a4"/>
    <w:link w:val="6"/>
    <w:semiHidden/>
    <w:rsid w:val="007874E8"/>
    <w:rPr>
      <w:rFonts w:asciiTheme="majorHAnsi" w:eastAsiaTheme="majorEastAsia" w:hAnsiTheme="majorHAnsi" w:cstheme="majorBidi"/>
      <w:b/>
      <w:bCs/>
      <w:kern w:val="2"/>
      <w:sz w:val="24"/>
      <w:szCs w:val="24"/>
    </w:rPr>
  </w:style>
  <w:style w:type="character" w:customStyle="1" w:styleId="7Char">
    <w:name w:val="标题 7 Char"/>
    <w:basedOn w:val="a4"/>
    <w:link w:val="7"/>
    <w:semiHidden/>
    <w:rsid w:val="007874E8"/>
    <w:rPr>
      <w:b/>
      <w:bCs/>
      <w:kern w:val="2"/>
      <w:sz w:val="24"/>
      <w:szCs w:val="24"/>
    </w:rPr>
  </w:style>
  <w:style w:type="character" w:customStyle="1" w:styleId="8Char">
    <w:name w:val="标题 8 Char"/>
    <w:basedOn w:val="a4"/>
    <w:link w:val="8"/>
    <w:semiHidden/>
    <w:rsid w:val="007874E8"/>
    <w:rPr>
      <w:rFonts w:asciiTheme="majorHAnsi" w:eastAsiaTheme="majorEastAsia" w:hAnsiTheme="majorHAnsi" w:cstheme="majorBidi"/>
      <w:kern w:val="2"/>
      <w:sz w:val="24"/>
      <w:szCs w:val="24"/>
    </w:rPr>
  </w:style>
  <w:style w:type="character" w:customStyle="1" w:styleId="9Char">
    <w:name w:val="标题 9 Char"/>
    <w:basedOn w:val="a4"/>
    <w:link w:val="9"/>
    <w:semiHidden/>
    <w:rsid w:val="007874E8"/>
    <w:rPr>
      <w:rFonts w:asciiTheme="majorHAnsi" w:eastAsiaTheme="majorEastAsia" w:hAnsiTheme="majorHAnsi" w:cstheme="majorBidi"/>
      <w:kern w:val="2"/>
      <w:sz w:val="21"/>
      <w:szCs w:val="21"/>
    </w:rPr>
  </w:style>
  <w:style w:type="paragraph" w:styleId="aff1">
    <w:name w:val="Salutation"/>
    <w:basedOn w:val="a2"/>
    <w:next w:val="a2"/>
    <w:link w:val="Charc"/>
    <w:rsid w:val="007874E8"/>
  </w:style>
  <w:style w:type="character" w:customStyle="1" w:styleId="Charc">
    <w:name w:val="称呼 Char"/>
    <w:basedOn w:val="a4"/>
    <w:link w:val="aff1"/>
    <w:rsid w:val="007874E8"/>
    <w:rPr>
      <w:kern w:val="2"/>
      <w:sz w:val="24"/>
      <w:szCs w:val="24"/>
    </w:rPr>
  </w:style>
  <w:style w:type="paragraph" w:styleId="aff2">
    <w:name w:val="E-mail Signature"/>
    <w:basedOn w:val="a2"/>
    <w:link w:val="Chard"/>
    <w:rsid w:val="007874E8"/>
  </w:style>
  <w:style w:type="character" w:customStyle="1" w:styleId="Chard">
    <w:name w:val="电子邮件签名 Char"/>
    <w:basedOn w:val="a4"/>
    <w:link w:val="aff2"/>
    <w:rsid w:val="007874E8"/>
    <w:rPr>
      <w:kern w:val="2"/>
      <w:sz w:val="24"/>
      <w:szCs w:val="24"/>
    </w:rPr>
  </w:style>
  <w:style w:type="paragraph" w:styleId="aff3">
    <w:name w:val="Subtitle"/>
    <w:basedOn w:val="a2"/>
    <w:next w:val="a2"/>
    <w:link w:val="Chare"/>
    <w:qFormat/>
    <w:rsid w:val="007874E8"/>
    <w:pPr>
      <w:spacing w:before="240" w:after="60" w:line="312" w:lineRule="atLeast"/>
      <w:jc w:val="center"/>
      <w:outlineLvl w:val="1"/>
    </w:pPr>
    <w:rPr>
      <w:rFonts w:asciiTheme="majorHAnsi" w:hAnsiTheme="majorHAnsi" w:cstheme="majorBidi"/>
      <w:b/>
      <w:bCs/>
      <w:kern w:val="28"/>
      <w:sz w:val="32"/>
      <w:szCs w:val="32"/>
    </w:rPr>
  </w:style>
  <w:style w:type="character" w:customStyle="1" w:styleId="Chare">
    <w:name w:val="副标题 Char"/>
    <w:basedOn w:val="a4"/>
    <w:link w:val="aff3"/>
    <w:rsid w:val="007874E8"/>
    <w:rPr>
      <w:rFonts w:asciiTheme="majorHAnsi" w:hAnsiTheme="majorHAnsi" w:cstheme="majorBidi"/>
      <w:b/>
      <w:bCs/>
      <w:kern w:val="28"/>
      <w:sz w:val="32"/>
      <w:szCs w:val="32"/>
    </w:rPr>
  </w:style>
  <w:style w:type="paragraph" w:styleId="aff4">
    <w:name w:val="macro"/>
    <w:link w:val="Charf"/>
    <w:rsid w:val="007874E8"/>
    <w:pPr>
      <w:widowControl w:val="0"/>
      <w:tabs>
        <w:tab w:val="left" w:pos="480"/>
        <w:tab w:val="left" w:pos="960"/>
        <w:tab w:val="left" w:pos="1440"/>
        <w:tab w:val="left" w:pos="1920"/>
        <w:tab w:val="left" w:pos="2400"/>
        <w:tab w:val="left" w:pos="2880"/>
        <w:tab w:val="left" w:pos="3360"/>
        <w:tab w:val="left" w:pos="3840"/>
        <w:tab w:val="left" w:pos="4320"/>
      </w:tabs>
      <w:kinsoku w:val="0"/>
      <w:overflowPunct w:val="0"/>
      <w:autoSpaceDE w:val="0"/>
      <w:autoSpaceDN w:val="0"/>
      <w:snapToGrid w:val="0"/>
      <w:ind w:firstLineChars="200" w:firstLine="200"/>
    </w:pPr>
    <w:rPr>
      <w:rFonts w:ascii="Courier New" w:hAnsi="Courier New" w:cs="Courier New"/>
      <w:kern w:val="2"/>
      <w:sz w:val="24"/>
      <w:szCs w:val="24"/>
    </w:rPr>
  </w:style>
  <w:style w:type="character" w:customStyle="1" w:styleId="Charf">
    <w:name w:val="宏文本 Char"/>
    <w:basedOn w:val="a4"/>
    <w:link w:val="aff4"/>
    <w:rsid w:val="007874E8"/>
    <w:rPr>
      <w:rFonts w:ascii="Courier New" w:hAnsi="Courier New" w:cs="Courier New"/>
      <w:kern w:val="2"/>
      <w:sz w:val="24"/>
      <w:szCs w:val="24"/>
    </w:rPr>
  </w:style>
  <w:style w:type="paragraph" w:styleId="aff5">
    <w:name w:val="envelope return"/>
    <w:basedOn w:val="a2"/>
    <w:rsid w:val="007874E8"/>
    <w:pPr>
      <w:snapToGrid w:val="0"/>
    </w:pPr>
    <w:rPr>
      <w:rFonts w:asciiTheme="majorHAnsi" w:eastAsiaTheme="majorEastAsia" w:hAnsiTheme="majorHAnsi" w:cstheme="majorBidi"/>
    </w:rPr>
  </w:style>
  <w:style w:type="paragraph" w:styleId="aff6">
    <w:name w:val="footnote text"/>
    <w:basedOn w:val="a2"/>
    <w:link w:val="Charf0"/>
    <w:rsid w:val="007874E8"/>
    <w:pPr>
      <w:snapToGrid w:val="0"/>
      <w:jc w:val="left"/>
    </w:pPr>
    <w:rPr>
      <w:sz w:val="18"/>
      <w:szCs w:val="18"/>
    </w:rPr>
  </w:style>
  <w:style w:type="character" w:customStyle="1" w:styleId="Charf0">
    <w:name w:val="脚注文本 Char"/>
    <w:basedOn w:val="a4"/>
    <w:link w:val="aff6"/>
    <w:rsid w:val="007874E8"/>
    <w:rPr>
      <w:kern w:val="2"/>
      <w:sz w:val="18"/>
      <w:szCs w:val="18"/>
    </w:rPr>
  </w:style>
  <w:style w:type="paragraph" w:styleId="aff7">
    <w:name w:val="Closing"/>
    <w:basedOn w:val="a2"/>
    <w:link w:val="Charf1"/>
    <w:rsid w:val="007874E8"/>
    <w:pPr>
      <w:ind w:leftChars="2100" w:left="100"/>
    </w:pPr>
  </w:style>
  <w:style w:type="character" w:customStyle="1" w:styleId="Charf1">
    <w:name w:val="结束语 Char"/>
    <w:basedOn w:val="a4"/>
    <w:link w:val="aff7"/>
    <w:rsid w:val="007874E8"/>
    <w:rPr>
      <w:kern w:val="2"/>
      <w:sz w:val="24"/>
      <w:szCs w:val="24"/>
    </w:rPr>
  </w:style>
  <w:style w:type="paragraph" w:styleId="aff8">
    <w:name w:val="List"/>
    <w:basedOn w:val="a2"/>
    <w:rsid w:val="007874E8"/>
    <w:pPr>
      <w:ind w:left="200" w:hangingChars="200" w:hanging="200"/>
      <w:contextualSpacing/>
    </w:pPr>
  </w:style>
  <w:style w:type="paragraph" w:styleId="25">
    <w:name w:val="List 2"/>
    <w:basedOn w:val="a2"/>
    <w:rsid w:val="007874E8"/>
    <w:pPr>
      <w:ind w:leftChars="200" w:left="100" w:hangingChars="200" w:hanging="200"/>
      <w:contextualSpacing/>
    </w:pPr>
  </w:style>
  <w:style w:type="paragraph" w:styleId="34">
    <w:name w:val="List 3"/>
    <w:basedOn w:val="a2"/>
    <w:rsid w:val="007874E8"/>
    <w:pPr>
      <w:ind w:leftChars="400" w:left="100" w:hangingChars="200" w:hanging="200"/>
      <w:contextualSpacing/>
    </w:pPr>
  </w:style>
  <w:style w:type="paragraph" w:styleId="42">
    <w:name w:val="List 4"/>
    <w:basedOn w:val="a2"/>
    <w:rsid w:val="007874E8"/>
    <w:pPr>
      <w:ind w:leftChars="600" w:left="100" w:hangingChars="200" w:hanging="200"/>
      <w:contextualSpacing/>
    </w:pPr>
  </w:style>
  <w:style w:type="paragraph" w:styleId="52">
    <w:name w:val="List 5"/>
    <w:basedOn w:val="a2"/>
    <w:rsid w:val="007874E8"/>
    <w:pPr>
      <w:ind w:leftChars="800" w:left="100" w:hangingChars="200" w:hanging="200"/>
      <w:contextualSpacing/>
    </w:pPr>
  </w:style>
  <w:style w:type="paragraph" w:styleId="a">
    <w:name w:val="List Number"/>
    <w:basedOn w:val="a2"/>
    <w:rsid w:val="007874E8"/>
    <w:pPr>
      <w:numPr>
        <w:numId w:val="4"/>
      </w:numPr>
      <w:contextualSpacing/>
    </w:pPr>
  </w:style>
  <w:style w:type="paragraph" w:styleId="2">
    <w:name w:val="List Number 2"/>
    <w:basedOn w:val="a2"/>
    <w:rsid w:val="007874E8"/>
    <w:pPr>
      <w:numPr>
        <w:numId w:val="5"/>
      </w:numPr>
      <w:contextualSpacing/>
    </w:pPr>
  </w:style>
  <w:style w:type="paragraph" w:styleId="3">
    <w:name w:val="List Number 3"/>
    <w:basedOn w:val="a2"/>
    <w:rsid w:val="007874E8"/>
    <w:pPr>
      <w:numPr>
        <w:numId w:val="6"/>
      </w:numPr>
      <w:contextualSpacing/>
    </w:pPr>
  </w:style>
  <w:style w:type="paragraph" w:styleId="4">
    <w:name w:val="List Number 4"/>
    <w:basedOn w:val="a2"/>
    <w:rsid w:val="007874E8"/>
    <w:pPr>
      <w:numPr>
        <w:numId w:val="7"/>
      </w:numPr>
      <w:contextualSpacing/>
    </w:pPr>
  </w:style>
  <w:style w:type="paragraph" w:styleId="5">
    <w:name w:val="List Number 5"/>
    <w:basedOn w:val="a2"/>
    <w:rsid w:val="007874E8"/>
    <w:pPr>
      <w:numPr>
        <w:numId w:val="8"/>
      </w:numPr>
      <w:contextualSpacing/>
    </w:pPr>
  </w:style>
  <w:style w:type="paragraph" w:styleId="aff9">
    <w:name w:val="List Continue"/>
    <w:basedOn w:val="a2"/>
    <w:rsid w:val="007874E8"/>
    <w:pPr>
      <w:spacing w:after="120"/>
      <w:ind w:leftChars="200" w:left="420"/>
      <w:contextualSpacing/>
    </w:pPr>
  </w:style>
  <w:style w:type="paragraph" w:styleId="26">
    <w:name w:val="List Continue 2"/>
    <w:basedOn w:val="a2"/>
    <w:rsid w:val="007874E8"/>
    <w:pPr>
      <w:spacing w:after="120"/>
      <w:ind w:leftChars="400" w:left="840"/>
      <w:contextualSpacing/>
    </w:pPr>
  </w:style>
  <w:style w:type="paragraph" w:styleId="35">
    <w:name w:val="List Continue 3"/>
    <w:basedOn w:val="a2"/>
    <w:rsid w:val="007874E8"/>
    <w:pPr>
      <w:spacing w:after="120"/>
      <w:ind w:leftChars="600" w:left="1260"/>
      <w:contextualSpacing/>
    </w:pPr>
  </w:style>
  <w:style w:type="paragraph" w:styleId="43">
    <w:name w:val="List Continue 4"/>
    <w:basedOn w:val="a2"/>
    <w:rsid w:val="007874E8"/>
    <w:pPr>
      <w:spacing w:after="120"/>
      <w:ind w:leftChars="800" w:left="1680"/>
      <w:contextualSpacing/>
    </w:pPr>
  </w:style>
  <w:style w:type="paragraph" w:styleId="53">
    <w:name w:val="List Continue 5"/>
    <w:basedOn w:val="a2"/>
    <w:rsid w:val="007874E8"/>
    <w:pPr>
      <w:spacing w:after="120"/>
      <w:ind w:leftChars="1000" w:left="2100"/>
      <w:contextualSpacing/>
    </w:pPr>
  </w:style>
  <w:style w:type="paragraph" w:styleId="a0">
    <w:name w:val="List Bullet"/>
    <w:basedOn w:val="a2"/>
    <w:rsid w:val="007874E8"/>
    <w:pPr>
      <w:numPr>
        <w:numId w:val="9"/>
      </w:numPr>
      <w:contextualSpacing/>
    </w:pPr>
  </w:style>
  <w:style w:type="paragraph" w:styleId="20">
    <w:name w:val="List Bullet 2"/>
    <w:basedOn w:val="a2"/>
    <w:rsid w:val="007874E8"/>
    <w:pPr>
      <w:numPr>
        <w:numId w:val="10"/>
      </w:numPr>
      <w:contextualSpacing/>
    </w:pPr>
  </w:style>
  <w:style w:type="paragraph" w:styleId="30">
    <w:name w:val="List Bullet 3"/>
    <w:basedOn w:val="a2"/>
    <w:rsid w:val="007874E8"/>
    <w:pPr>
      <w:numPr>
        <w:numId w:val="11"/>
      </w:numPr>
      <w:contextualSpacing/>
    </w:pPr>
  </w:style>
  <w:style w:type="paragraph" w:styleId="40">
    <w:name w:val="List Bullet 4"/>
    <w:basedOn w:val="a2"/>
    <w:rsid w:val="007874E8"/>
    <w:pPr>
      <w:numPr>
        <w:numId w:val="12"/>
      </w:numPr>
      <w:contextualSpacing/>
    </w:pPr>
  </w:style>
  <w:style w:type="paragraph" w:styleId="50">
    <w:name w:val="List Bullet 5"/>
    <w:basedOn w:val="a2"/>
    <w:rsid w:val="007874E8"/>
    <w:pPr>
      <w:numPr>
        <w:numId w:val="13"/>
      </w:numPr>
      <w:contextualSpacing/>
    </w:pPr>
  </w:style>
  <w:style w:type="paragraph" w:styleId="affa">
    <w:name w:val="Intense Quote"/>
    <w:basedOn w:val="a2"/>
    <w:next w:val="a2"/>
    <w:link w:val="Charf2"/>
    <w:uiPriority w:val="30"/>
    <w:qFormat/>
    <w:rsid w:val="007874E8"/>
    <w:pPr>
      <w:pBdr>
        <w:bottom w:val="single" w:sz="4" w:space="4" w:color="4F81BD" w:themeColor="accent1"/>
      </w:pBdr>
      <w:spacing w:before="200" w:after="280"/>
      <w:ind w:left="936" w:right="936"/>
    </w:pPr>
    <w:rPr>
      <w:b/>
      <w:bCs/>
      <w:i/>
      <w:iCs/>
      <w:color w:val="4F81BD" w:themeColor="accent1"/>
    </w:rPr>
  </w:style>
  <w:style w:type="character" w:customStyle="1" w:styleId="Charf2">
    <w:name w:val="明显引用 Char"/>
    <w:basedOn w:val="a4"/>
    <w:link w:val="affa"/>
    <w:uiPriority w:val="30"/>
    <w:rsid w:val="007874E8"/>
    <w:rPr>
      <w:b/>
      <w:bCs/>
      <w:i/>
      <w:iCs/>
      <w:color w:val="4F81BD" w:themeColor="accent1"/>
      <w:kern w:val="2"/>
      <w:sz w:val="24"/>
      <w:szCs w:val="24"/>
    </w:rPr>
  </w:style>
  <w:style w:type="paragraph" w:styleId="44">
    <w:name w:val="toc 4"/>
    <w:basedOn w:val="a2"/>
    <w:next w:val="a2"/>
    <w:autoRedefine/>
    <w:rsid w:val="007874E8"/>
    <w:pPr>
      <w:ind w:leftChars="600" w:left="1260"/>
    </w:pPr>
  </w:style>
  <w:style w:type="paragraph" w:styleId="54">
    <w:name w:val="toc 5"/>
    <w:basedOn w:val="a2"/>
    <w:next w:val="a2"/>
    <w:autoRedefine/>
    <w:rsid w:val="007874E8"/>
    <w:pPr>
      <w:ind w:leftChars="800" w:left="1680"/>
    </w:pPr>
  </w:style>
  <w:style w:type="paragraph" w:styleId="60">
    <w:name w:val="toc 6"/>
    <w:basedOn w:val="a2"/>
    <w:next w:val="a2"/>
    <w:autoRedefine/>
    <w:rsid w:val="007874E8"/>
    <w:pPr>
      <w:ind w:leftChars="1000" w:left="2100"/>
    </w:pPr>
  </w:style>
  <w:style w:type="paragraph" w:styleId="70">
    <w:name w:val="toc 7"/>
    <w:basedOn w:val="a2"/>
    <w:next w:val="a2"/>
    <w:autoRedefine/>
    <w:rsid w:val="007874E8"/>
    <w:pPr>
      <w:ind w:leftChars="1200" w:left="2520"/>
    </w:pPr>
  </w:style>
  <w:style w:type="paragraph" w:styleId="80">
    <w:name w:val="toc 8"/>
    <w:basedOn w:val="a2"/>
    <w:next w:val="a2"/>
    <w:autoRedefine/>
    <w:rsid w:val="007874E8"/>
    <w:pPr>
      <w:ind w:leftChars="1400" w:left="2940"/>
    </w:pPr>
  </w:style>
  <w:style w:type="paragraph" w:styleId="90">
    <w:name w:val="toc 9"/>
    <w:basedOn w:val="a2"/>
    <w:next w:val="a2"/>
    <w:autoRedefine/>
    <w:rsid w:val="007874E8"/>
    <w:pPr>
      <w:ind w:leftChars="1600" w:left="3360"/>
    </w:pPr>
  </w:style>
  <w:style w:type="paragraph" w:styleId="affb">
    <w:name w:val="annotation subject"/>
    <w:basedOn w:val="af4"/>
    <w:next w:val="af4"/>
    <w:link w:val="Charf3"/>
    <w:rsid w:val="007874E8"/>
    <w:rPr>
      <w:b/>
      <w:bCs/>
    </w:rPr>
  </w:style>
  <w:style w:type="character" w:customStyle="1" w:styleId="Char3">
    <w:name w:val="批注文字 Char"/>
    <w:basedOn w:val="a4"/>
    <w:link w:val="af4"/>
    <w:semiHidden/>
    <w:rsid w:val="007874E8"/>
    <w:rPr>
      <w:kern w:val="2"/>
      <w:sz w:val="24"/>
      <w:szCs w:val="24"/>
    </w:rPr>
  </w:style>
  <w:style w:type="character" w:customStyle="1" w:styleId="Charf3">
    <w:name w:val="批注主题 Char"/>
    <w:basedOn w:val="Char3"/>
    <w:link w:val="affb"/>
    <w:rsid w:val="007874E8"/>
    <w:rPr>
      <w:kern w:val="2"/>
      <w:sz w:val="24"/>
      <w:szCs w:val="24"/>
    </w:rPr>
  </w:style>
  <w:style w:type="paragraph" w:styleId="affc">
    <w:name w:val="Signature"/>
    <w:basedOn w:val="a2"/>
    <w:link w:val="Charf4"/>
    <w:rsid w:val="007874E8"/>
    <w:pPr>
      <w:ind w:leftChars="2100" w:left="100"/>
    </w:pPr>
  </w:style>
  <w:style w:type="character" w:customStyle="1" w:styleId="Charf4">
    <w:name w:val="签名 Char"/>
    <w:basedOn w:val="a4"/>
    <w:link w:val="affc"/>
    <w:rsid w:val="007874E8"/>
    <w:rPr>
      <w:kern w:val="2"/>
      <w:sz w:val="24"/>
      <w:szCs w:val="24"/>
    </w:rPr>
  </w:style>
  <w:style w:type="paragraph" w:styleId="affd">
    <w:name w:val="envelope address"/>
    <w:basedOn w:val="a2"/>
    <w:rsid w:val="007874E8"/>
    <w:pPr>
      <w:framePr w:w="7920" w:h="1980" w:hRule="exact" w:hSpace="180" w:wrap="auto" w:hAnchor="page" w:xAlign="center" w:yAlign="bottom"/>
      <w:snapToGrid w:val="0"/>
      <w:ind w:leftChars="1400" w:left="100"/>
    </w:pPr>
    <w:rPr>
      <w:rFonts w:asciiTheme="majorHAnsi" w:eastAsiaTheme="majorEastAsia" w:hAnsiTheme="majorHAnsi" w:cstheme="majorBidi"/>
    </w:rPr>
  </w:style>
  <w:style w:type="paragraph" w:styleId="affe">
    <w:name w:val="Bibliography"/>
    <w:basedOn w:val="a2"/>
    <w:next w:val="a2"/>
    <w:uiPriority w:val="37"/>
    <w:semiHidden/>
    <w:unhideWhenUsed/>
    <w:rsid w:val="007874E8"/>
  </w:style>
  <w:style w:type="paragraph" w:styleId="13">
    <w:name w:val="index 1"/>
    <w:basedOn w:val="a2"/>
    <w:next w:val="a2"/>
    <w:autoRedefine/>
    <w:rsid w:val="007874E8"/>
    <w:pPr>
      <w:ind w:firstLine="0"/>
    </w:pPr>
  </w:style>
  <w:style w:type="paragraph" w:styleId="27">
    <w:name w:val="index 2"/>
    <w:basedOn w:val="a2"/>
    <w:next w:val="a2"/>
    <w:autoRedefine/>
    <w:rsid w:val="007874E8"/>
    <w:pPr>
      <w:ind w:leftChars="200" w:left="200" w:firstLine="0"/>
    </w:pPr>
  </w:style>
  <w:style w:type="paragraph" w:styleId="36">
    <w:name w:val="index 3"/>
    <w:basedOn w:val="a2"/>
    <w:next w:val="a2"/>
    <w:autoRedefine/>
    <w:rsid w:val="007874E8"/>
    <w:pPr>
      <w:ind w:leftChars="400" w:left="400" w:firstLine="0"/>
    </w:pPr>
  </w:style>
  <w:style w:type="paragraph" w:styleId="45">
    <w:name w:val="index 4"/>
    <w:basedOn w:val="a2"/>
    <w:next w:val="a2"/>
    <w:autoRedefine/>
    <w:rsid w:val="007874E8"/>
    <w:pPr>
      <w:ind w:leftChars="600" w:left="600" w:firstLine="0"/>
    </w:pPr>
  </w:style>
  <w:style w:type="paragraph" w:styleId="55">
    <w:name w:val="index 5"/>
    <w:basedOn w:val="a2"/>
    <w:next w:val="a2"/>
    <w:autoRedefine/>
    <w:rsid w:val="007874E8"/>
    <w:pPr>
      <w:ind w:leftChars="800" w:left="800" w:firstLine="0"/>
    </w:pPr>
  </w:style>
  <w:style w:type="paragraph" w:styleId="61">
    <w:name w:val="index 6"/>
    <w:basedOn w:val="a2"/>
    <w:next w:val="a2"/>
    <w:autoRedefine/>
    <w:rsid w:val="007874E8"/>
    <w:pPr>
      <w:ind w:leftChars="1000" w:left="1000" w:firstLine="0"/>
    </w:pPr>
  </w:style>
  <w:style w:type="paragraph" w:styleId="71">
    <w:name w:val="index 7"/>
    <w:basedOn w:val="a2"/>
    <w:next w:val="a2"/>
    <w:autoRedefine/>
    <w:rsid w:val="007874E8"/>
    <w:pPr>
      <w:ind w:leftChars="1200" w:left="1200" w:firstLine="0"/>
    </w:pPr>
  </w:style>
  <w:style w:type="paragraph" w:styleId="81">
    <w:name w:val="index 8"/>
    <w:basedOn w:val="a2"/>
    <w:next w:val="a2"/>
    <w:autoRedefine/>
    <w:rsid w:val="007874E8"/>
    <w:pPr>
      <w:ind w:leftChars="1400" w:left="1400" w:firstLine="0"/>
    </w:pPr>
  </w:style>
  <w:style w:type="paragraph" w:styleId="91">
    <w:name w:val="index 9"/>
    <w:basedOn w:val="a2"/>
    <w:next w:val="a2"/>
    <w:autoRedefine/>
    <w:rsid w:val="007874E8"/>
    <w:pPr>
      <w:ind w:leftChars="1600" w:left="1600" w:firstLine="0"/>
    </w:pPr>
  </w:style>
  <w:style w:type="paragraph" w:styleId="afff">
    <w:name w:val="index heading"/>
    <w:basedOn w:val="a2"/>
    <w:next w:val="13"/>
    <w:rsid w:val="007874E8"/>
    <w:rPr>
      <w:rFonts w:asciiTheme="majorHAnsi" w:eastAsiaTheme="majorEastAsia" w:hAnsiTheme="majorHAnsi" w:cstheme="majorBidi"/>
      <w:b/>
      <w:bCs/>
    </w:rPr>
  </w:style>
  <w:style w:type="paragraph" w:styleId="afff0">
    <w:name w:val="table of figures"/>
    <w:basedOn w:val="a2"/>
    <w:next w:val="a2"/>
    <w:uiPriority w:val="99"/>
    <w:rsid w:val="007874E8"/>
    <w:pPr>
      <w:ind w:leftChars="200" w:left="200" w:hangingChars="200" w:hanging="200"/>
    </w:pPr>
  </w:style>
  <w:style w:type="paragraph" w:styleId="afff1">
    <w:name w:val="Block Text"/>
    <w:basedOn w:val="a2"/>
    <w:rsid w:val="007874E8"/>
    <w:pPr>
      <w:spacing w:after="120"/>
      <w:ind w:leftChars="700" w:left="1440" w:rightChars="700" w:right="1440"/>
    </w:pPr>
  </w:style>
  <w:style w:type="paragraph" w:styleId="afff2">
    <w:name w:val="No Spacing"/>
    <w:uiPriority w:val="1"/>
    <w:qFormat/>
    <w:rsid w:val="007874E8"/>
    <w:pPr>
      <w:widowControl w:val="0"/>
      <w:ind w:firstLineChars="200" w:firstLine="200"/>
      <w:jc w:val="both"/>
    </w:pPr>
    <w:rPr>
      <w:kern w:val="2"/>
      <w:sz w:val="24"/>
      <w:szCs w:val="24"/>
    </w:rPr>
  </w:style>
  <w:style w:type="paragraph" w:styleId="afff3">
    <w:name w:val="Message Header"/>
    <w:basedOn w:val="a2"/>
    <w:link w:val="Charf5"/>
    <w:rsid w:val="007874E8"/>
    <w:pPr>
      <w:pBdr>
        <w:top w:val="single" w:sz="6" w:space="1" w:color="auto"/>
        <w:left w:val="single" w:sz="6" w:space="1" w:color="auto"/>
        <w:bottom w:val="single" w:sz="6" w:space="1" w:color="auto"/>
        <w:right w:val="single" w:sz="6" w:space="1" w:color="auto"/>
      </w:pBdr>
      <w:shd w:val="pct20" w:color="auto" w:fill="auto"/>
      <w:ind w:leftChars="500" w:left="1080" w:hangingChars="500" w:hanging="1080"/>
    </w:pPr>
    <w:rPr>
      <w:rFonts w:asciiTheme="majorHAnsi" w:eastAsiaTheme="majorEastAsia" w:hAnsiTheme="majorHAnsi" w:cstheme="majorBidi"/>
    </w:rPr>
  </w:style>
  <w:style w:type="character" w:customStyle="1" w:styleId="Charf5">
    <w:name w:val="信息标题 Char"/>
    <w:basedOn w:val="a4"/>
    <w:link w:val="afff3"/>
    <w:rsid w:val="007874E8"/>
    <w:rPr>
      <w:rFonts w:asciiTheme="majorHAnsi" w:eastAsiaTheme="majorEastAsia" w:hAnsiTheme="majorHAnsi" w:cstheme="majorBidi"/>
      <w:kern w:val="2"/>
      <w:sz w:val="24"/>
      <w:szCs w:val="24"/>
      <w:shd w:val="pct20" w:color="auto" w:fill="auto"/>
    </w:rPr>
  </w:style>
  <w:style w:type="paragraph" w:styleId="afff4">
    <w:name w:val="table of authorities"/>
    <w:basedOn w:val="a2"/>
    <w:next w:val="a2"/>
    <w:rsid w:val="007874E8"/>
    <w:pPr>
      <w:ind w:leftChars="200" w:left="420" w:firstLine="0"/>
    </w:pPr>
  </w:style>
  <w:style w:type="paragraph" w:styleId="afff5">
    <w:name w:val="toa heading"/>
    <w:basedOn w:val="a2"/>
    <w:next w:val="a2"/>
    <w:rsid w:val="007874E8"/>
    <w:pPr>
      <w:spacing w:before="120"/>
    </w:pPr>
    <w:rPr>
      <w:rFonts w:asciiTheme="majorHAnsi" w:hAnsiTheme="majorHAnsi" w:cstheme="majorBidi"/>
    </w:rPr>
  </w:style>
  <w:style w:type="paragraph" w:styleId="afff6">
    <w:name w:val="Quote"/>
    <w:basedOn w:val="a2"/>
    <w:next w:val="a2"/>
    <w:link w:val="Charf6"/>
    <w:uiPriority w:val="29"/>
    <w:qFormat/>
    <w:rsid w:val="007874E8"/>
    <w:rPr>
      <w:i/>
      <w:iCs/>
      <w:color w:val="000000" w:themeColor="text1"/>
    </w:rPr>
  </w:style>
  <w:style w:type="character" w:customStyle="1" w:styleId="Charf6">
    <w:name w:val="引用 Char"/>
    <w:basedOn w:val="a4"/>
    <w:link w:val="afff6"/>
    <w:uiPriority w:val="29"/>
    <w:rsid w:val="007874E8"/>
    <w:rPr>
      <w:i/>
      <w:iCs/>
      <w:color w:val="000000" w:themeColor="text1"/>
      <w:kern w:val="2"/>
      <w:sz w:val="24"/>
      <w:szCs w:val="24"/>
    </w:rPr>
  </w:style>
  <w:style w:type="paragraph" w:styleId="afff7">
    <w:name w:val="Body Text"/>
    <w:basedOn w:val="a2"/>
    <w:link w:val="Charf7"/>
    <w:rsid w:val="007874E8"/>
    <w:pPr>
      <w:spacing w:after="120"/>
    </w:pPr>
  </w:style>
  <w:style w:type="character" w:customStyle="1" w:styleId="Charf7">
    <w:name w:val="正文文本 Char"/>
    <w:basedOn w:val="a4"/>
    <w:link w:val="afff7"/>
    <w:rsid w:val="007874E8"/>
    <w:rPr>
      <w:kern w:val="2"/>
      <w:sz w:val="24"/>
      <w:szCs w:val="24"/>
    </w:rPr>
  </w:style>
  <w:style w:type="paragraph" w:styleId="afff8">
    <w:name w:val="Body Text First Indent"/>
    <w:basedOn w:val="afff7"/>
    <w:link w:val="Charf8"/>
    <w:rsid w:val="007874E8"/>
    <w:pPr>
      <w:ind w:firstLineChars="100" w:firstLine="420"/>
    </w:pPr>
  </w:style>
  <w:style w:type="character" w:customStyle="1" w:styleId="Charf8">
    <w:name w:val="正文首行缩进 Char"/>
    <w:basedOn w:val="Charf7"/>
    <w:link w:val="afff8"/>
    <w:rsid w:val="007874E8"/>
    <w:rPr>
      <w:kern w:val="2"/>
      <w:sz w:val="24"/>
      <w:szCs w:val="24"/>
    </w:rPr>
  </w:style>
  <w:style w:type="paragraph" w:styleId="28">
    <w:name w:val="Body Text First Indent 2"/>
    <w:basedOn w:val="a7"/>
    <w:link w:val="2Char1"/>
    <w:rsid w:val="007874E8"/>
    <w:pPr>
      <w:spacing w:after="120" w:line="400" w:lineRule="exact"/>
      <w:ind w:leftChars="200" w:left="420" w:firstLine="420"/>
    </w:pPr>
    <w:rPr>
      <w:sz w:val="24"/>
      <w:szCs w:val="24"/>
    </w:rPr>
  </w:style>
  <w:style w:type="character" w:customStyle="1" w:styleId="Char">
    <w:name w:val="正文文本缩进 Char"/>
    <w:basedOn w:val="a4"/>
    <w:link w:val="a7"/>
    <w:rsid w:val="007874E8"/>
    <w:rPr>
      <w:kern w:val="2"/>
      <w:sz w:val="28"/>
      <w:szCs w:val="28"/>
    </w:rPr>
  </w:style>
  <w:style w:type="character" w:customStyle="1" w:styleId="2Char1">
    <w:name w:val="正文首行缩进 2 Char"/>
    <w:basedOn w:val="Char"/>
    <w:link w:val="28"/>
    <w:rsid w:val="007874E8"/>
    <w:rPr>
      <w:kern w:val="2"/>
      <w:sz w:val="28"/>
      <w:szCs w:val="28"/>
    </w:rPr>
  </w:style>
  <w:style w:type="paragraph" w:styleId="afff9">
    <w:name w:val="Normal Indent"/>
    <w:basedOn w:val="a2"/>
    <w:rsid w:val="007874E8"/>
    <w:pPr>
      <w:ind w:firstLine="420"/>
    </w:pPr>
  </w:style>
  <w:style w:type="paragraph" w:styleId="29">
    <w:name w:val="Body Text 2"/>
    <w:basedOn w:val="a2"/>
    <w:link w:val="2Char2"/>
    <w:rsid w:val="007874E8"/>
    <w:pPr>
      <w:spacing w:after="120" w:line="480" w:lineRule="auto"/>
    </w:pPr>
  </w:style>
  <w:style w:type="character" w:customStyle="1" w:styleId="2Char2">
    <w:name w:val="正文文本 2 Char"/>
    <w:basedOn w:val="a4"/>
    <w:link w:val="29"/>
    <w:rsid w:val="007874E8"/>
    <w:rPr>
      <w:kern w:val="2"/>
      <w:sz w:val="24"/>
      <w:szCs w:val="24"/>
    </w:rPr>
  </w:style>
  <w:style w:type="paragraph" w:styleId="37">
    <w:name w:val="Body Text 3"/>
    <w:basedOn w:val="a2"/>
    <w:link w:val="3Char1"/>
    <w:rsid w:val="007874E8"/>
    <w:pPr>
      <w:spacing w:after="120"/>
    </w:pPr>
    <w:rPr>
      <w:sz w:val="16"/>
      <w:szCs w:val="16"/>
    </w:rPr>
  </w:style>
  <w:style w:type="character" w:customStyle="1" w:styleId="3Char1">
    <w:name w:val="正文文本 3 Char"/>
    <w:basedOn w:val="a4"/>
    <w:link w:val="37"/>
    <w:rsid w:val="007874E8"/>
    <w:rPr>
      <w:kern w:val="2"/>
      <w:sz w:val="16"/>
      <w:szCs w:val="16"/>
    </w:rPr>
  </w:style>
  <w:style w:type="paragraph" w:styleId="2a">
    <w:name w:val="Body Text Indent 2"/>
    <w:basedOn w:val="a2"/>
    <w:link w:val="2Char3"/>
    <w:rsid w:val="007874E8"/>
    <w:pPr>
      <w:spacing w:after="120" w:line="480" w:lineRule="auto"/>
      <w:ind w:leftChars="200" w:left="420"/>
    </w:pPr>
  </w:style>
  <w:style w:type="character" w:customStyle="1" w:styleId="2Char3">
    <w:name w:val="正文文本缩进 2 Char"/>
    <w:basedOn w:val="a4"/>
    <w:link w:val="2a"/>
    <w:rsid w:val="007874E8"/>
    <w:rPr>
      <w:kern w:val="2"/>
      <w:sz w:val="24"/>
      <w:szCs w:val="24"/>
    </w:rPr>
  </w:style>
  <w:style w:type="paragraph" w:styleId="38">
    <w:name w:val="Body Text Indent 3"/>
    <w:basedOn w:val="a2"/>
    <w:link w:val="3Char2"/>
    <w:rsid w:val="007874E8"/>
    <w:pPr>
      <w:spacing w:after="120"/>
      <w:ind w:leftChars="200" w:left="420"/>
    </w:pPr>
    <w:rPr>
      <w:sz w:val="16"/>
      <w:szCs w:val="16"/>
    </w:rPr>
  </w:style>
  <w:style w:type="character" w:customStyle="1" w:styleId="3Char2">
    <w:name w:val="正文文本缩进 3 Char"/>
    <w:basedOn w:val="a4"/>
    <w:link w:val="38"/>
    <w:rsid w:val="007874E8"/>
    <w:rPr>
      <w:kern w:val="2"/>
      <w:sz w:val="16"/>
      <w:szCs w:val="16"/>
    </w:rPr>
  </w:style>
  <w:style w:type="paragraph" w:styleId="afffa">
    <w:name w:val="Note Heading"/>
    <w:basedOn w:val="a2"/>
    <w:next w:val="a2"/>
    <w:link w:val="Charf9"/>
    <w:rsid w:val="007874E8"/>
    <w:pPr>
      <w:jc w:val="center"/>
    </w:pPr>
  </w:style>
  <w:style w:type="character" w:customStyle="1" w:styleId="Charf9">
    <w:name w:val="注释标题 Char"/>
    <w:basedOn w:val="a4"/>
    <w:link w:val="afffa"/>
    <w:rsid w:val="007874E8"/>
    <w:rPr>
      <w:kern w:val="2"/>
      <w:sz w:val="24"/>
      <w:szCs w:val="24"/>
    </w:rPr>
  </w:style>
  <w:style w:type="character" w:customStyle="1" w:styleId="Char10">
    <w:name w:val="正文文本 Char1"/>
    <w:rsid w:val="00447788"/>
    <w:rPr>
      <w:kern w:val="2"/>
      <w:sz w:val="18"/>
    </w:rPr>
  </w:style>
  <w:style w:type="paragraph" w:customStyle="1" w:styleId="EndNoteBibliographyTitle">
    <w:name w:val="EndNote Bibliography Title"/>
    <w:basedOn w:val="a2"/>
    <w:link w:val="EndNoteBibliographyTitleChar"/>
    <w:rsid w:val="00BD24CC"/>
    <w:pPr>
      <w:jc w:val="center"/>
    </w:pPr>
    <w:rPr>
      <w:noProof/>
      <w:sz w:val="20"/>
    </w:rPr>
  </w:style>
  <w:style w:type="character" w:customStyle="1" w:styleId="EndNoteBibliographyTitleChar">
    <w:name w:val="EndNote Bibliography Title Char"/>
    <w:basedOn w:val="a4"/>
    <w:link w:val="EndNoteBibliographyTitle"/>
    <w:rsid w:val="00BD24CC"/>
    <w:rPr>
      <w:noProof/>
      <w:kern w:val="2"/>
      <w:szCs w:val="24"/>
    </w:rPr>
  </w:style>
  <w:style w:type="paragraph" w:customStyle="1" w:styleId="EndNoteBibliography">
    <w:name w:val="EndNote Bibliography"/>
    <w:basedOn w:val="a2"/>
    <w:link w:val="EndNoteBibliographyChar"/>
    <w:rsid w:val="00BD24CC"/>
    <w:pPr>
      <w:spacing w:line="240" w:lineRule="exact"/>
    </w:pPr>
    <w:rPr>
      <w:noProof/>
      <w:sz w:val="20"/>
    </w:rPr>
  </w:style>
  <w:style w:type="character" w:customStyle="1" w:styleId="EndNoteBibliographyChar">
    <w:name w:val="EndNote Bibliography Char"/>
    <w:basedOn w:val="a4"/>
    <w:link w:val="EndNoteBibliography"/>
    <w:rsid w:val="00BD24CC"/>
    <w:rPr>
      <w:noProof/>
      <w:kern w:val="2"/>
      <w:szCs w:val="24"/>
    </w:rPr>
  </w:style>
  <w:style w:type="paragraph" w:customStyle="1" w:styleId="240">
    <w:name w:val="正文(行距24)"/>
    <w:basedOn w:val="a2"/>
    <w:link w:val="24Char"/>
    <w:qFormat/>
    <w:rsid w:val="00332565"/>
    <w:pPr>
      <w:spacing w:line="500" w:lineRule="exact"/>
    </w:pPr>
    <w:rPr>
      <w:lang w:val="en-GB"/>
    </w:rPr>
  </w:style>
  <w:style w:type="character" w:customStyle="1" w:styleId="24Char">
    <w:name w:val="正文(行距24) Char"/>
    <w:basedOn w:val="a4"/>
    <w:link w:val="240"/>
    <w:rsid w:val="00332565"/>
    <w:rPr>
      <w:kern w:val="2"/>
      <w:sz w:val="24"/>
      <w:szCs w:val="24"/>
      <w:lang w:val="en-GB"/>
    </w:rPr>
  </w:style>
  <w:style w:type="paragraph" w:styleId="afffb">
    <w:name w:val="Revision"/>
    <w:hidden/>
    <w:uiPriority w:val="99"/>
    <w:semiHidden/>
    <w:rsid w:val="00DA64D9"/>
    <w:rPr>
      <w:kern w:val="2"/>
      <w:sz w:val="24"/>
      <w:szCs w:val="24"/>
    </w:rPr>
  </w:style>
  <w:style w:type="character" w:styleId="afffc">
    <w:name w:val="FollowedHyperlink"/>
    <w:basedOn w:val="a4"/>
    <w:semiHidden/>
    <w:unhideWhenUsed/>
    <w:rsid w:val="0013128B"/>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7825046">
      <w:bodyDiv w:val="1"/>
      <w:marLeft w:val="0"/>
      <w:marRight w:val="0"/>
      <w:marTop w:val="0"/>
      <w:marBottom w:val="0"/>
      <w:divBdr>
        <w:top w:val="none" w:sz="0" w:space="0" w:color="auto"/>
        <w:left w:val="none" w:sz="0" w:space="0" w:color="auto"/>
        <w:bottom w:val="none" w:sz="0" w:space="0" w:color="auto"/>
        <w:right w:val="none" w:sz="0" w:space="0" w:color="auto"/>
      </w:divBdr>
      <w:divsChild>
        <w:div w:id="924075467">
          <w:marLeft w:val="0"/>
          <w:marRight w:val="0"/>
          <w:marTop w:val="0"/>
          <w:marBottom w:val="0"/>
          <w:divBdr>
            <w:top w:val="none" w:sz="0" w:space="0" w:color="auto"/>
            <w:left w:val="none" w:sz="0" w:space="0" w:color="auto"/>
            <w:bottom w:val="none" w:sz="0" w:space="0" w:color="auto"/>
            <w:right w:val="none" w:sz="0" w:space="0" w:color="auto"/>
          </w:divBdr>
          <w:divsChild>
            <w:div w:id="1500582191">
              <w:marLeft w:val="0"/>
              <w:marRight w:val="0"/>
              <w:marTop w:val="0"/>
              <w:marBottom w:val="0"/>
              <w:divBdr>
                <w:top w:val="none" w:sz="0" w:space="0" w:color="auto"/>
                <w:left w:val="none" w:sz="0" w:space="0" w:color="auto"/>
                <w:bottom w:val="none" w:sz="0" w:space="0" w:color="auto"/>
                <w:right w:val="none" w:sz="0" w:space="0" w:color="auto"/>
              </w:divBdr>
              <w:divsChild>
                <w:div w:id="2074039174">
                  <w:marLeft w:val="0"/>
                  <w:marRight w:val="0"/>
                  <w:marTop w:val="0"/>
                  <w:marBottom w:val="0"/>
                  <w:divBdr>
                    <w:top w:val="none" w:sz="0" w:space="0" w:color="auto"/>
                    <w:left w:val="none" w:sz="0" w:space="0" w:color="auto"/>
                    <w:bottom w:val="none" w:sz="0" w:space="0" w:color="auto"/>
                    <w:right w:val="none" w:sz="0" w:space="0" w:color="auto"/>
                  </w:divBdr>
                  <w:divsChild>
                    <w:div w:id="408383592">
                      <w:marLeft w:val="0"/>
                      <w:marRight w:val="0"/>
                      <w:marTop w:val="0"/>
                      <w:marBottom w:val="0"/>
                      <w:divBdr>
                        <w:top w:val="none" w:sz="0" w:space="0" w:color="auto"/>
                        <w:left w:val="none" w:sz="0" w:space="0" w:color="auto"/>
                        <w:bottom w:val="none" w:sz="0" w:space="0" w:color="auto"/>
                        <w:right w:val="none" w:sz="0" w:space="0" w:color="auto"/>
                      </w:divBdr>
                      <w:divsChild>
                        <w:div w:id="276301538">
                          <w:marLeft w:val="0"/>
                          <w:marRight w:val="0"/>
                          <w:marTop w:val="0"/>
                          <w:marBottom w:val="0"/>
                          <w:divBdr>
                            <w:top w:val="none" w:sz="0" w:space="0" w:color="auto"/>
                            <w:left w:val="none" w:sz="0" w:space="0" w:color="auto"/>
                            <w:bottom w:val="none" w:sz="0" w:space="0" w:color="auto"/>
                            <w:right w:val="none" w:sz="0" w:space="0" w:color="auto"/>
                          </w:divBdr>
                          <w:divsChild>
                            <w:div w:id="2106534108">
                              <w:marLeft w:val="0"/>
                              <w:marRight w:val="0"/>
                              <w:marTop w:val="0"/>
                              <w:marBottom w:val="0"/>
                              <w:divBdr>
                                <w:top w:val="none" w:sz="0" w:space="0" w:color="auto"/>
                                <w:left w:val="none" w:sz="0" w:space="0" w:color="auto"/>
                                <w:bottom w:val="none" w:sz="0" w:space="0" w:color="auto"/>
                                <w:right w:val="none" w:sz="0" w:space="0" w:color="auto"/>
                              </w:divBdr>
                              <w:divsChild>
                                <w:div w:id="23790832">
                                  <w:marLeft w:val="0"/>
                                  <w:marRight w:val="0"/>
                                  <w:marTop w:val="0"/>
                                  <w:marBottom w:val="0"/>
                                  <w:divBdr>
                                    <w:top w:val="none" w:sz="0" w:space="0" w:color="auto"/>
                                    <w:left w:val="none" w:sz="0" w:space="0" w:color="auto"/>
                                    <w:bottom w:val="none" w:sz="0" w:space="0" w:color="auto"/>
                                    <w:right w:val="none" w:sz="0" w:space="0" w:color="auto"/>
                                  </w:divBdr>
                                  <w:divsChild>
                                    <w:div w:id="9994996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71796799">
      <w:bodyDiv w:val="1"/>
      <w:marLeft w:val="0"/>
      <w:marRight w:val="0"/>
      <w:marTop w:val="0"/>
      <w:marBottom w:val="0"/>
      <w:divBdr>
        <w:top w:val="none" w:sz="0" w:space="0" w:color="auto"/>
        <w:left w:val="none" w:sz="0" w:space="0" w:color="auto"/>
        <w:bottom w:val="none" w:sz="0" w:space="0" w:color="auto"/>
        <w:right w:val="none" w:sz="0" w:space="0" w:color="auto"/>
      </w:divBdr>
    </w:div>
    <w:div w:id="1198860853">
      <w:bodyDiv w:val="1"/>
      <w:marLeft w:val="0"/>
      <w:marRight w:val="0"/>
      <w:marTop w:val="0"/>
      <w:marBottom w:val="0"/>
      <w:divBdr>
        <w:top w:val="none" w:sz="0" w:space="0" w:color="auto"/>
        <w:left w:val="none" w:sz="0" w:space="0" w:color="auto"/>
        <w:bottom w:val="none" w:sz="0" w:space="0" w:color="auto"/>
        <w:right w:val="none" w:sz="0" w:space="0" w:color="auto"/>
      </w:divBdr>
    </w:div>
    <w:div w:id="1763452011">
      <w:bodyDiv w:val="1"/>
      <w:marLeft w:val="0"/>
      <w:marRight w:val="0"/>
      <w:marTop w:val="0"/>
      <w:marBottom w:val="0"/>
      <w:divBdr>
        <w:top w:val="none" w:sz="0" w:space="0" w:color="auto"/>
        <w:left w:val="none" w:sz="0" w:space="0" w:color="auto"/>
        <w:bottom w:val="none" w:sz="0" w:space="0" w:color="auto"/>
        <w:right w:val="none" w:sz="0" w:space="0" w:color="auto"/>
      </w:divBdr>
    </w:div>
    <w:div w:id="19007002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header" Target="header5.xml"/><Relationship Id="rId26" Type="http://schemas.openxmlformats.org/officeDocument/2006/relationships/header" Target="header7.xml"/><Relationship Id="rId39" Type="http://schemas.openxmlformats.org/officeDocument/2006/relationships/header" Target="header10.xml"/><Relationship Id="rId21" Type="http://schemas.openxmlformats.org/officeDocument/2006/relationships/hyperlink" Target="file:///E:\&#27605;&#19994;\PHD_thesis\&#31532;&#19968;&#31456;-&#32490;&#35770;.docx" TargetMode="External"/><Relationship Id="rId34" Type="http://schemas.openxmlformats.org/officeDocument/2006/relationships/image" Target="media/image9.png"/><Relationship Id="rId42" Type="http://schemas.openxmlformats.org/officeDocument/2006/relationships/header" Target="header13.xml"/><Relationship Id="rId47" Type="http://schemas.openxmlformats.org/officeDocument/2006/relationships/hyperlink" Target="http://www.autodesk.com/products/motionbuilder/overview" TargetMode="External"/><Relationship Id="rId50"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4.xml"/><Relationship Id="rId29" Type="http://schemas.openxmlformats.org/officeDocument/2006/relationships/image" Target="media/image4.png"/><Relationship Id="rId11" Type="http://schemas.openxmlformats.org/officeDocument/2006/relationships/header" Target="header2.xml"/><Relationship Id="rId24" Type="http://schemas.openxmlformats.org/officeDocument/2006/relationships/hyperlink" Target="file:///E:\&#27605;&#19994;\PHD_thesis\&#31532;&#19968;&#31456;-&#32490;&#35770;.docx" TargetMode="External"/><Relationship Id="rId32" Type="http://schemas.openxmlformats.org/officeDocument/2006/relationships/image" Target="media/image7.png"/><Relationship Id="rId37" Type="http://schemas.openxmlformats.org/officeDocument/2006/relationships/header" Target="header9.xml"/><Relationship Id="rId40" Type="http://schemas.openxmlformats.org/officeDocument/2006/relationships/header" Target="header11.xml"/><Relationship Id="rId45" Type="http://schemas.openxmlformats.org/officeDocument/2006/relationships/hyperlink" Target="http://www.autodesk.com/products/autocad/overview" TargetMode="External"/><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hyperlink" Target="file:///E:\&#27605;&#19994;\PHD_thesis\&#31532;&#19968;&#31456;-&#32490;&#35770;.docx" TargetMode="External"/><Relationship Id="rId28" Type="http://schemas.openxmlformats.org/officeDocument/2006/relationships/image" Target="media/image3.png"/><Relationship Id="rId36" Type="http://schemas.openxmlformats.org/officeDocument/2006/relationships/image" Target="media/image11.png"/><Relationship Id="rId49" Type="http://schemas.openxmlformats.org/officeDocument/2006/relationships/fontTable" Target="fontTable.xml"/><Relationship Id="rId10" Type="http://schemas.openxmlformats.org/officeDocument/2006/relationships/header" Target="header1.xml"/><Relationship Id="rId19" Type="http://schemas.openxmlformats.org/officeDocument/2006/relationships/header" Target="header6.xml"/><Relationship Id="rId31" Type="http://schemas.openxmlformats.org/officeDocument/2006/relationships/image" Target="media/image6.png"/><Relationship Id="rId44" Type="http://schemas.openxmlformats.org/officeDocument/2006/relationships/hyperlink" Target="http://www.autodesk.com/products/maya/overview" TargetMode="External"/><Relationship Id="rId4" Type="http://schemas.openxmlformats.org/officeDocument/2006/relationships/settings" Target="settings.xml"/><Relationship Id="rId9" Type="http://schemas.openxmlformats.org/officeDocument/2006/relationships/image" Target="media/image2.wmf"/><Relationship Id="rId14" Type="http://schemas.openxmlformats.org/officeDocument/2006/relationships/header" Target="header3.xml"/><Relationship Id="rId22" Type="http://schemas.openxmlformats.org/officeDocument/2006/relationships/hyperlink" Target="file:///E:\&#27605;&#19994;\PHD_thesis\&#31532;&#19968;&#31456;-&#32490;&#35770;.docx" TargetMode="External"/><Relationship Id="rId27" Type="http://schemas.openxmlformats.org/officeDocument/2006/relationships/header" Target="header8.xml"/><Relationship Id="rId30" Type="http://schemas.openxmlformats.org/officeDocument/2006/relationships/image" Target="media/image5.png"/><Relationship Id="rId35" Type="http://schemas.openxmlformats.org/officeDocument/2006/relationships/image" Target="media/image10.png"/><Relationship Id="rId43" Type="http://schemas.openxmlformats.org/officeDocument/2006/relationships/hyperlink" Target="http://www.autodesk.com/products/3ds-max/overview" TargetMode="External"/><Relationship Id="rId48" Type="http://schemas.openxmlformats.org/officeDocument/2006/relationships/header" Target="header14.xml"/><Relationship Id="rId8" Type="http://schemas.openxmlformats.org/officeDocument/2006/relationships/image" Target="media/image1.jpeg"/><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header" Target="header4.xml"/><Relationship Id="rId25" Type="http://schemas.openxmlformats.org/officeDocument/2006/relationships/hyperlink" Target="file:///E:\&#27605;&#19994;\PHD_thesis\&#31532;&#19968;&#31456;-&#32490;&#35770;.docx" TargetMode="External"/><Relationship Id="rId33" Type="http://schemas.openxmlformats.org/officeDocument/2006/relationships/image" Target="media/image8.png"/><Relationship Id="rId38" Type="http://schemas.openxmlformats.org/officeDocument/2006/relationships/footer" Target="footer5.xml"/><Relationship Id="rId46" Type="http://schemas.openxmlformats.org/officeDocument/2006/relationships/hyperlink" Target="http://www.blender.org" TargetMode="External"/><Relationship Id="rId20" Type="http://schemas.openxmlformats.org/officeDocument/2006/relationships/hyperlink" Target="file:///E:\&#27605;&#19994;\PHD_thesis\&#31532;&#19968;&#31456;-&#32490;&#35770;.docx" TargetMode="External"/><Relationship Id="rId41" Type="http://schemas.openxmlformats.org/officeDocument/2006/relationships/header" Target="header12.xml"/><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144BE4FF-2B4F-4985-B2E7-6E577AF94D06}">
  <we:reference id="4f5fc3d5-136b-4c76-b40a-6b26653cd4f1" version="1.2.0.0" store="EnglishAssistanceProvider" storeType="Registry"/>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5204B25-34E6-4678-A275-E54E3C0C759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7</Pages>
  <Words>7806</Words>
  <Characters>44497</Characters>
  <Application>Microsoft Office Word</Application>
  <DocSecurity>0</DocSecurity>
  <Lines>370</Lines>
  <Paragraphs>104</Paragraphs>
  <ScaleCrop>false</ScaleCrop>
  <Company>gs</Company>
  <LinksUpToDate>false</LinksUpToDate>
  <CharactersWithSpaces>52199</CharactersWithSpaces>
  <SharedDoc>false</SharedDoc>
  <HLinks>
    <vt:vector size="78" baseType="variant">
      <vt:variant>
        <vt:i4>1310781</vt:i4>
      </vt:variant>
      <vt:variant>
        <vt:i4>74</vt:i4>
      </vt:variant>
      <vt:variant>
        <vt:i4>0</vt:i4>
      </vt:variant>
      <vt:variant>
        <vt:i4>5</vt:i4>
      </vt:variant>
      <vt:variant>
        <vt:lpwstr/>
      </vt:variant>
      <vt:variant>
        <vt:lpwstr>_Toc350282668</vt:lpwstr>
      </vt:variant>
      <vt:variant>
        <vt:i4>1310781</vt:i4>
      </vt:variant>
      <vt:variant>
        <vt:i4>68</vt:i4>
      </vt:variant>
      <vt:variant>
        <vt:i4>0</vt:i4>
      </vt:variant>
      <vt:variant>
        <vt:i4>5</vt:i4>
      </vt:variant>
      <vt:variant>
        <vt:lpwstr/>
      </vt:variant>
      <vt:variant>
        <vt:lpwstr>_Toc350282667</vt:lpwstr>
      </vt:variant>
      <vt:variant>
        <vt:i4>1310781</vt:i4>
      </vt:variant>
      <vt:variant>
        <vt:i4>62</vt:i4>
      </vt:variant>
      <vt:variant>
        <vt:i4>0</vt:i4>
      </vt:variant>
      <vt:variant>
        <vt:i4>5</vt:i4>
      </vt:variant>
      <vt:variant>
        <vt:lpwstr/>
      </vt:variant>
      <vt:variant>
        <vt:lpwstr>_Toc350282666</vt:lpwstr>
      </vt:variant>
      <vt:variant>
        <vt:i4>1310781</vt:i4>
      </vt:variant>
      <vt:variant>
        <vt:i4>56</vt:i4>
      </vt:variant>
      <vt:variant>
        <vt:i4>0</vt:i4>
      </vt:variant>
      <vt:variant>
        <vt:i4>5</vt:i4>
      </vt:variant>
      <vt:variant>
        <vt:lpwstr/>
      </vt:variant>
      <vt:variant>
        <vt:lpwstr>_Toc350282665</vt:lpwstr>
      </vt:variant>
      <vt:variant>
        <vt:i4>1310781</vt:i4>
      </vt:variant>
      <vt:variant>
        <vt:i4>50</vt:i4>
      </vt:variant>
      <vt:variant>
        <vt:i4>0</vt:i4>
      </vt:variant>
      <vt:variant>
        <vt:i4>5</vt:i4>
      </vt:variant>
      <vt:variant>
        <vt:lpwstr/>
      </vt:variant>
      <vt:variant>
        <vt:lpwstr>_Toc350282664</vt:lpwstr>
      </vt:variant>
      <vt:variant>
        <vt:i4>1310781</vt:i4>
      </vt:variant>
      <vt:variant>
        <vt:i4>44</vt:i4>
      </vt:variant>
      <vt:variant>
        <vt:i4>0</vt:i4>
      </vt:variant>
      <vt:variant>
        <vt:i4>5</vt:i4>
      </vt:variant>
      <vt:variant>
        <vt:lpwstr/>
      </vt:variant>
      <vt:variant>
        <vt:lpwstr>_Toc350282663</vt:lpwstr>
      </vt:variant>
      <vt:variant>
        <vt:i4>1310781</vt:i4>
      </vt:variant>
      <vt:variant>
        <vt:i4>38</vt:i4>
      </vt:variant>
      <vt:variant>
        <vt:i4>0</vt:i4>
      </vt:variant>
      <vt:variant>
        <vt:i4>5</vt:i4>
      </vt:variant>
      <vt:variant>
        <vt:lpwstr/>
      </vt:variant>
      <vt:variant>
        <vt:lpwstr>_Toc350282662</vt:lpwstr>
      </vt:variant>
      <vt:variant>
        <vt:i4>1310781</vt:i4>
      </vt:variant>
      <vt:variant>
        <vt:i4>32</vt:i4>
      </vt:variant>
      <vt:variant>
        <vt:i4>0</vt:i4>
      </vt:variant>
      <vt:variant>
        <vt:i4>5</vt:i4>
      </vt:variant>
      <vt:variant>
        <vt:lpwstr/>
      </vt:variant>
      <vt:variant>
        <vt:lpwstr>_Toc350282661</vt:lpwstr>
      </vt:variant>
      <vt:variant>
        <vt:i4>1310781</vt:i4>
      </vt:variant>
      <vt:variant>
        <vt:i4>26</vt:i4>
      </vt:variant>
      <vt:variant>
        <vt:i4>0</vt:i4>
      </vt:variant>
      <vt:variant>
        <vt:i4>5</vt:i4>
      </vt:variant>
      <vt:variant>
        <vt:lpwstr/>
      </vt:variant>
      <vt:variant>
        <vt:lpwstr>_Toc350282660</vt:lpwstr>
      </vt:variant>
      <vt:variant>
        <vt:i4>1507389</vt:i4>
      </vt:variant>
      <vt:variant>
        <vt:i4>20</vt:i4>
      </vt:variant>
      <vt:variant>
        <vt:i4>0</vt:i4>
      </vt:variant>
      <vt:variant>
        <vt:i4>5</vt:i4>
      </vt:variant>
      <vt:variant>
        <vt:lpwstr/>
      </vt:variant>
      <vt:variant>
        <vt:lpwstr>_Toc350282659</vt:lpwstr>
      </vt:variant>
      <vt:variant>
        <vt:i4>1507389</vt:i4>
      </vt:variant>
      <vt:variant>
        <vt:i4>14</vt:i4>
      </vt:variant>
      <vt:variant>
        <vt:i4>0</vt:i4>
      </vt:variant>
      <vt:variant>
        <vt:i4>5</vt:i4>
      </vt:variant>
      <vt:variant>
        <vt:lpwstr/>
      </vt:variant>
      <vt:variant>
        <vt:lpwstr>_Toc350282658</vt:lpwstr>
      </vt:variant>
      <vt:variant>
        <vt:i4>1507389</vt:i4>
      </vt:variant>
      <vt:variant>
        <vt:i4>8</vt:i4>
      </vt:variant>
      <vt:variant>
        <vt:i4>0</vt:i4>
      </vt:variant>
      <vt:variant>
        <vt:i4>5</vt:i4>
      </vt:variant>
      <vt:variant>
        <vt:lpwstr/>
      </vt:variant>
      <vt:variant>
        <vt:lpwstr>_Toc350282657</vt:lpwstr>
      </vt:variant>
      <vt:variant>
        <vt:i4>1507389</vt:i4>
      </vt:variant>
      <vt:variant>
        <vt:i4>2</vt:i4>
      </vt:variant>
      <vt:variant>
        <vt:i4>0</vt:i4>
      </vt:variant>
      <vt:variant>
        <vt:i4>5</vt:i4>
      </vt:variant>
      <vt:variant>
        <vt:lpwstr/>
      </vt:variant>
      <vt:variant>
        <vt:lpwstr>_Toc350282656</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郑州大学学位论文写作规范</dc:title>
  <dc:subject/>
  <dc:creator>vip</dc:creator>
  <cp:keywords/>
  <dc:description/>
  <cp:lastModifiedBy>Administrator</cp:lastModifiedBy>
  <cp:revision>2</cp:revision>
  <cp:lastPrinted>2017-03-16T13:49:00Z</cp:lastPrinted>
  <dcterms:created xsi:type="dcterms:W3CDTF">2018-07-10T02:40:00Z</dcterms:created>
  <dcterms:modified xsi:type="dcterms:W3CDTF">2018-07-10T02: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TEquationNumber2">
    <vt:lpwstr>(#C1.#E1)</vt:lpwstr>
  </property>
  <property fmtid="{D5CDD505-2E9C-101B-9397-08002B2CF9AE}" pid="4" name="MTEquationSection">
    <vt:lpwstr>1</vt:lpwstr>
  </property>
  <property fmtid="{D5CDD505-2E9C-101B-9397-08002B2CF9AE}" pid="5" name="MTEqnNumsOnRight">
    <vt:bool>true</vt:bool>
  </property>
  <property fmtid="{D5CDD505-2E9C-101B-9397-08002B2CF9AE}" pid="6" name="MTPreferences">
    <vt:lpwstr>[Styles]_x000d_
Text=Times New Roman_x000d_
Function=Times New Roman_x000d_
Variable=Times New Roman,I_x000d_
LCGreek=Symbol,I_x000d_
UCGreek=Symbol_x000d_
Symbol=Symbol_x000d_
Vector=Times New Roman,BI_x000d_
Number=Times New Roman_x000d_
User1=Courier New_x000d_
User2=Times New Roman_x000d_
MTExtra=MT Extra_x000d_
TextFE=宋体</vt:lpwstr>
  </property>
  <property fmtid="{D5CDD505-2E9C-101B-9397-08002B2CF9AE}" pid="7" name="MTPreferences 1">
    <vt:lpwstr>_x000d_
_x000d_
[Sizes]_x000d_
Full=12 pt_x000d_
Script=58 %_x000d_
ScriptScript=42 %_x000d_
Symbol=150 %_x000d_
SubSymbol=100 %_x000d_
User1=75 %_x000d_
User2=150 %_x000d_
SmallLargeIncr=1 pt_x000d_
_x000d_
[Spacing]_x000d_
LineSpacing=150 %_x000d_
MatrixRowSpacing=150 %_x000d_
MatrixColSpacing=100 %_x000d_
SuperscriptHeight=45 %_x000d_
SubscriptDepth=25</vt:lpwstr>
  </property>
  <property fmtid="{D5CDD505-2E9C-101B-9397-08002B2CF9AE}" pid="8" name="MTPreferences 2">
    <vt:lpwstr> %_x000d_
SubSupGap=8 %_x000d_
LimHeight=25 %_x000d_
LimDepth=100 %_x000d_
LimLineSpacing=100 %_x000d_
NumerHeight=35 %_x000d_
DenomDepth=100 %_x000d_
FractBarOver=8 %_x000d_
FractBarThick=5 %_x000d_
SubFractBarThick=2.5 %_x000d_
FractGap=8 %_x000d_
FenceOver=8 %_x000d_
OperSpacing=100 %_x000d_
NonOperSpacing=100 %_x000d_
CharWidth=0 %_x000d_
</vt:lpwstr>
  </property>
  <property fmtid="{D5CDD505-2E9C-101B-9397-08002B2CF9AE}" pid="9" name="MTPreferences 3">
    <vt:lpwstr>MinGap=8 %_x000d_
VertRadGap=17 %_x000d_
HorizRadGap=8 %_x000d_
RadWidth=100 %_x000d_
EmbellGap=12.5 %_x000d_
PrimeHeight=45 %_x000d_
BoxStrokeThick=5 %_x000d_
StikeThruThick=5 %_x000d_
MatrixLineThick=5 %_x000d_
RadStrokeThick=5 %_x000d_
HorizFenceGap=10 %_x000d_
_x000d_
</vt:lpwstr>
  </property>
  <property fmtid="{D5CDD505-2E9C-101B-9397-08002B2CF9AE}" pid="10" name="MTPreferenceSource">
    <vt:lpwstr>wyp.eqp</vt:lpwstr>
  </property>
</Properties>
</file>